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70B9D1" w14:textId="2167DF07" w:rsidR="00CD42C9" w:rsidRDefault="008E1F87" w:rsidP="000F0F64">
      <w:pPr>
        <w:spacing w:after="0" w:line="480" w:lineRule="auto"/>
        <w:contextualSpacing/>
        <w:rPr>
          <w:b/>
          <w:bCs/>
          <w:u w:val="single"/>
        </w:rPr>
      </w:pPr>
      <w:r w:rsidRPr="00A33C32">
        <w:rPr>
          <w:b/>
          <w:bCs/>
          <w:u w:val="single"/>
        </w:rPr>
        <w:t>Overvie</w:t>
      </w:r>
      <w:r w:rsidR="00E602AC">
        <w:rPr>
          <w:b/>
          <w:bCs/>
          <w:u w:val="single"/>
        </w:rPr>
        <w:t>w</w:t>
      </w:r>
      <w:r w:rsidR="00003A3D">
        <w:rPr>
          <w:b/>
          <w:bCs/>
          <w:u w:val="single"/>
        </w:rPr>
        <w:t xml:space="preserve">: </w:t>
      </w:r>
      <w:r w:rsidR="00CD42C9" w:rsidRPr="00A33C32">
        <w:rPr>
          <w:b/>
          <w:bCs/>
          <w:u w:val="single"/>
        </w:rPr>
        <w:t>Platinum</w:t>
      </w:r>
      <w:r w:rsidR="00E31A98">
        <w:rPr>
          <w:b/>
          <w:bCs/>
          <w:u w:val="single"/>
        </w:rPr>
        <w:t xml:space="preserve"> based chemotherapy</w:t>
      </w:r>
      <w:r w:rsidR="00CD42C9" w:rsidRPr="00A33C32">
        <w:rPr>
          <w:b/>
          <w:bCs/>
          <w:u w:val="single"/>
        </w:rPr>
        <w:t xml:space="preserve"> </w:t>
      </w:r>
      <w:r w:rsidR="00EA1BE3" w:rsidRPr="00A33C32">
        <w:rPr>
          <w:b/>
          <w:bCs/>
          <w:u w:val="single"/>
        </w:rPr>
        <w:t>‘</w:t>
      </w:r>
      <w:r w:rsidR="00CD42C9" w:rsidRPr="00A33C32">
        <w:rPr>
          <w:b/>
          <w:bCs/>
          <w:u w:val="single"/>
        </w:rPr>
        <w:t>rechallenge</w:t>
      </w:r>
      <w:r w:rsidR="00EA1BE3" w:rsidRPr="00A33C32">
        <w:rPr>
          <w:b/>
          <w:bCs/>
          <w:u w:val="single"/>
        </w:rPr>
        <w:t>’</w:t>
      </w:r>
      <w:r w:rsidR="00CD42C9" w:rsidRPr="00A33C32">
        <w:rPr>
          <w:b/>
          <w:bCs/>
          <w:u w:val="single"/>
        </w:rPr>
        <w:t xml:space="preserve"> </w:t>
      </w:r>
      <w:r w:rsidR="00791B68" w:rsidRPr="00A33C32">
        <w:rPr>
          <w:b/>
          <w:bCs/>
          <w:u w:val="single"/>
        </w:rPr>
        <w:t xml:space="preserve">in </w:t>
      </w:r>
      <w:r w:rsidRPr="00A33C32">
        <w:rPr>
          <w:b/>
          <w:bCs/>
          <w:u w:val="single"/>
        </w:rPr>
        <w:t xml:space="preserve">advanced </w:t>
      </w:r>
      <w:r w:rsidR="00EA1BE3" w:rsidRPr="00A33C32">
        <w:rPr>
          <w:b/>
          <w:bCs/>
          <w:u w:val="single"/>
        </w:rPr>
        <w:t xml:space="preserve">non-ovarian </w:t>
      </w:r>
      <w:r w:rsidR="00791B68" w:rsidRPr="00A33C32">
        <w:rPr>
          <w:b/>
          <w:bCs/>
          <w:u w:val="single"/>
        </w:rPr>
        <w:t>solid malignancies</w:t>
      </w:r>
    </w:p>
    <w:p w14:paraId="0AD35DCF" w14:textId="77777777" w:rsidR="00DA15DE" w:rsidRDefault="00DA15DE" w:rsidP="000F0F64">
      <w:pPr>
        <w:spacing w:after="0" w:line="480" w:lineRule="auto"/>
        <w:contextualSpacing/>
        <w:rPr>
          <w:bCs/>
        </w:rPr>
      </w:pPr>
    </w:p>
    <w:p w14:paraId="64F3BD47" w14:textId="46ED4765" w:rsidR="00272274" w:rsidRDefault="00DA15DE" w:rsidP="000F0F64">
      <w:pPr>
        <w:spacing w:after="0" w:line="480" w:lineRule="auto"/>
        <w:contextualSpacing/>
        <w:rPr>
          <w:bCs/>
        </w:rPr>
      </w:pPr>
      <w:r>
        <w:rPr>
          <w:bCs/>
        </w:rPr>
        <w:t>J Hack</w:t>
      </w:r>
      <w:bookmarkStart w:id="0" w:name="_GoBack"/>
      <w:bookmarkEnd w:id="0"/>
      <w:r>
        <w:rPr>
          <w:bCs/>
        </w:rPr>
        <w:t>, S J Crabb</w:t>
      </w:r>
    </w:p>
    <w:p w14:paraId="69619616" w14:textId="77777777" w:rsidR="00DA15DE" w:rsidRDefault="00DA15DE" w:rsidP="000F0F64">
      <w:pPr>
        <w:spacing w:after="0" w:line="480" w:lineRule="auto"/>
        <w:contextualSpacing/>
        <w:rPr>
          <w:bCs/>
        </w:rPr>
      </w:pPr>
    </w:p>
    <w:p w14:paraId="077CEFDE" w14:textId="73D910AC" w:rsidR="00DA15DE" w:rsidRDefault="00DA15DE" w:rsidP="000F0F64">
      <w:pPr>
        <w:spacing w:after="0" w:line="480" w:lineRule="auto"/>
        <w:contextualSpacing/>
        <w:rPr>
          <w:bCs/>
        </w:rPr>
      </w:pPr>
      <w:r w:rsidRPr="00DA15DE">
        <w:rPr>
          <w:bCs/>
        </w:rPr>
        <w:t>Southampton Clinical Trials Unit, University of Southampton, Southampton General Hospital, Southampton, UK</w:t>
      </w:r>
    </w:p>
    <w:p w14:paraId="3A694717" w14:textId="77777777" w:rsidR="00DA15DE" w:rsidRDefault="00DA15DE" w:rsidP="000F0F64">
      <w:pPr>
        <w:spacing w:after="0" w:line="480" w:lineRule="auto"/>
        <w:contextualSpacing/>
        <w:rPr>
          <w:bCs/>
        </w:rPr>
      </w:pPr>
    </w:p>
    <w:p w14:paraId="75B14BB8" w14:textId="77777777" w:rsidR="00272274" w:rsidRPr="00CE4003" w:rsidRDefault="00272274" w:rsidP="000F0F64">
      <w:pPr>
        <w:spacing w:after="0" w:line="480" w:lineRule="auto"/>
        <w:contextualSpacing/>
        <w:rPr>
          <w:bCs/>
        </w:rPr>
      </w:pPr>
      <w:r w:rsidRPr="00F5351F">
        <w:rPr>
          <w:b/>
          <w:bCs/>
          <w:u w:val="single"/>
        </w:rPr>
        <w:t>Key words</w:t>
      </w:r>
      <w:r w:rsidRPr="00CE4003">
        <w:rPr>
          <w:b/>
          <w:bCs/>
        </w:rPr>
        <w:t xml:space="preserve">: </w:t>
      </w:r>
      <w:r>
        <w:rPr>
          <w:bCs/>
        </w:rPr>
        <w:t>cisplatin, carboplatin, resistance, chemotherapy, rechallenge</w:t>
      </w:r>
    </w:p>
    <w:p w14:paraId="4FDF5FDF" w14:textId="77777777" w:rsidR="004279F2" w:rsidRPr="00A33C32" w:rsidRDefault="004279F2" w:rsidP="000F0F64">
      <w:pPr>
        <w:spacing w:after="0" w:line="480" w:lineRule="auto"/>
        <w:contextualSpacing/>
        <w:rPr>
          <w:b/>
          <w:bCs/>
          <w:u w:val="single"/>
        </w:rPr>
      </w:pPr>
    </w:p>
    <w:p w14:paraId="4EFC13B3" w14:textId="77777777" w:rsidR="00DB4A65" w:rsidRDefault="00990EB1" w:rsidP="00DB4A65">
      <w:pPr>
        <w:spacing w:after="0" w:line="480" w:lineRule="auto"/>
        <w:rPr>
          <w:b/>
          <w:bCs/>
          <w:u w:val="single"/>
        </w:rPr>
      </w:pPr>
      <w:r>
        <w:rPr>
          <w:b/>
          <w:bCs/>
          <w:u w:val="single"/>
        </w:rPr>
        <w:t>Abstract</w:t>
      </w:r>
      <w:r w:rsidR="00DB4A65">
        <w:rPr>
          <w:b/>
          <w:bCs/>
          <w:u w:val="single"/>
        </w:rPr>
        <w:t xml:space="preserve"> </w:t>
      </w:r>
    </w:p>
    <w:p w14:paraId="53007F33" w14:textId="7788A798" w:rsidR="006F38D3" w:rsidRDefault="00367EB4" w:rsidP="000F0F64">
      <w:pPr>
        <w:spacing w:after="0" w:line="480" w:lineRule="auto"/>
        <w:rPr>
          <w:shd w:val="clear" w:color="auto" w:fill="FFFFFF"/>
        </w:rPr>
      </w:pPr>
      <w:r w:rsidRPr="00DB4A65">
        <w:t>Platinum-based chemotherapy</w:t>
      </w:r>
      <w:r w:rsidR="00AE0A16" w:rsidRPr="00DB4A65">
        <w:t xml:space="preserve"> (PBC)</w:t>
      </w:r>
      <w:r w:rsidRPr="00DB4A65">
        <w:t xml:space="preserve"> forms the backbone of treatment for many solid </w:t>
      </w:r>
      <w:r w:rsidR="00DB4A65">
        <w:t>cancers,</w:t>
      </w:r>
      <w:r w:rsidR="00DD2512" w:rsidRPr="00DB4A65">
        <w:t xml:space="preserve"> however resistance inevitably develops in th</w:t>
      </w:r>
      <w:r w:rsidR="009F61C0" w:rsidRPr="00DB4A65">
        <w:t>ose</w:t>
      </w:r>
      <w:r w:rsidR="00DD2512" w:rsidRPr="00DB4A65">
        <w:t xml:space="preserve"> with advanced disease</w:t>
      </w:r>
      <w:r w:rsidR="00240B89" w:rsidRPr="00DB4A65">
        <w:t xml:space="preserve">. </w:t>
      </w:r>
      <w:r w:rsidR="003446AA" w:rsidRPr="00DB4A65">
        <w:t>Platinum rechallenge is</w:t>
      </w:r>
      <w:r w:rsidR="00E02FC7" w:rsidRPr="00DB4A65">
        <w:t xml:space="preserve"> a</w:t>
      </w:r>
      <w:r w:rsidR="003446AA" w:rsidRPr="00DB4A65">
        <w:t xml:space="preserve"> </w:t>
      </w:r>
      <w:r w:rsidR="00E02FC7" w:rsidRPr="00DB4A65">
        <w:t>well-established</w:t>
      </w:r>
      <w:r w:rsidR="00B50D0C" w:rsidRPr="00DB4A65">
        <w:t xml:space="preserve"> </w:t>
      </w:r>
      <w:r w:rsidR="00D10893" w:rsidRPr="00DB4A65">
        <w:t>concept in the management of ovarian cancer, small-cell lung cancer (SCLC) and germ cell tumours (GCT)</w:t>
      </w:r>
      <w:r w:rsidR="007D3F74" w:rsidRPr="00DB4A65">
        <w:t>.</w:t>
      </w:r>
      <w:r w:rsidR="00F17424" w:rsidRPr="00DB4A65">
        <w:t xml:space="preserve"> </w:t>
      </w:r>
      <w:r w:rsidR="007D3F74" w:rsidRPr="00DB4A65">
        <w:t>I</w:t>
      </w:r>
      <w:r w:rsidR="00F17424" w:rsidRPr="00DB4A65">
        <w:t>n other solid malignan</w:t>
      </w:r>
      <w:r w:rsidR="007D3F74" w:rsidRPr="00DB4A65">
        <w:t>cies there is a lack of quality evidence to support platinum rechallenge, yet it is a widely adopted strate</w:t>
      </w:r>
      <w:r w:rsidR="00E02FC7" w:rsidRPr="00DB4A65">
        <w:t>gy.</w:t>
      </w:r>
      <w:r w:rsidR="00DB4A65">
        <w:t xml:space="preserve"> </w:t>
      </w:r>
      <w:r w:rsidR="00B633A9" w:rsidRPr="006441B9">
        <w:rPr>
          <w:shd w:val="clear" w:color="auto" w:fill="FFFFFF"/>
        </w:rPr>
        <w:t xml:space="preserve">Often, patients are within the last year of </w:t>
      </w:r>
      <w:r w:rsidR="00B633A9" w:rsidRPr="00DB4A65">
        <w:rPr>
          <w:shd w:val="clear" w:color="auto" w:fill="FFFFFF"/>
        </w:rPr>
        <w:t xml:space="preserve">life, making questions of efficacy, treatment related toxicity and quality of life critical factors for treatment </w:t>
      </w:r>
      <w:r w:rsidR="00B633A9" w:rsidRPr="009D1110">
        <w:rPr>
          <w:shd w:val="clear" w:color="auto" w:fill="FFFFFF"/>
        </w:rPr>
        <w:t>recommendations</w:t>
      </w:r>
      <w:r w:rsidR="007B01E9">
        <w:rPr>
          <w:shd w:val="clear" w:color="auto" w:fill="FFFFFF"/>
        </w:rPr>
        <w:t xml:space="preserve">. </w:t>
      </w:r>
      <w:r w:rsidR="00C256D1">
        <w:rPr>
          <w:shd w:val="clear" w:color="auto" w:fill="FFFFFF"/>
        </w:rPr>
        <w:t xml:space="preserve">In this overview we appraise </w:t>
      </w:r>
      <w:r w:rsidR="007B01E9">
        <w:rPr>
          <w:shd w:val="clear" w:color="auto" w:fill="FFFFFF"/>
        </w:rPr>
        <w:t xml:space="preserve">the </w:t>
      </w:r>
      <w:r w:rsidR="00A27C60">
        <w:rPr>
          <w:shd w:val="clear" w:color="auto" w:fill="FFFFFF"/>
        </w:rPr>
        <w:t>available evidence for</w:t>
      </w:r>
      <w:r w:rsidR="007B01E9">
        <w:rPr>
          <w:shd w:val="clear" w:color="auto" w:fill="FFFFFF"/>
        </w:rPr>
        <w:t xml:space="preserve"> platinum rechallenge and</w:t>
      </w:r>
      <w:r w:rsidR="006B311A">
        <w:rPr>
          <w:shd w:val="clear" w:color="auto" w:fill="FFFFFF"/>
        </w:rPr>
        <w:t xml:space="preserve"> </w:t>
      </w:r>
      <w:r w:rsidR="00DB4A65">
        <w:rPr>
          <w:shd w:val="clear" w:color="auto" w:fill="FFFFFF"/>
        </w:rPr>
        <w:t>s</w:t>
      </w:r>
      <w:r w:rsidR="00E95046">
        <w:rPr>
          <w:shd w:val="clear" w:color="auto" w:fill="FFFFFF"/>
        </w:rPr>
        <w:t>trategies</w:t>
      </w:r>
      <w:r w:rsidR="00DB4A65">
        <w:rPr>
          <w:shd w:val="clear" w:color="auto" w:fill="FFFFFF"/>
        </w:rPr>
        <w:t xml:space="preserve"> </w:t>
      </w:r>
      <w:r w:rsidR="00E95046">
        <w:rPr>
          <w:shd w:val="clear" w:color="auto" w:fill="FFFFFF"/>
        </w:rPr>
        <w:t>being developed to attempt resensitisation of tumours to PBC</w:t>
      </w:r>
      <w:r w:rsidR="00DB4A65">
        <w:rPr>
          <w:shd w:val="clear" w:color="auto" w:fill="FFFFFF"/>
        </w:rPr>
        <w:t>.</w:t>
      </w:r>
    </w:p>
    <w:p w14:paraId="22473855" w14:textId="77777777" w:rsidR="00136F65" w:rsidRDefault="00136F65" w:rsidP="000F0F64">
      <w:pPr>
        <w:spacing w:after="0" w:line="480" w:lineRule="auto"/>
        <w:rPr>
          <w:shd w:val="clear" w:color="auto" w:fill="FFFFFF"/>
        </w:rPr>
      </w:pPr>
    </w:p>
    <w:p w14:paraId="5B19F689" w14:textId="3FDB16A5" w:rsidR="00FB155C" w:rsidRPr="006F38D3" w:rsidRDefault="00BE2140" w:rsidP="000F0F64">
      <w:pPr>
        <w:spacing w:after="0" w:line="480" w:lineRule="auto"/>
        <w:rPr>
          <w:shd w:val="clear" w:color="auto" w:fill="FFFFFF"/>
        </w:rPr>
      </w:pPr>
      <w:r w:rsidRPr="00A33C32">
        <w:rPr>
          <w:b/>
          <w:bCs/>
          <w:u w:val="single"/>
        </w:rPr>
        <w:t>Introduction</w:t>
      </w:r>
    </w:p>
    <w:p w14:paraId="0E13D664" w14:textId="709E2D6D" w:rsidR="00BE2140" w:rsidRPr="00A33C32" w:rsidRDefault="00A25AD0" w:rsidP="000F0F64">
      <w:pPr>
        <w:spacing w:after="0" w:line="480" w:lineRule="auto"/>
        <w:contextualSpacing/>
      </w:pPr>
      <w:r>
        <w:t>PBC</w:t>
      </w:r>
      <w:r w:rsidR="00E302E1">
        <w:t xml:space="preserve"> </w:t>
      </w:r>
      <w:r w:rsidR="00B44181">
        <w:t>forms</w:t>
      </w:r>
      <w:r w:rsidR="000B182D" w:rsidRPr="00A33C32">
        <w:t xml:space="preserve"> the backbone of treatment</w:t>
      </w:r>
      <w:r w:rsidR="00045E46" w:rsidRPr="00A33C32">
        <w:t xml:space="preserve"> option</w:t>
      </w:r>
      <w:r w:rsidR="008E1F87" w:rsidRPr="00A33C32">
        <w:t>s</w:t>
      </w:r>
      <w:r w:rsidR="000B182D" w:rsidRPr="00A33C32">
        <w:t xml:space="preserve"> for </w:t>
      </w:r>
      <w:r w:rsidR="008E1F87" w:rsidRPr="00A33C32">
        <w:t xml:space="preserve">multiple </w:t>
      </w:r>
      <w:r w:rsidR="000B182D" w:rsidRPr="00A33C32">
        <w:t>solid malignancies</w:t>
      </w:r>
      <w:r w:rsidR="000B182D" w:rsidRPr="00A33C32">
        <w:rPr>
          <w:rFonts w:cstheme="minorHAnsi"/>
        </w:rPr>
        <w:t xml:space="preserve">. </w:t>
      </w:r>
      <w:r w:rsidR="000B182D" w:rsidRPr="00A33C32">
        <w:t xml:space="preserve">However, </w:t>
      </w:r>
      <w:r w:rsidR="008E1F87" w:rsidRPr="00A33C32">
        <w:t xml:space="preserve">a </w:t>
      </w:r>
      <w:r w:rsidR="000B182D" w:rsidRPr="00A33C32">
        <w:t>platinum resistan</w:t>
      </w:r>
      <w:r w:rsidR="008E1F87" w:rsidRPr="00A33C32">
        <w:t>t phenotype</w:t>
      </w:r>
      <w:r w:rsidR="000B182D" w:rsidRPr="00A33C32">
        <w:t xml:space="preserve"> inevitably develops in most patients</w:t>
      </w:r>
      <w:r w:rsidR="00B44181">
        <w:t xml:space="preserve"> with advanced disease</w:t>
      </w:r>
      <w:r w:rsidR="00BE2140" w:rsidRPr="00A33C32">
        <w:t xml:space="preserve">. </w:t>
      </w:r>
      <w:r w:rsidR="000B182D" w:rsidRPr="00A33C32">
        <w:t xml:space="preserve">Effective treatment options for platinum-resistant </w:t>
      </w:r>
      <w:r w:rsidR="008E1F87" w:rsidRPr="00A33C32">
        <w:t xml:space="preserve">advanced </w:t>
      </w:r>
      <w:r w:rsidR="000B182D" w:rsidRPr="00A33C32">
        <w:t xml:space="preserve">solid malignancies </w:t>
      </w:r>
      <w:r w:rsidR="008E1F87" w:rsidRPr="00A33C32">
        <w:t xml:space="preserve">remain </w:t>
      </w:r>
      <w:r w:rsidR="000B182D" w:rsidRPr="00A33C32">
        <w:t>limited</w:t>
      </w:r>
      <w:r w:rsidR="00E302E1">
        <w:t>. A</w:t>
      </w:r>
      <w:r w:rsidR="000B182D" w:rsidRPr="00A33C32">
        <w:t>s a result</w:t>
      </w:r>
      <w:r w:rsidR="00E302E1">
        <w:t>,</w:t>
      </w:r>
      <w:r w:rsidR="000B182D" w:rsidRPr="00A33C32">
        <w:t xml:space="preserve"> patients are often retreated with </w:t>
      </w:r>
      <w:r w:rsidR="00E302E1">
        <w:t>PBC</w:t>
      </w:r>
      <w:r w:rsidR="000B182D" w:rsidRPr="00A33C32">
        <w:t xml:space="preserve">. </w:t>
      </w:r>
    </w:p>
    <w:p w14:paraId="2A146E08" w14:textId="77777777" w:rsidR="00F04E0B" w:rsidRPr="00A33C32" w:rsidRDefault="00F04E0B" w:rsidP="000F0F64">
      <w:pPr>
        <w:spacing w:after="0" w:line="480" w:lineRule="auto"/>
        <w:contextualSpacing/>
      </w:pPr>
    </w:p>
    <w:p w14:paraId="510B413B" w14:textId="035E4EF8" w:rsidR="00FC568E" w:rsidRDefault="000B182D" w:rsidP="000F0F64">
      <w:pPr>
        <w:spacing w:after="0" w:line="480" w:lineRule="auto"/>
        <w:contextualSpacing/>
        <w:rPr>
          <w:rFonts w:cstheme="minorHAnsi"/>
        </w:rPr>
      </w:pPr>
      <w:r w:rsidRPr="00A33C32">
        <w:rPr>
          <w:rFonts w:cstheme="minorHAnsi"/>
        </w:rPr>
        <w:lastRenderedPageBreak/>
        <w:t xml:space="preserve">Platinum ‘rechallenge’ is a well-established concept in management of </w:t>
      </w:r>
      <w:r w:rsidR="00343745">
        <w:rPr>
          <w:rFonts w:cstheme="minorHAnsi"/>
        </w:rPr>
        <w:t xml:space="preserve">advanced </w:t>
      </w:r>
      <w:r w:rsidRPr="00A33C32">
        <w:rPr>
          <w:rFonts w:cstheme="minorHAnsi"/>
        </w:rPr>
        <w:t>ovarian cancer</w:t>
      </w:r>
      <w:r w:rsidR="00DA5CC0" w:rsidRPr="00A33C32">
        <w:rPr>
          <w:rFonts w:cstheme="minorHAnsi"/>
        </w:rPr>
        <w:t xml:space="preserve"> and </w:t>
      </w:r>
      <w:r w:rsidRPr="00A33C32">
        <w:rPr>
          <w:rFonts w:cstheme="minorHAnsi"/>
        </w:rPr>
        <w:t>small</w:t>
      </w:r>
      <w:r w:rsidR="002510B8">
        <w:rPr>
          <w:rFonts w:cstheme="minorHAnsi"/>
        </w:rPr>
        <w:t>-</w:t>
      </w:r>
      <w:r w:rsidRPr="00A33C32">
        <w:rPr>
          <w:rFonts w:cstheme="minorHAnsi"/>
        </w:rPr>
        <w:t>cell lung cancer</w:t>
      </w:r>
      <w:r w:rsidR="003C46CF">
        <w:rPr>
          <w:rFonts w:cstheme="minorHAnsi"/>
        </w:rPr>
        <w:t xml:space="preserve"> (SCLC)</w:t>
      </w:r>
      <w:r w:rsidRPr="00A33C32">
        <w:rPr>
          <w:rFonts w:cstheme="minorHAnsi"/>
        </w:rPr>
        <w:t>. A key determinant of response</w:t>
      </w:r>
      <w:r w:rsidR="00BE2140" w:rsidRPr="00A33C32">
        <w:rPr>
          <w:rFonts w:cstheme="minorHAnsi"/>
        </w:rPr>
        <w:t xml:space="preserve"> </w:t>
      </w:r>
      <w:r w:rsidRPr="00A33C32">
        <w:rPr>
          <w:rFonts w:cstheme="minorHAnsi"/>
        </w:rPr>
        <w:t>is the platinum-free interval</w:t>
      </w:r>
      <w:r w:rsidR="006B29BE" w:rsidRPr="00A33C32">
        <w:rPr>
          <w:rFonts w:cstheme="minorHAnsi"/>
        </w:rPr>
        <w:t xml:space="preserve"> (PFI)</w:t>
      </w:r>
      <w:r w:rsidRPr="00A33C32">
        <w:rPr>
          <w:rFonts w:cstheme="minorHAnsi"/>
        </w:rPr>
        <w:t>, with longer intervals associated with higher response rates and longer</w:t>
      </w:r>
      <w:r w:rsidR="00152A2D" w:rsidRPr="00A33C32">
        <w:rPr>
          <w:rFonts w:cstheme="minorHAnsi"/>
        </w:rPr>
        <w:t xml:space="preserve"> </w:t>
      </w:r>
      <w:r w:rsidR="00BE75BE" w:rsidRPr="00A33C32">
        <w:rPr>
          <w:rFonts w:cstheme="minorHAnsi"/>
        </w:rPr>
        <w:t>progression-free survival</w:t>
      </w:r>
      <w:r w:rsidR="00152A2D" w:rsidRPr="00A33C32">
        <w:rPr>
          <w:rFonts w:cstheme="minorHAnsi"/>
        </w:rPr>
        <w:t xml:space="preserve"> </w:t>
      </w:r>
      <w:r w:rsidR="00BE75BE" w:rsidRPr="00A33C32">
        <w:rPr>
          <w:rFonts w:cstheme="minorHAnsi"/>
        </w:rPr>
        <w:t>(</w:t>
      </w:r>
      <w:r w:rsidRPr="00A33C32">
        <w:rPr>
          <w:rFonts w:cstheme="minorHAnsi"/>
        </w:rPr>
        <w:t>PFS</w:t>
      </w:r>
      <w:r w:rsidR="00BE75BE" w:rsidRPr="00A33C32">
        <w:rPr>
          <w:rFonts w:cstheme="minorHAnsi"/>
        </w:rPr>
        <w:t>)</w:t>
      </w:r>
      <w:r w:rsidRPr="00A33C32">
        <w:rPr>
          <w:rFonts w:cstheme="minorHAnsi"/>
        </w:rPr>
        <w:t xml:space="preserve">. </w:t>
      </w:r>
      <w:r w:rsidR="00685BAD" w:rsidRPr="00685BAD">
        <w:rPr>
          <w:rFonts w:cstheme="minorHAnsi"/>
        </w:rPr>
        <w:t xml:space="preserve"> </w:t>
      </w:r>
      <w:r w:rsidR="00685BAD">
        <w:rPr>
          <w:rFonts w:cstheme="minorHAnsi"/>
        </w:rPr>
        <w:t xml:space="preserve">Definitions of platinum sensitivity are not universally agreed and differ between tumour </w:t>
      </w:r>
      <w:r w:rsidR="00B44181">
        <w:rPr>
          <w:rFonts w:cstheme="minorHAnsi"/>
        </w:rPr>
        <w:t>types</w:t>
      </w:r>
      <w:r w:rsidR="00496ADB">
        <w:rPr>
          <w:rFonts w:cstheme="minorHAnsi"/>
        </w:rPr>
        <w:t xml:space="preserve">. </w:t>
      </w:r>
      <w:r w:rsidR="00E302E1">
        <w:t>PBC</w:t>
      </w:r>
      <w:r w:rsidR="00E302E1" w:rsidRPr="00A33C32" w:rsidDel="00E302E1">
        <w:rPr>
          <w:rFonts w:cstheme="minorHAnsi"/>
        </w:rPr>
        <w:t xml:space="preserve"> </w:t>
      </w:r>
      <w:r w:rsidR="00380593" w:rsidRPr="00A33C32">
        <w:rPr>
          <w:rFonts w:cstheme="minorHAnsi"/>
        </w:rPr>
        <w:t xml:space="preserve">regimens are also used </w:t>
      </w:r>
      <w:r w:rsidR="00B90E26" w:rsidRPr="00A33C32">
        <w:rPr>
          <w:rFonts w:cstheme="minorHAnsi"/>
        </w:rPr>
        <w:t xml:space="preserve">as standard </w:t>
      </w:r>
      <w:r w:rsidR="00380593" w:rsidRPr="00A33C32">
        <w:rPr>
          <w:rFonts w:cstheme="minorHAnsi"/>
        </w:rPr>
        <w:t>in relapsed</w:t>
      </w:r>
      <w:r w:rsidR="002E6942">
        <w:rPr>
          <w:rFonts w:cstheme="minorHAnsi"/>
        </w:rPr>
        <w:t xml:space="preserve"> or refractory</w:t>
      </w:r>
      <w:r w:rsidR="003C115B">
        <w:rPr>
          <w:rFonts w:cstheme="minorHAnsi"/>
        </w:rPr>
        <w:t xml:space="preserve"> GCTs</w:t>
      </w:r>
      <w:r w:rsidR="00B90E26" w:rsidRPr="00A33C32">
        <w:rPr>
          <w:rFonts w:cstheme="minorHAnsi"/>
        </w:rPr>
        <w:t>,</w:t>
      </w:r>
      <w:r w:rsidR="00D16AA4">
        <w:rPr>
          <w:rFonts w:cstheme="minorHAnsi"/>
        </w:rPr>
        <w:t xml:space="preserve"> though </w:t>
      </w:r>
      <w:r w:rsidR="00DA5CC0" w:rsidRPr="00A33C32">
        <w:rPr>
          <w:rFonts w:cstheme="minorHAnsi"/>
        </w:rPr>
        <w:t>the intent of treatment is usually curative</w:t>
      </w:r>
      <w:r w:rsidR="00627CB6" w:rsidRPr="00A33C32">
        <w:rPr>
          <w:rFonts w:cstheme="minorHAnsi"/>
        </w:rPr>
        <w:fldChar w:fldCharType="begin">
          <w:fldData xml:space="preserve">PEVuZE5vdGU+PENpdGU+PEF1dGhvcj5HaWxsaWdhbjwvQXV0aG9yPjxZZWFyPjIwMTk8L1llYXI+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</w:fldData>
        </w:fldChar>
      </w:r>
      <w:r w:rsidR="00A33C32" w:rsidRPr="00A33C32">
        <w:rPr>
          <w:rFonts w:cstheme="minorHAnsi"/>
        </w:rPr>
        <w:instrText xml:space="preserve"> ADDIN EN.CITE </w:instrText>
      </w:r>
      <w:r w:rsidR="00A33C32" w:rsidRPr="00A33C32">
        <w:rPr>
          <w:rFonts w:cstheme="minorHAnsi"/>
        </w:rPr>
        <w:fldChar w:fldCharType="begin">
          <w:fldData xml:space="preserve">PEVuZE5vdGU+PENpdGU+PEF1dGhvcj5HaWxsaWdhbjwvQXV0aG9yPjxZZWFyPjIwMTk8L1llYXI+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</w:fldData>
        </w:fldChar>
      </w:r>
      <w:r w:rsidR="00A33C32" w:rsidRPr="00A33C32">
        <w:rPr>
          <w:rFonts w:cstheme="minorHAnsi"/>
        </w:rPr>
        <w:instrText xml:space="preserve"> ADDIN EN.CITE.DATA </w:instrText>
      </w:r>
      <w:r w:rsidR="00A33C32" w:rsidRPr="00A33C32">
        <w:rPr>
          <w:rFonts w:cstheme="minorHAnsi"/>
        </w:rPr>
      </w:r>
      <w:r w:rsidR="00A33C32" w:rsidRPr="00A33C32">
        <w:rPr>
          <w:rFonts w:cstheme="minorHAnsi"/>
        </w:rPr>
        <w:fldChar w:fldCharType="end"/>
      </w:r>
      <w:r w:rsidR="00627CB6" w:rsidRPr="00A33C32">
        <w:rPr>
          <w:rFonts w:cstheme="minorHAnsi"/>
        </w:rPr>
      </w:r>
      <w:r w:rsidR="00627CB6" w:rsidRPr="00A33C32">
        <w:rPr>
          <w:rFonts w:cstheme="minorHAnsi"/>
        </w:rPr>
        <w:fldChar w:fldCharType="separate"/>
      </w:r>
      <w:r w:rsidR="00A33C32" w:rsidRPr="00A33C32">
        <w:rPr>
          <w:rFonts w:cstheme="minorHAnsi"/>
          <w:noProof/>
        </w:rPr>
        <w:t>[1]</w:t>
      </w:r>
      <w:r w:rsidR="00627CB6" w:rsidRPr="00A33C32">
        <w:rPr>
          <w:rFonts w:cstheme="minorHAnsi"/>
        </w:rPr>
        <w:fldChar w:fldCharType="end"/>
      </w:r>
      <w:r w:rsidR="00DA5CC0" w:rsidRPr="00A33C32">
        <w:rPr>
          <w:rFonts w:cstheme="minorHAnsi"/>
        </w:rPr>
        <w:t xml:space="preserve">. </w:t>
      </w:r>
      <w:r w:rsidRPr="00A33C32">
        <w:rPr>
          <w:rFonts w:cstheme="minorHAnsi"/>
        </w:rPr>
        <w:t xml:space="preserve">In </w:t>
      </w:r>
      <w:r w:rsidR="006B29BE" w:rsidRPr="00A33C32">
        <w:rPr>
          <w:rFonts w:cstheme="minorHAnsi"/>
        </w:rPr>
        <w:t>other</w:t>
      </w:r>
      <w:r w:rsidRPr="00A33C32">
        <w:rPr>
          <w:rFonts w:cstheme="minorHAnsi"/>
        </w:rPr>
        <w:t xml:space="preserve"> solid malignancies</w:t>
      </w:r>
      <w:r w:rsidR="00380593" w:rsidRPr="00A33C32">
        <w:rPr>
          <w:rFonts w:cstheme="minorHAnsi"/>
        </w:rPr>
        <w:t xml:space="preserve"> </w:t>
      </w:r>
      <w:r w:rsidRPr="00A33C32">
        <w:rPr>
          <w:rFonts w:cstheme="minorHAnsi"/>
        </w:rPr>
        <w:t>data to support</w:t>
      </w:r>
      <w:r w:rsidR="006B29BE" w:rsidRPr="00A33C32">
        <w:rPr>
          <w:rFonts w:cstheme="minorHAnsi"/>
        </w:rPr>
        <w:t xml:space="preserve"> platinum</w:t>
      </w:r>
      <w:r w:rsidRPr="00A33C32">
        <w:rPr>
          <w:rFonts w:cstheme="minorHAnsi"/>
        </w:rPr>
        <w:t xml:space="preserve"> rechallenge is limited and largely retrospective, non-randomised and </w:t>
      </w:r>
      <w:r w:rsidR="00C158D8">
        <w:rPr>
          <w:rFonts w:cstheme="minorHAnsi"/>
        </w:rPr>
        <w:t xml:space="preserve">often </w:t>
      </w:r>
      <w:r w:rsidRPr="00A33C32">
        <w:rPr>
          <w:rFonts w:cstheme="minorHAnsi"/>
        </w:rPr>
        <w:t xml:space="preserve">with small samples. </w:t>
      </w:r>
      <w:r w:rsidR="00C158D8">
        <w:rPr>
          <w:rFonts w:cstheme="minorHAnsi"/>
        </w:rPr>
        <w:t xml:space="preserve">These </w:t>
      </w:r>
      <w:r w:rsidR="00EA1BE3" w:rsidRPr="00A33C32">
        <w:rPr>
          <w:rFonts w:cstheme="minorHAnsi"/>
        </w:rPr>
        <w:t>evidence limitations</w:t>
      </w:r>
      <w:r w:rsidR="008C6F77">
        <w:rPr>
          <w:rFonts w:cstheme="minorHAnsi"/>
        </w:rPr>
        <w:t xml:space="preserve"> </w:t>
      </w:r>
      <w:r w:rsidR="00EA1BE3" w:rsidRPr="00A33C32">
        <w:rPr>
          <w:rFonts w:cstheme="minorHAnsi"/>
        </w:rPr>
        <w:t xml:space="preserve">become important in the context of potential </w:t>
      </w:r>
      <w:r w:rsidR="00045E46" w:rsidRPr="00A33C32">
        <w:rPr>
          <w:rFonts w:cstheme="minorHAnsi"/>
        </w:rPr>
        <w:t>toxicity from</w:t>
      </w:r>
      <w:r w:rsidR="00EA1BE3" w:rsidRPr="00A33C32">
        <w:rPr>
          <w:rFonts w:cstheme="minorHAnsi"/>
        </w:rPr>
        <w:t xml:space="preserve"> </w:t>
      </w:r>
      <w:r w:rsidR="00E302E1">
        <w:rPr>
          <w:rFonts w:cstheme="minorHAnsi"/>
        </w:rPr>
        <w:t>PBC</w:t>
      </w:r>
      <w:r w:rsidR="00B44181">
        <w:rPr>
          <w:rFonts w:cstheme="minorHAnsi"/>
        </w:rPr>
        <w:t xml:space="preserve"> </w:t>
      </w:r>
      <w:r w:rsidR="00EA1BE3" w:rsidRPr="00A33C32">
        <w:rPr>
          <w:rFonts w:cstheme="minorHAnsi"/>
        </w:rPr>
        <w:t xml:space="preserve">rechallenge and the substantial </w:t>
      </w:r>
      <w:r w:rsidR="00045E46" w:rsidRPr="00A33C32">
        <w:rPr>
          <w:rFonts w:cstheme="minorHAnsi"/>
        </w:rPr>
        <w:t xml:space="preserve">patient </w:t>
      </w:r>
      <w:r w:rsidR="00EA1BE3" w:rsidRPr="00A33C32">
        <w:rPr>
          <w:rFonts w:cstheme="minorHAnsi"/>
        </w:rPr>
        <w:t>population</w:t>
      </w:r>
      <w:r w:rsidR="008C6F77">
        <w:rPr>
          <w:rFonts w:cstheme="minorHAnsi"/>
        </w:rPr>
        <w:t>s</w:t>
      </w:r>
      <w:r w:rsidR="00EA1BE3" w:rsidRPr="00A33C32">
        <w:rPr>
          <w:rFonts w:cstheme="minorHAnsi"/>
        </w:rPr>
        <w:t xml:space="preserve"> for whom this </w:t>
      </w:r>
      <w:r w:rsidR="00045E46" w:rsidRPr="00A33C32">
        <w:rPr>
          <w:rFonts w:cstheme="minorHAnsi"/>
        </w:rPr>
        <w:t>strategy</w:t>
      </w:r>
      <w:r w:rsidR="00EA1BE3" w:rsidRPr="00A33C32">
        <w:rPr>
          <w:rFonts w:cstheme="minorHAnsi"/>
        </w:rPr>
        <w:t xml:space="preserve"> might be utilised. </w:t>
      </w:r>
    </w:p>
    <w:p w14:paraId="75B7B6A8" w14:textId="23E748C3" w:rsidR="009F527F" w:rsidRDefault="009F527F" w:rsidP="000F0F64">
      <w:pPr>
        <w:spacing w:after="0" w:line="480" w:lineRule="auto"/>
        <w:contextualSpacing/>
        <w:rPr>
          <w:rFonts w:cstheme="minorHAnsi"/>
        </w:rPr>
      </w:pPr>
    </w:p>
    <w:p w14:paraId="3B171851" w14:textId="43715936" w:rsidR="009F527F" w:rsidRPr="00DF116C" w:rsidRDefault="009F527F" w:rsidP="00D8263B">
      <w:pPr>
        <w:spacing w:after="0" w:line="480" w:lineRule="auto"/>
        <w:contextualSpacing/>
        <w:rPr>
          <w:rFonts w:cstheme="minorHAnsi"/>
        </w:rPr>
      </w:pPr>
      <w:r w:rsidRPr="00DF116C">
        <w:rPr>
          <w:rFonts w:cstheme="minorHAnsi"/>
        </w:rPr>
        <w:t>Cisplatin has multiple cytotoxic mechanisms of action, although the principal mechanism is formation of platinum-DNA adducts. Resulting intracellular adaptations to intracellular drug accumulation, intracellular drug detoxification, DNA damage repair and apoptotic signalling are key mechanisms of platinum resistance</w:t>
      </w:r>
      <w:r w:rsidR="00092DC5">
        <w:rPr>
          <w:rFonts w:cstheme="minorHAnsi"/>
        </w:rPr>
        <w:t xml:space="preserve"> (see Figure 1)</w:t>
      </w:r>
      <w:r w:rsidRPr="00DF116C">
        <w:rPr>
          <w:rFonts w:cstheme="minorHAnsi"/>
        </w:rPr>
        <w:fldChar w:fldCharType="begin">
          <w:fldData xml:space="preserve">PEVuZE5vdGU+PENpdGU+PEF1dGhvcj5DaGVuPC9BdXRob3I+PFllYXI+MjAxOTwvWWVhcj48UmVj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</w:fldData>
        </w:fldChar>
      </w:r>
      <w:r w:rsidRPr="00DF116C">
        <w:rPr>
          <w:rFonts w:cstheme="minorHAnsi"/>
        </w:rPr>
        <w:instrText xml:space="preserve"> ADDIN EN.CITE </w:instrText>
      </w:r>
      <w:r w:rsidRPr="00DF116C">
        <w:rPr>
          <w:rFonts w:cstheme="minorHAnsi"/>
        </w:rPr>
        <w:fldChar w:fldCharType="begin">
          <w:fldData xml:space="preserve">PEVuZE5vdGU+PENpdGU+PEF1dGhvcj5DaGVuPC9BdXRob3I+PFllYXI+MjAxOTwvWWVhcj48UmVj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</w:fldData>
        </w:fldChar>
      </w:r>
      <w:r w:rsidRPr="00DF116C">
        <w:rPr>
          <w:rFonts w:cstheme="minorHAnsi"/>
        </w:rPr>
        <w:instrText xml:space="preserve"> ADDIN EN.CITE.DATA </w:instrText>
      </w:r>
      <w:r w:rsidRPr="00DF116C">
        <w:rPr>
          <w:rFonts w:cstheme="minorHAnsi"/>
        </w:rPr>
      </w:r>
      <w:r w:rsidRPr="00DF116C">
        <w:rPr>
          <w:rFonts w:cstheme="minorHAnsi"/>
        </w:rPr>
        <w:fldChar w:fldCharType="end"/>
      </w:r>
      <w:r w:rsidRPr="00DF116C">
        <w:rPr>
          <w:rFonts w:cstheme="minorHAnsi"/>
        </w:rPr>
      </w:r>
      <w:r w:rsidRPr="00DF116C">
        <w:rPr>
          <w:rFonts w:cstheme="minorHAnsi"/>
        </w:rPr>
        <w:fldChar w:fldCharType="separate"/>
      </w:r>
      <w:r w:rsidRPr="00DF116C">
        <w:rPr>
          <w:rFonts w:cstheme="minorHAnsi"/>
          <w:noProof/>
        </w:rPr>
        <w:t>[2-4]</w:t>
      </w:r>
      <w:r w:rsidRPr="00DF116C">
        <w:rPr>
          <w:rFonts w:cstheme="minorHAnsi"/>
        </w:rPr>
        <w:fldChar w:fldCharType="end"/>
      </w:r>
      <w:r w:rsidRPr="00DF116C">
        <w:rPr>
          <w:rFonts w:cstheme="minorHAnsi"/>
        </w:rPr>
        <w:t>. In addition to these ‘classical’ resistance mechanisms, recent data indicate other potential mechanisms including factors associated with the tumour microenvironment</w:t>
      </w:r>
      <w:r w:rsidRPr="00DF116C">
        <w:rPr>
          <w:rFonts w:cstheme="minorHAnsi"/>
        </w:rPr>
        <w:fldChar w:fldCharType="begin">
          <w:fldData xml:space="preserve">PEVuZE5vdGU+PENpdGU+PEF1dGhvcj5DaGVuPC9BdXRob3I+PFllYXI+MjAxOTwvWWVhcj48UmVj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</w:fldData>
        </w:fldChar>
      </w:r>
      <w:r w:rsidRPr="00DF116C">
        <w:rPr>
          <w:rFonts w:cstheme="minorHAnsi"/>
        </w:rPr>
        <w:instrText xml:space="preserve"> ADDIN EN.CITE </w:instrText>
      </w:r>
      <w:r w:rsidRPr="00DF116C">
        <w:rPr>
          <w:rFonts w:cstheme="minorHAnsi"/>
        </w:rPr>
        <w:fldChar w:fldCharType="begin">
          <w:fldData xml:space="preserve">PEVuZE5vdGU+PENpdGU+PEF1dGhvcj5DaGVuPC9BdXRob3I+PFllYXI+MjAxOTwvWWVhcj48UmVj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</w:fldData>
        </w:fldChar>
      </w:r>
      <w:r w:rsidRPr="00DF116C">
        <w:rPr>
          <w:rFonts w:cstheme="minorHAnsi"/>
        </w:rPr>
        <w:instrText xml:space="preserve"> ADDIN EN.CITE.DATA </w:instrText>
      </w:r>
      <w:r w:rsidRPr="00DF116C">
        <w:rPr>
          <w:rFonts w:cstheme="minorHAnsi"/>
        </w:rPr>
      </w:r>
      <w:r w:rsidRPr="00DF116C">
        <w:rPr>
          <w:rFonts w:cstheme="minorHAnsi"/>
        </w:rPr>
        <w:fldChar w:fldCharType="end"/>
      </w:r>
      <w:r w:rsidRPr="00DF116C">
        <w:rPr>
          <w:rFonts w:cstheme="minorHAnsi"/>
        </w:rPr>
      </w:r>
      <w:r w:rsidRPr="00DF116C">
        <w:rPr>
          <w:rFonts w:cstheme="minorHAnsi"/>
        </w:rPr>
        <w:fldChar w:fldCharType="separate"/>
      </w:r>
      <w:r w:rsidRPr="00DF116C">
        <w:rPr>
          <w:rFonts w:cstheme="minorHAnsi"/>
          <w:noProof/>
        </w:rPr>
        <w:t>[2]</w:t>
      </w:r>
      <w:r w:rsidRPr="00DF116C">
        <w:rPr>
          <w:rFonts w:cstheme="minorHAnsi"/>
        </w:rPr>
        <w:fldChar w:fldCharType="end"/>
      </w:r>
      <w:r w:rsidRPr="00DF116C">
        <w:rPr>
          <w:rFonts w:cstheme="minorHAnsi"/>
        </w:rPr>
        <w:t xml:space="preserve"> and epigenetic changes</w:t>
      </w:r>
      <w:r w:rsidRPr="00DF116C">
        <w:rPr>
          <w:rFonts w:cstheme="minorHAnsi"/>
        </w:rPr>
        <w:fldChar w:fldCharType="begin">
          <w:fldData xml:space="preserve">PEVuZE5vdGU+PENpdGU+PEF1dGhvcj5EcmF5dG9uPC9BdXRob3I+PFllYXI+MjAxMjwvWWVhcj48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</w:fldData>
        </w:fldChar>
      </w:r>
      <w:r w:rsidRPr="00DF116C">
        <w:rPr>
          <w:rFonts w:cstheme="minorHAnsi"/>
        </w:rPr>
        <w:instrText xml:space="preserve"> ADDIN EN.CITE </w:instrText>
      </w:r>
      <w:r w:rsidRPr="00DF116C">
        <w:rPr>
          <w:rFonts w:cstheme="minorHAnsi"/>
        </w:rPr>
        <w:fldChar w:fldCharType="begin">
          <w:fldData xml:space="preserve">PEVuZE5vdGU+PENpdGU+PEF1dGhvcj5EcmF5dG9uPC9BdXRob3I+PFllYXI+MjAxMjwvWWVhcj48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</w:fldData>
        </w:fldChar>
      </w:r>
      <w:r w:rsidRPr="00DF116C">
        <w:rPr>
          <w:rFonts w:cstheme="minorHAnsi"/>
        </w:rPr>
        <w:instrText xml:space="preserve"> ADDIN EN.CITE.DATA </w:instrText>
      </w:r>
      <w:r w:rsidRPr="00DF116C">
        <w:rPr>
          <w:rFonts w:cstheme="minorHAnsi"/>
        </w:rPr>
      </w:r>
      <w:r w:rsidRPr="00DF116C">
        <w:rPr>
          <w:rFonts w:cstheme="minorHAnsi"/>
        </w:rPr>
        <w:fldChar w:fldCharType="end"/>
      </w:r>
      <w:r w:rsidRPr="00DF116C">
        <w:rPr>
          <w:rFonts w:cstheme="minorHAnsi"/>
        </w:rPr>
      </w:r>
      <w:r w:rsidRPr="00DF116C">
        <w:rPr>
          <w:rFonts w:cstheme="minorHAnsi"/>
        </w:rPr>
        <w:fldChar w:fldCharType="separate"/>
      </w:r>
      <w:r w:rsidRPr="00DF116C">
        <w:rPr>
          <w:rFonts w:cstheme="minorHAnsi"/>
          <w:noProof/>
        </w:rPr>
        <w:t>[4, 5]</w:t>
      </w:r>
      <w:r w:rsidRPr="00DF116C">
        <w:rPr>
          <w:rFonts w:cstheme="minorHAnsi"/>
        </w:rPr>
        <w:fldChar w:fldCharType="end"/>
      </w:r>
      <w:r w:rsidRPr="00DF116C">
        <w:rPr>
          <w:rFonts w:cstheme="minorHAnsi"/>
        </w:rPr>
        <w:t>. Several other molecular factors such as COX2, heat shock proteins, and various cell signalling molecules, are linked to platinum resistance in vitro, although most have not been verified in xenografts or clinically</w:t>
      </w:r>
      <w:r w:rsidRPr="00DF116C">
        <w:rPr>
          <w:rFonts w:cstheme="minorHAnsi"/>
        </w:rPr>
        <w:fldChar w:fldCharType="begin"/>
      </w:r>
      <w:r w:rsidRPr="00DF116C">
        <w:rPr>
          <w:rFonts w:cstheme="minorHAnsi"/>
        </w:rPr>
        <w:instrText xml:space="preserve"> ADDIN EN.CITE &lt;EndNote&gt;&lt;Cite&gt;&lt;Author&gt;Stewart&lt;/Author&gt;&lt;Year&gt;2007&lt;/Year&gt;&lt;RecNum&gt;171&lt;/RecNum&gt;&lt;DisplayText&gt;[5]&lt;/DisplayText&gt;&lt;record&gt;&lt;rec-number&gt;171&lt;/rec-number&gt;&lt;foreign-keys&gt;&lt;key app="EN" db-id="5e9fdfxty0frr2ewdtpp9dfarp02f50t5vvw" timestamp="1635413556"&gt;171&lt;/key&gt;&lt;/foreign-keys&gt;&lt;ref-type name="Journal Article"&gt;17&lt;/ref-type&gt;&lt;contributors&gt;&lt;authors&gt;&lt;author&gt;Stewart, D. J.&lt;/author&gt;&lt;/authors&gt;&lt;/contributors&gt;&lt;auth-address&gt;Section of Experimental Therapeutics, Department of Thoracic/Head &amp;amp; Neck Medical Oncology, University of Texas MD Anderson Cancer Center, Houston, TX 77030, USA. dstewart@mdanderson.org&lt;/auth-address&gt;&lt;titles&gt;&lt;title&gt;Mechanisms of resistance to cisplatin and carboplatin&lt;/title&gt;&lt;secondary-title&gt;Crit Rev Oncol Hematol&lt;/secondary-title&gt;&lt;/titles&gt;&lt;periodical&gt;&lt;full-title&gt;Crit Rev Oncol Hematol&lt;/full-title&gt;&lt;/periodical&gt;&lt;pages&gt;12-31&lt;/pages&gt;&lt;volume&gt;63&lt;/volume&gt;&lt;number&gt;1&lt;/number&gt;&lt;edition&gt;2007/03/06&lt;/edition&gt;&lt;keywords&gt;&lt;keyword&gt;Antineoplastic Agents/*administration &amp;amp; dosage/metabolism&lt;/keyword&gt;&lt;keyword&gt;Carboplatin/*administration &amp;amp; dosage/metabolism&lt;/keyword&gt;&lt;keyword&gt;Cisplatin/*administration &amp;amp; dosage/metabolism&lt;/keyword&gt;&lt;keyword&gt;Dose-Response Relationship, Drug&lt;/keyword&gt;&lt;keyword&gt;*Drug Resistance, Neoplasm&lt;/keyword&gt;&lt;keyword&gt;Humans&lt;/keyword&gt;&lt;/keywords&gt;&lt;dates&gt;&lt;year&gt;2007&lt;/year&gt;&lt;pub-dates&gt;&lt;date&gt;Jul&lt;/date&gt;&lt;/pub-dates&gt;&lt;/dates&gt;&lt;isbn&gt;1040-8428 (Print)&amp;#xD;1040-8428 (Linking)&lt;/isbn&gt;&lt;accession-num&gt;17336087&lt;/accession-num&gt;&lt;urls&gt;&lt;related-urls&gt;&lt;url&gt;https://www.ncbi.nlm.nih.gov/pubmed/17336087&lt;/url&gt;&lt;/related-urls&gt;&lt;/urls&gt;&lt;electronic-resource-num&gt;10.1016/j.critrevonc.2007.02.001&lt;/electronic-resource-num&gt;&lt;/record&gt;&lt;/Cite&gt;&lt;/EndNote&gt;</w:instrText>
      </w:r>
      <w:r w:rsidRPr="00DF116C">
        <w:rPr>
          <w:rFonts w:cstheme="minorHAnsi"/>
        </w:rPr>
        <w:fldChar w:fldCharType="separate"/>
      </w:r>
      <w:r w:rsidRPr="00DF116C">
        <w:rPr>
          <w:rFonts w:cstheme="minorHAnsi"/>
          <w:noProof/>
        </w:rPr>
        <w:t>[5]</w:t>
      </w:r>
      <w:r w:rsidRPr="00DF116C">
        <w:rPr>
          <w:rFonts w:cstheme="minorHAnsi"/>
        </w:rPr>
        <w:fldChar w:fldCharType="end"/>
      </w:r>
      <w:r w:rsidRPr="00DF116C">
        <w:rPr>
          <w:rFonts w:cstheme="minorHAnsi"/>
        </w:rPr>
        <w:t xml:space="preserve">. </w:t>
      </w:r>
      <w:r w:rsidR="009252AC">
        <w:rPr>
          <w:rFonts w:cstheme="minorHAnsi"/>
        </w:rPr>
        <w:t xml:space="preserve">In a recent review a database of &gt;900 genes </w:t>
      </w:r>
      <w:r w:rsidR="00486B51">
        <w:rPr>
          <w:rFonts w:cstheme="minorHAnsi"/>
        </w:rPr>
        <w:t xml:space="preserve">potentially </w:t>
      </w:r>
      <w:r w:rsidR="009252AC">
        <w:rPr>
          <w:rFonts w:cstheme="minorHAnsi"/>
        </w:rPr>
        <w:t xml:space="preserve">associated with platinum resistance </w:t>
      </w:r>
      <w:r w:rsidR="006B44B5">
        <w:rPr>
          <w:rFonts w:cstheme="minorHAnsi"/>
        </w:rPr>
        <w:t>was</w:t>
      </w:r>
      <w:r w:rsidR="009252AC">
        <w:rPr>
          <w:rFonts w:cstheme="minorHAnsi"/>
        </w:rPr>
        <w:t xml:space="preserve"> published</w:t>
      </w:r>
      <w:r w:rsidR="00A46D7A">
        <w:rPr>
          <w:rFonts w:cstheme="minorHAnsi"/>
        </w:rPr>
        <w:fldChar w:fldCharType="begin"/>
      </w:r>
      <w:r w:rsidR="00A46D7A">
        <w:rPr>
          <w:rFonts w:cstheme="minorHAnsi"/>
        </w:rPr>
        <w:instrText xml:space="preserve"> ADDIN EN.CITE &lt;EndNote&gt;&lt;Cite&gt;&lt;Author&gt;Huang&lt;/Author&gt;&lt;Year&gt;2021&lt;/Year&gt;&lt;RecNum&gt;214&lt;/RecNum&gt;&lt;DisplayText&gt;[6]&lt;/DisplayText&gt;&lt;record&gt;&lt;rec-number&gt;214&lt;/rec-number&gt;&lt;foreign-keys&gt;&lt;key app="EN" db-id="5e9fdfxty0frr2ewdtpp9dfarp02f50t5vvw" timestamp="1639409503"&gt;214&lt;/key&gt;&lt;/foreign-keys&gt;&lt;ref-type name="Journal Article"&gt;17&lt;/ref-type&gt;&lt;contributors&gt;&lt;authors&gt;&lt;author&gt;Huang, D.&lt;/author&gt;&lt;author&gt;Savage, S. R.&lt;/author&gt;&lt;author&gt;Calinawan, A. P.&lt;/author&gt;&lt;author&gt;Lin, C.&lt;/author&gt;&lt;author&gt;Zhang, B.&lt;/author&gt;&lt;author&gt;Wang, P.&lt;/author&gt;&lt;author&gt;Starr, T. K.&lt;/author&gt;&lt;author&gt;Birrer, M. J.&lt;/author&gt;&lt;author&gt;Paulovich, A. G.&lt;/author&gt;&lt;/authors&gt;&lt;/contributors&gt;&lt;auth-address&gt;Clinical Research Division, Fred Hutchinson Cancer Research Center, Seattle, WA, USA.&amp;#xD;Lester and Sue Smith Breast Center, Baylor College of Medicine, Houston, TX, USA.&amp;#xD;Department of Genetics and Genomic Sciences, Icahn School of Medicine at Mount Sinai, New York, NY, USA.&amp;#xD;Masonic Cancer Center, University of Minnesota, Minneapolis, MN, USA.&amp;#xD;Department of Obstetrics, Gynecology, and Women&amp;apos;s Health, University of Minnesota, Minneapolis, MN, USA.&amp;#xD;University of Arkansas for Medical Sciences, Little Rock, AR, USA.&amp;#xD;Clinical Research Division, Fred Hutchinson Cancer Research Center, Seattle, WA, USA. apaulovi@fredhutch.org.&lt;/auth-address&gt;&lt;titles&gt;&lt;title&gt;A highly annotated database of genes associated with platinum resistance in cancer&lt;/title&gt;&lt;secondary-title&gt;Oncogene&lt;/secondary-title&gt;&lt;/titles&gt;&lt;periodical&gt;&lt;full-title&gt;Oncogene&lt;/full-title&gt;&lt;/periodical&gt;&lt;pages&gt;6395-6405&lt;/pages&gt;&lt;volume&gt;40&lt;/volume&gt;&lt;number&gt;46&lt;/number&gt;&lt;edition&gt;2021/10/15&lt;/edition&gt;&lt;dates&gt;&lt;year&gt;2021&lt;/year&gt;&lt;pub-dates&gt;&lt;date&gt;Nov&lt;/date&gt;&lt;/pub-dates&gt;&lt;/dates&gt;&lt;isbn&gt;1476-5594 (Electronic)&amp;#xD;0950-9232 (Linking)&lt;/isbn&gt;&lt;accession-num&gt;34645978&lt;/accession-num&gt;&lt;urls&gt;&lt;related-urls&gt;&lt;url&gt;https://www.ncbi.nlm.nih.gov/pubmed/34645978&lt;/url&gt;&lt;/related-urls&gt;&lt;/urls&gt;&lt;custom2&gt;PMC8602037&lt;/custom2&gt;&lt;electronic-resource-num&gt;10.1038/s41388-021-02055-2&lt;/electronic-resource-num&gt;&lt;/record&gt;&lt;/Cite&gt;&lt;/EndNote&gt;</w:instrText>
      </w:r>
      <w:r w:rsidR="00A46D7A">
        <w:rPr>
          <w:rFonts w:cstheme="minorHAnsi"/>
        </w:rPr>
        <w:fldChar w:fldCharType="separate"/>
      </w:r>
      <w:r w:rsidR="00A46D7A">
        <w:rPr>
          <w:rFonts w:cstheme="minorHAnsi"/>
          <w:noProof/>
        </w:rPr>
        <w:t>[6]</w:t>
      </w:r>
      <w:r w:rsidR="00A46D7A">
        <w:rPr>
          <w:rFonts w:cstheme="minorHAnsi"/>
        </w:rPr>
        <w:fldChar w:fldCharType="end"/>
      </w:r>
      <w:r w:rsidR="009252AC">
        <w:rPr>
          <w:rFonts w:cstheme="minorHAnsi"/>
        </w:rPr>
        <w:t xml:space="preserve">. </w:t>
      </w:r>
      <w:r w:rsidRPr="00DF116C">
        <w:rPr>
          <w:rFonts w:cstheme="minorHAnsi"/>
        </w:rPr>
        <w:t xml:space="preserve">In patients, there are likely to be multiple co-existing mechanisms of resistance, potentially linked to intra-tumoural heterogeneity, presenting significant challenges to developing strategies to reverse platinum resistance. </w:t>
      </w:r>
    </w:p>
    <w:p w14:paraId="7EEF6D46" w14:textId="77777777" w:rsidR="009F527F" w:rsidRDefault="009F527F" w:rsidP="00D8263B">
      <w:pPr>
        <w:spacing w:after="0" w:line="480" w:lineRule="auto"/>
        <w:contextualSpacing/>
        <w:rPr>
          <w:rFonts w:cstheme="minorHAnsi"/>
          <w:color w:val="00B050"/>
        </w:rPr>
      </w:pPr>
    </w:p>
    <w:p w14:paraId="1C1FAD70" w14:textId="7C4B8032" w:rsidR="00D8263B" w:rsidRPr="009F527F" w:rsidRDefault="00380593" w:rsidP="00D8263B">
      <w:pPr>
        <w:spacing w:after="0" w:line="480" w:lineRule="auto"/>
        <w:contextualSpacing/>
        <w:rPr>
          <w:rFonts w:cstheme="minorHAnsi"/>
          <w:color w:val="00B050"/>
        </w:rPr>
      </w:pPr>
      <w:r w:rsidRPr="00A33C32">
        <w:rPr>
          <w:rFonts w:cstheme="minorHAnsi"/>
        </w:rPr>
        <w:t xml:space="preserve">This </w:t>
      </w:r>
      <w:r w:rsidR="00F35039">
        <w:rPr>
          <w:rFonts w:cstheme="minorHAnsi"/>
        </w:rPr>
        <w:t>overview</w:t>
      </w:r>
      <w:r w:rsidRPr="00A33C32">
        <w:rPr>
          <w:rFonts w:cstheme="minorHAnsi"/>
        </w:rPr>
        <w:t xml:space="preserve"> summarise</w:t>
      </w:r>
      <w:r w:rsidR="00B44181">
        <w:rPr>
          <w:rFonts w:cstheme="minorHAnsi"/>
        </w:rPr>
        <w:t>s</w:t>
      </w:r>
      <w:r w:rsidRPr="00A33C32">
        <w:rPr>
          <w:rFonts w:cstheme="minorHAnsi"/>
        </w:rPr>
        <w:t xml:space="preserve"> the evidence </w:t>
      </w:r>
      <w:r w:rsidR="00EA1BE3" w:rsidRPr="00A33C32">
        <w:rPr>
          <w:rFonts w:cstheme="minorHAnsi"/>
        </w:rPr>
        <w:t>base</w:t>
      </w:r>
      <w:r w:rsidR="008C6F77">
        <w:rPr>
          <w:rFonts w:cstheme="minorHAnsi"/>
        </w:rPr>
        <w:t>, and its limitations,</w:t>
      </w:r>
      <w:r w:rsidR="00EA1BE3" w:rsidRPr="00A33C32">
        <w:rPr>
          <w:rFonts w:cstheme="minorHAnsi"/>
        </w:rPr>
        <w:t xml:space="preserve"> for </w:t>
      </w:r>
      <w:r w:rsidR="00E302E1">
        <w:rPr>
          <w:rFonts w:cstheme="minorHAnsi"/>
        </w:rPr>
        <w:t>PBC</w:t>
      </w:r>
      <w:r w:rsidR="00E302E1" w:rsidRPr="00A33C32">
        <w:rPr>
          <w:rFonts w:cstheme="minorHAnsi"/>
        </w:rPr>
        <w:t xml:space="preserve"> </w:t>
      </w:r>
      <w:r w:rsidR="00EA1BE3" w:rsidRPr="00A33C32">
        <w:rPr>
          <w:rFonts w:cstheme="minorHAnsi"/>
        </w:rPr>
        <w:t>rechallenge,</w:t>
      </w:r>
      <w:r w:rsidR="00B90E26" w:rsidRPr="00A33C32">
        <w:rPr>
          <w:rFonts w:cstheme="minorHAnsi"/>
        </w:rPr>
        <w:t xml:space="preserve"> and strategies </w:t>
      </w:r>
      <w:r w:rsidR="00EA1BE3" w:rsidRPr="00A33C32">
        <w:rPr>
          <w:rFonts w:cstheme="minorHAnsi"/>
        </w:rPr>
        <w:t>under</w:t>
      </w:r>
      <w:r w:rsidR="00B90E26" w:rsidRPr="00A33C32">
        <w:rPr>
          <w:rFonts w:cstheme="minorHAnsi"/>
        </w:rPr>
        <w:t xml:space="preserve"> develop</w:t>
      </w:r>
      <w:r w:rsidR="00A01921">
        <w:rPr>
          <w:rFonts w:cstheme="minorHAnsi"/>
        </w:rPr>
        <w:t>ment</w:t>
      </w:r>
      <w:r w:rsidR="00B90E26" w:rsidRPr="00A33C32">
        <w:rPr>
          <w:rFonts w:cstheme="minorHAnsi"/>
        </w:rPr>
        <w:t xml:space="preserve"> to reinstate platinum sensitivity. </w:t>
      </w:r>
      <w:r w:rsidR="00B44181">
        <w:rPr>
          <w:rFonts w:cstheme="minorHAnsi"/>
        </w:rPr>
        <w:t>C</w:t>
      </w:r>
      <w:r w:rsidR="006879C8" w:rsidRPr="00A33C32">
        <w:rPr>
          <w:rFonts w:cstheme="minorHAnsi"/>
        </w:rPr>
        <w:t>ross-resistance between cisplatin and carboplatin</w:t>
      </w:r>
      <w:r w:rsidR="00E302E1">
        <w:rPr>
          <w:rFonts w:cstheme="minorHAnsi"/>
        </w:rPr>
        <w:t xml:space="preserve"> is common</w:t>
      </w:r>
      <w:r w:rsidR="0016183F" w:rsidRPr="00A33C32">
        <w:rPr>
          <w:rFonts w:cstheme="minorHAnsi"/>
        </w:rPr>
        <w:t>.</w:t>
      </w:r>
      <w:r w:rsidR="006879C8" w:rsidRPr="00A33C32">
        <w:rPr>
          <w:rFonts w:cstheme="minorHAnsi"/>
        </w:rPr>
        <w:t xml:space="preserve"> </w:t>
      </w:r>
      <w:r w:rsidR="0016183F" w:rsidRPr="00A33C32">
        <w:rPr>
          <w:rFonts w:cstheme="minorHAnsi"/>
        </w:rPr>
        <w:t xml:space="preserve">By comparison, </w:t>
      </w:r>
      <w:r w:rsidR="006879C8" w:rsidRPr="00A33C32">
        <w:rPr>
          <w:rFonts w:cstheme="minorHAnsi"/>
        </w:rPr>
        <w:t xml:space="preserve">cross-resistance between cisplatin/carboplatin and </w:t>
      </w:r>
      <w:r w:rsidR="006879C8" w:rsidRPr="00A33C32">
        <w:rPr>
          <w:rFonts w:cstheme="minorHAnsi"/>
        </w:rPr>
        <w:lastRenderedPageBreak/>
        <w:t xml:space="preserve">oxaliplatin </w:t>
      </w:r>
      <w:r w:rsidR="00577078">
        <w:rPr>
          <w:rFonts w:cstheme="minorHAnsi"/>
        </w:rPr>
        <w:t>is</w:t>
      </w:r>
      <w:r w:rsidR="006879C8" w:rsidRPr="00A33C32">
        <w:rPr>
          <w:rFonts w:cstheme="minorHAnsi"/>
        </w:rPr>
        <w:t xml:space="preserve"> </w:t>
      </w:r>
      <w:r w:rsidR="0016183F" w:rsidRPr="00A33C32">
        <w:rPr>
          <w:rFonts w:cstheme="minorHAnsi"/>
        </w:rPr>
        <w:t xml:space="preserve">more </w:t>
      </w:r>
      <w:r w:rsidR="006879C8" w:rsidRPr="00A33C32">
        <w:rPr>
          <w:rFonts w:cstheme="minorHAnsi"/>
        </w:rPr>
        <w:t>variable</w:t>
      </w:r>
      <w:r w:rsidR="00636D35" w:rsidRPr="00A33C32">
        <w:rPr>
          <w:rFonts w:cstheme="minorHAnsi"/>
        </w:rPr>
        <w:fldChar w:fldCharType="begin">
          <w:fldData xml:space="preserve">PEVuZE5vdGU+PENpdGU+PEF1dGhvcj5NdWdnaWE8L0F1dGhvcj48WWVhcj4yMDE1PC9ZZWFyPjxS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=
</w:fldData>
        </w:fldChar>
      </w:r>
      <w:r w:rsidR="00A46D7A">
        <w:rPr>
          <w:rFonts w:cstheme="minorHAnsi"/>
        </w:rPr>
        <w:instrText xml:space="preserve"> ADDIN EN.CITE </w:instrText>
      </w:r>
      <w:r w:rsidR="00A46D7A">
        <w:rPr>
          <w:rFonts w:cstheme="minorHAnsi"/>
        </w:rPr>
        <w:fldChar w:fldCharType="begin">
          <w:fldData xml:space="preserve">PEVuZE5vdGU+PENpdGU+PEF1dGhvcj5NdWdnaWE8L0F1dGhvcj48WWVhcj4yMDE1PC9ZZWFyPjxS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=
</w:fldData>
        </w:fldChar>
      </w:r>
      <w:r w:rsidR="00A46D7A">
        <w:rPr>
          <w:rFonts w:cstheme="minorHAnsi"/>
        </w:rPr>
        <w:instrText xml:space="preserve"> ADDIN EN.CITE.DATA </w:instrText>
      </w:r>
      <w:r w:rsidR="00A46D7A">
        <w:rPr>
          <w:rFonts w:cstheme="minorHAnsi"/>
        </w:rPr>
      </w:r>
      <w:r w:rsidR="00A46D7A">
        <w:rPr>
          <w:rFonts w:cstheme="minorHAnsi"/>
        </w:rPr>
        <w:fldChar w:fldCharType="end"/>
      </w:r>
      <w:r w:rsidR="00636D35" w:rsidRPr="00A33C32">
        <w:rPr>
          <w:rFonts w:cstheme="minorHAnsi"/>
        </w:rPr>
      </w:r>
      <w:r w:rsidR="00636D35" w:rsidRPr="00A33C32">
        <w:rPr>
          <w:rFonts w:cstheme="minorHAnsi"/>
        </w:rPr>
        <w:fldChar w:fldCharType="separate"/>
      </w:r>
      <w:r w:rsidR="00A46D7A">
        <w:rPr>
          <w:rFonts w:cstheme="minorHAnsi"/>
          <w:noProof/>
        </w:rPr>
        <w:t>[7]</w:t>
      </w:r>
      <w:r w:rsidR="00636D35" w:rsidRPr="00A33C32">
        <w:rPr>
          <w:rFonts w:cstheme="minorHAnsi"/>
        </w:rPr>
        <w:fldChar w:fldCharType="end"/>
      </w:r>
      <w:r w:rsidR="006879C8" w:rsidRPr="00A33C32">
        <w:rPr>
          <w:rFonts w:cstheme="minorHAnsi"/>
        </w:rPr>
        <w:t xml:space="preserve">. </w:t>
      </w:r>
      <w:r w:rsidR="00D8263B">
        <w:rPr>
          <w:rFonts w:cstheme="minorHAnsi"/>
        </w:rPr>
        <w:t>Further discussion of ovarian cancer is beyond the scope of this review, but European guidelines and a comprehensive review on the management of recurrent ovarian cancer are available</w:t>
      </w:r>
      <w:r w:rsidR="00D228F6">
        <w:rPr>
          <w:rFonts w:cstheme="minorHAnsi"/>
        </w:rPr>
        <w:fldChar w:fldCharType="begin">
          <w:fldData xml:space="preserve">PEVuZE5vdGU+PENpdGU+PEF1dGhvcj5QaWduYXRhPC9BdXRob3I+PFllYXI+MjAxOTwvWWVhcj48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</w:fldData>
        </w:fldChar>
      </w:r>
      <w:r w:rsidR="00A46D7A">
        <w:rPr>
          <w:rFonts w:cstheme="minorHAnsi"/>
        </w:rPr>
        <w:instrText xml:space="preserve"> ADDIN EN.CITE </w:instrText>
      </w:r>
      <w:r w:rsidR="00A46D7A">
        <w:rPr>
          <w:rFonts w:cstheme="minorHAnsi"/>
        </w:rPr>
        <w:fldChar w:fldCharType="begin">
          <w:fldData xml:space="preserve">PEVuZE5vdGU+PENpdGU+PEF1dGhvcj5QaWduYXRhPC9BdXRob3I+PFllYXI+MjAxOTwvWWVhcj48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</w:fldData>
        </w:fldChar>
      </w:r>
      <w:r w:rsidR="00A46D7A">
        <w:rPr>
          <w:rFonts w:cstheme="minorHAnsi"/>
        </w:rPr>
        <w:instrText xml:space="preserve"> ADDIN EN.CITE.DATA </w:instrText>
      </w:r>
      <w:r w:rsidR="00A46D7A">
        <w:rPr>
          <w:rFonts w:cstheme="minorHAnsi"/>
        </w:rPr>
      </w:r>
      <w:r w:rsidR="00A46D7A">
        <w:rPr>
          <w:rFonts w:cstheme="minorHAnsi"/>
        </w:rPr>
        <w:fldChar w:fldCharType="end"/>
      </w:r>
      <w:r w:rsidR="00D228F6">
        <w:rPr>
          <w:rFonts w:cstheme="minorHAnsi"/>
        </w:rPr>
      </w:r>
      <w:r w:rsidR="00D228F6">
        <w:rPr>
          <w:rFonts w:cstheme="minorHAnsi"/>
        </w:rPr>
        <w:fldChar w:fldCharType="separate"/>
      </w:r>
      <w:r w:rsidR="00A46D7A">
        <w:rPr>
          <w:rFonts w:cstheme="minorHAnsi"/>
          <w:noProof/>
        </w:rPr>
        <w:t>[8, 9]</w:t>
      </w:r>
      <w:r w:rsidR="00D228F6">
        <w:rPr>
          <w:rFonts w:cstheme="minorHAnsi"/>
        </w:rPr>
        <w:fldChar w:fldCharType="end"/>
      </w:r>
      <w:r w:rsidR="00D8263B">
        <w:rPr>
          <w:rFonts w:cstheme="minorHAnsi"/>
        </w:rPr>
        <w:t>.</w:t>
      </w:r>
    </w:p>
    <w:p w14:paraId="4EC71C89" w14:textId="77777777" w:rsidR="009D4994" w:rsidRPr="00A33C32" w:rsidRDefault="009D4994" w:rsidP="000F0F64">
      <w:pPr>
        <w:spacing w:after="0" w:line="480" w:lineRule="auto"/>
        <w:contextualSpacing/>
        <w:rPr>
          <w:rFonts w:cstheme="minorHAnsi"/>
        </w:rPr>
      </w:pPr>
    </w:p>
    <w:p w14:paraId="7732CE55" w14:textId="77777777" w:rsidR="009D4994" w:rsidRDefault="009D4994" w:rsidP="000F0F64">
      <w:pPr>
        <w:spacing w:after="0" w:line="480" w:lineRule="auto"/>
        <w:contextualSpacing/>
        <w:rPr>
          <w:rFonts w:cstheme="minorHAnsi"/>
          <w:b/>
          <w:bCs/>
          <w:u w:val="single"/>
        </w:rPr>
      </w:pPr>
    </w:p>
    <w:p w14:paraId="3F8B7BBD" w14:textId="77777777" w:rsidR="00525919" w:rsidRDefault="00525919" w:rsidP="000F0F64">
      <w:pPr>
        <w:spacing w:after="0" w:line="480" w:lineRule="auto"/>
        <w:contextualSpacing/>
        <w:rPr>
          <w:noProof/>
        </w:rPr>
      </w:pPr>
    </w:p>
    <w:p w14:paraId="4E1D0314" w14:textId="3AE85BB6" w:rsidR="00525919" w:rsidRDefault="00525919" w:rsidP="000F0F64">
      <w:pPr>
        <w:spacing w:after="0" w:line="480" w:lineRule="auto"/>
        <w:contextualSpacing/>
        <w:rPr>
          <w:rFonts w:cstheme="minorHAnsi"/>
          <w:b/>
          <w:bCs/>
          <w:u w:val="single"/>
        </w:rPr>
      </w:pPr>
      <w:r>
        <w:rPr>
          <w:rFonts w:cstheme="minorHAnsi"/>
          <w:b/>
          <w:bCs/>
          <w:noProof/>
          <w:u w:val="single"/>
          <w:lang w:eastAsia="en-GB"/>
        </w:rPr>
        <mc:AlternateContent>
          <mc:Choice Requires="wpg">
            <w:drawing>
              <wp:anchor distT="0" distB="0" distL="114300" distR="114300" simplePos="0" relativeHeight="251668480" behindDoc="0" locked="0" layoutInCell="1" allowOverlap="1" wp14:anchorId="7F13267C" wp14:editId="2B6EFA97">
                <wp:simplePos x="0" y="0"/>
                <wp:positionH relativeFrom="column">
                  <wp:posOffset>0</wp:posOffset>
                </wp:positionH>
                <wp:positionV relativeFrom="paragraph">
                  <wp:posOffset>215265</wp:posOffset>
                </wp:positionV>
                <wp:extent cx="6156960" cy="4654550"/>
                <wp:effectExtent l="0" t="0" r="0" b="0"/>
                <wp:wrapTight wrapText="bothSides">
                  <wp:wrapPolygon edited="0">
                    <wp:start x="0" y="0"/>
                    <wp:lineTo x="0" y="21482"/>
                    <wp:lineTo x="20250" y="21482"/>
                    <wp:lineTo x="20250" y="19802"/>
                    <wp:lineTo x="21520" y="19714"/>
                    <wp:lineTo x="21520" y="0"/>
                    <wp:lineTo x="0" y="0"/>
                  </wp:wrapPolygon>
                </wp:wrapTight>
                <wp:docPr id="8" name="Group 8"/>
                <wp:cNvGraphicFramePr/>
                <a:graphic xmlns:a="http://schemas.openxmlformats.org/drawingml/2006/main">
                  <a:graphicData uri="http://schemas.microsoft.com/office/word/2010/wordprocessingGroup">
                    <wpg:wgp>
                      <wpg:cNvGrpSpPr/>
                      <wpg:grpSpPr>
                        <a:xfrm>
                          <a:off x="0" y="0"/>
                          <a:ext cx="6156960" cy="4654550"/>
                          <a:chOff x="0" y="0"/>
                          <a:chExt cx="6156960" cy="4654550"/>
                        </a:xfrm>
                      </wpg:grpSpPr>
                      <pic:pic xmlns:pic="http://schemas.openxmlformats.org/drawingml/2006/picture">
                        <pic:nvPicPr>
                          <pic:cNvPr id="6" name="Picture 6"/>
                          <pic:cNvPicPr>
                            <a:picLocks noChangeAspect="1"/>
                          </pic:cNvPicPr>
                        </pic:nvPicPr>
                        <pic:blipFill rotWithShape="1">
                          <a:blip r:embed="rId7">
                            <a:extLst>
                              <a:ext uri="{28A0092B-C50C-407E-A947-70E740481C1C}">
                                <a14:useLocalDpi xmlns:a14="http://schemas.microsoft.com/office/drawing/2010/main" val="0"/>
                              </a:ext>
                            </a:extLst>
                          </a:blip>
                          <a:srcRect r="18612"/>
                          <a:stretch/>
                        </pic:blipFill>
                        <pic:spPr bwMode="auto">
                          <a:xfrm>
                            <a:off x="0" y="0"/>
                            <a:ext cx="6156960" cy="4255135"/>
                          </a:xfrm>
                          <a:prstGeom prst="rect">
                            <a:avLst/>
                          </a:prstGeom>
                          <a:noFill/>
                          <a:ln>
                            <a:noFill/>
                          </a:ln>
                          <a:extLst>
                            <a:ext uri="{53640926-AAD7-44D8-BBD7-CCE9431645EC}">
                              <a14:shadowObscured xmlns:a14="http://schemas.microsoft.com/office/drawing/2010/main"/>
                            </a:ext>
                          </a:extLst>
                        </pic:spPr>
                      </pic:pic>
                      <wps:wsp>
                        <wps:cNvPr id="7" name="Text Box 2"/>
                        <wps:cNvSpPr txBox="1">
                          <a:spLocks noChangeArrowheads="1"/>
                        </wps:cNvSpPr>
                        <wps:spPr bwMode="auto">
                          <a:xfrm>
                            <a:off x="0" y="4084320"/>
                            <a:ext cx="5745480" cy="570230"/>
                          </a:xfrm>
                          <a:prstGeom prst="rect">
                            <a:avLst/>
                          </a:prstGeom>
                          <a:solidFill>
                            <a:srgbClr val="FFFFFF"/>
                          </a:solidFill>
                          <a:ln w="9525">
                            <a:noFill/>
                            <a:miter lim="800000"/>
                            <a:headEnd/>
                            <a:tailEnd/>
                          </a:ln>
                        </wps:spPr>
                        <wps:txbx>
                          <w:txbxContent>
                            <w:p w14:paraId="30A9843A" w14:textId="33F642EB" w:rsidR="003731AA" w:rsidRPr="00525919" w:rsidRDefault="003731AA" w:rsidP="00525919">
                              <w:pPr>
                                <w:jc w:val="center"/>
                                <w:rPr>
                                  <w:b/>
                                  <w:bCs/>
                                </w:rPr>
                              </w:pPr>
                              <w:r w:rsidRPr="00525919">
                                <w:rPr>
                                  <w:b/>
                                  <w:bCs/>
                                </w:rPr>
                                <w:t>Figure 1: Mechanisms of platinum resistance</w:t>
                              </w:r>
                              <w:r>
                                <w:rPr>
                                  <w:b/>
                                  <w:bCs/>
                                </w:rPr>
                                <w:t xml:space="preserve">. </w:t>
                              </w:r>
                              <w:r>
                                <w:t>A schematic representation of the major mechanisms of platinum resistance</w:t>
                              </w:r>
                            </w:p>
                          </w:txbxContent>
                        </wps:txbx>
                        <wps:bodyPr rot="0" vert="horz" wrap="square" lIns="91440" tIns="45720" rIns="91440" bIns="45720" anchor="t" anchorCtr="0">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F13267C" id="Group 8" o:spid="_x0000_s1026" style="position:absolute;margin-left:0;margin-top:16.95pt;width:484.8pt;height:366.5pt;z-index:251668480" coordsize="61569,465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U6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61569;height:42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">
                  <v:imagedata r:id="rId8" o:title="" cropright="12198f"/>
                </v:shape>
                <v:shapetype id="_x0000_t202" coordsize="21600,21600" o:spt="202" path="m,l,21600r21600,l21600,xe">
                  <v:stroke joinstyle="miter"/>
                  <v:path gradientshapeok="t" o:connecttype="rect"/>
                </v:shapetype>
                <v:shape id="_x0000_s1028" type="#_x0000_t202" style="position:absolute;top:40843;width:57454;height:5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" stroked="f">
                  <v:textbox style="mso-fit-shape-to-text:t">
                    <w:txbxContent>
                      <w:p w14:paraId="30A9843A" w14:textId="33F642EB" w:rsidR="003731AA" w:rsidRPr="00525919" w:rsidRDefault="003731AA" w:rsidP="00525919">
                        <w:pPr>
                          <w:jc w:val="center"/>
                          <w:rPr>
                            <w:b/>
                            <w:bCs/>
                          </w:rPr>
                        </w:pPr>
                        <w:r w:rsidRPr="00525919">
                          <w:rPr>
                            <w:b/>
                            <w:bCs/>
                          </w:rPr>
                          <w:t>Figure 1: Mechanisms of platinum resistance</w:t>
                        </w:r>
                        <w:r>
                          <w:rPr>
                            <w:b/>
                            <w:bCs/>
                          </w:rPr>
                          <w:t xml:space="preserve">. </w:t>
                        </w:r>
                        <w:r>
                          <w:t>A schematic representation of the major mechanisms of platinum resistance</w:t>
                        </w:r>
                      </w:p>
                    </w:txbxContent>
                  </v:textbox>
                </v:shape>
                <w10:wrap type="tight"/>
              </v:group>
            </w:pict>
          </mc:Fallback>
        </mc:AlternateContent>
      </w:r>
    </w:p>
    <w:p w14:paraId="52B9C0E8" w14:textId="1A43C425" w:rsidR="00525919" w:rsidRDefault="00525919" w:rsidP="000F0F64">
      <w:pPr>
        <w:spacing w:after="0" w:line="480" w:lineRule="auto"/>
        <w:contextualSpacing/>
        <w:rPr>
          <w:rFonts w:cstheme="minorHAnsi"/>
          <w:b/>
          <w:bCs/>
          <w:u w:val="single"/>
        </w:rPr>
      </w:pPr>
    </w:p>
    <w:p w14:paraId="522897C4" w14:textId="411750EB" w:rsidR="003D14EE" w:rsidRPr="00A33C32" w:rsidRDefault="00402605" w:rsidP="000F0F64">
      <w:pPr>
        <w:spacing w:after="0" w:line="480" w:lineRule="auto"/>
        <w:contextualSpacing/>
        <w:rPr>
          <w:rFonts w:cstheme="minorHAnsi"/>
          <w:b/>
          <w:bCs/>
          <w:u w:val="single"/>
        </w:rPr>
      </w:pPr>
      <w:r w:rsidRPr="00A33C32">
        <w:rPr>
          <w:rFonts w:cstheme="minorHAnsi"/>
          <w:b/>
          <w:bCs/>
          <w:u w:val="single"/>
        </w:rPr>
        <w:t>Urothelial</w:t>
      </w:r>
      <w:r w:rsidR="00FE2183" w:rsidRPr="00A33C32">
        <w:rPr>
          <w:rFonts w:cstheme="minorHAnsi"/>
          <w:b/>
          <w:bCs/>
          <w:u w:val="single"/>
        </w:rPr>
        <w:t xml:space="preserve"> carcinoma</w:t>
      </w:r>
    </w:p>
    <w:p w14:paraId="7A5320A1" w14:textId="7402CB8C" w:rsidR="00486EB3" w:rsidRDefault="00AC5ADB" w:rsidP="000F0F64">
      <w:pPr>
        <w:spacing w:after="0" w:line="480" w:lineRule="auto"/>
        <w:contextualSpacing/>
        <w:rPr>
          <w:rFonts w:cstheme="minorHAnsi"/>
        </w:rPr>
      </w:pPr>
      <w:r>
        <w:rPr>
          <w:rFonts w:cstheme="minorHAnsi"/>
        </w:rPr>
        <w:t>O</w:t>
      </w:r>
      <w:r w:rsidR="003B58EA" w:rsidRPr="00A33C32">
        <w:rPr>
          <w:rFonts w:cstheme="minorHAnsi"/>
        </w:rPr>
        <w:t xml:space="preserve">utcomes for metastatic urothelial cancer </w:t>
      </w:r>
      <w:r w:rsidR="00057A5F">
        <w:rPr>
          <w:rFonts w:cstheme="minorHAnsi"/>
        </w:rPr>
        <w:t xml:space="preserve">(mUC) </w:t>
      </w:r>
      <w:r w:rsidR="003B58EA" w:rsidRPr="00A33C32">
        <w:rPr>
          <w:rFonts w:cstheme="minorHAnsi"/>
        </w:rPr>
        <w:t>are poor with a m</w:t>
      </w:r>
      <w:r w:rsidR="009E0BD9" w:rsidRPr="00A33C32">
        <w:rPr>
          <w:rFonts w:cstheme="minorHAnsi"/>
        </w:rPr>
        <w:t xml:space="preserve">edian survival </w:t>
      </w:r>
      <w:r w:rsidR="003B58EA" w:rsidRPr="00A33C32">
        <w:rPr>
          <w:rFonts w:cstheme="minorHAnsi"/>
        </w:rPr>
        <w:t>of</w:t>
      </w:r>
      <w:r w:rsidR="009E0BD9" w:rsidRPr="00A33C32">
        <w:rPr>
          <w:rFonts w:cstheme="minorHAnsi"/>
        </w:rPr>
        <w:t xml:space="preserve"> </w:t>
      </w:r>
      <w:r w:rsidR="0026092C">
        <w:rPr>
          <w:rFonts w:cstheme="minorHAnsi"/>
        </w:rPr>
        <w:t xml:space="preserve">12 to </w:t>
      </w:r>
      <w:r w:rsidR="008C135A" w:rsidRPr="00A33C32">
        <w:rPr>
          <w:rFonts w:cstheme="minorHAnsi"/>
        </w:rPr>
        <w:t>18</w:t>
      </w:r>
      <w:r w:rsidR="009E0BD9" w:rsidRPr="00A33C32">
        <w:rPr>
          <w:rFonts w:cstheme="minorHAnsi"/>
        </w:rPr>
        <w:t xml:space="preserve"> months</w:t>
      </w:r>
      <w:r w:rsidR="003D14EE" w:rsidRPr="00A33C32">
        <w:rPr>
          <w:rFonts w:cstheme="minorHAnsi"/>
        </w:rPr>
        <w:fldChar w:fldCharType="begin"/>
      </w:r>
      <w:r w:rsidR="00A46D7A">
        <w:rPr>
          <w:rFonts w:cstheme="minorHAnsi"/>
        </w:rPr>
        <w:instrText xml:space="preserve"> ADDIN EN.CITE &lt;EndNote&gt;&lt;Cite&gt;&lt;Author&gt;Crabb&lt;/Author&gt;&lt;Year&gt;2018&lt;/Year&gt;&lt;RecNum&gt;1318&lt;/RecNum&gt;&lt;DisplayText&gt;[10]&lt;/DisplayText&gt;&lt;record&gt;&lt;rec-number&gt;1318&lt;/rec-number&gt;&lt;foreign-keys&gt;&lt;key app="EN" db-id="we9w09dfnt0ee5ezvwmx0sdnpta9xap0a5ta" timestamp="1552909806"&gt;1318&lt;/key&gt;&lt;/foreign-keys&gt;&lt;ref-type name="Journal Article"&gt;17&lt;/ref-type&gt;&lt;contributors&gt;&lt;authors&gt;&lt;author&gt;Crabb, S. J.&lt;/author&gt;&lt;author&gt;Douglas, J.&lt;/author&gt;&lt;/authors&gt;&lt;/contributors&gt;&lt;auth-address&gt;Cancer Sciences Unit, Faculty of Medicine, University of Southampton, Southampton, Hampshire, UK.&amp;#xD;Department of Urology, University Hospital Southampton NHS Foundation Trust, Southampton, Hampshire, UK.&lt;/auth-address&gt;&lt;titles&gt;&lt;title&gt;The latest treatment options for bladder cancer&lt;/title&gt;&lt;secondary-title&gt;Br Med Bull&lt;/secondary-title&gt;&lt;/titles&gt;&lt;pages&gt;85-95&lt;/pages&gt;&lt;volume&gt;128&lt;/volume&gt;&lt;number&gt;1&lt;/number&gt;&lt;edition&gt;2018/10/30&lt;/edition&gt;&lt;dates&gt;&lt;year&gt;2018&lt;/year&gt;&lt;pub-dates&gt;&lt;date&gt;Dec 1&lt;/date&gt;&lt;/pub-dates&gt;&lt;/dates&gt;&lt;isbn&gt;1471-8391 (Electronic)&amp;#xD;0007-1420 (Linking)&lt;/isbn&gt;&lt;accession-num&gt;30371744&lt;/accession-num&gt;&lt;urls&gt;&lt;related-urls&gt;&lt;url&gt;https://www.ncbi.nlm.nih.gov/pubmed/30371744&lt;/url&gt;&lt;/related-urls&gt;&lt;/urls&gt;&lt;electronic-resource-num&gt;10.1093/bmb/ldy034&lt;/electronic-resource-num&gt;&lt;/record&gt;&lt;/Cite&gt;&lt;/EndNote&gt;</w:instrText>
      </w:r>
      <w:r w:rsidR="003D14EE" w:rsidRPr="00A33C32">
        <w:rPr>
          <w:rFonts w:cstheme="minorHAnsi"/>
        </w:rPr>
        <w:fldChar w:fldCharType="separate"/>
      </w:r>
      <w:r w:rsidR="00A46D7A">
        <w:rPr>
          <w:rFonts w:cstheme="minorHAnsi"/>
          <w:noProof/>
        </w:rPr>
        <w:t>[10]</w:t>
      </w:r>
      <w:r w:rsidR="003D14EE" w:rsidRPr="00A33C32">
        <w:rPr>
          <w:rFonts w:cstheme="minorHAnsi"/>
        </w:rPr>
        <w:fldChar w:fldCharType="end"/>
      </w:r>
      <w:r w:rsidR="003D14EE" w:rsidRPr="00A33C32">
        <w:rPr>
          <w:rFonts w:cstheme="minorHAnsi"/>
        </w:rPr>
        <w:t xml:space="preserve">. </w:t>
      </w:r>
      <w:r w:rsidR="009F5C73" w:rsidRPr="00A33C32">
        <w:rPr>
          <w:rFonts w:cstheme="minorHAnsi"/>
        </w:rPr>
        <w:t>S</w:t>
      </w:r>
      <w:r w:rsidR="001C151C" w:rsidRPr="00A33C32">
        <w:rPr>
          <w:rFonts w:cstheme="minorHAnsi"/>
        </w:rPr>
        <w:t xml:space="preserve">tandard first-line treatment </w:t>
      </w:r>
      <w:r w:rsidR="006C4C63" w:rsidRPr="00A33C32">
        <w:rPr>
          <w:rFonts w:cstheme="minorHAnsi"/>
        </w:rPr>
        <w:t xml:space="preserve">is </w:t>
      </w:r>
      <w:r w:rsidR="009F5C73" w:rsidRPr="00A33C32">
        <w:rPr>
          <w:rFonts w:cstheme="minorHAnsi"/>
        </w:rPr>
        <w:t>cisplatin</w:t>
      </w:r>
      <w:r w:rsidR="006C4C63" w:rsidRPr="00A33C32">
        <w:rPr>
          <w:rFonts w:cstheme="minorHAnsi"/>
        </w:rPr>
        <w:t>-based</w:t>
      </w:r>
      <w:r w:rsidR="00C5452D">
        <w:rPr>
          <w:rFonts w:cstheme="minorHAnsi"/>
        </w:rPr>
        <w:t>,</w:t>
      </w:r>
      <w:r w:rsidR="006C4C63" w:rsidRPr="00A33C32">
        <w:rPr>
          <w:rFonts w:cstheme="minorHAnsi"/>
        </w:rPr>
        <w:t xml:space="preserve"> </w:t>
      </w:r>
      <w:r w:rsidR="00C5452D">
        <w:rPr>
          <w:rFonts w:cstheme="minorHAnsi"/>
        </w:rPr>
        <w:t xml:space="preserve">in combination </w:t>
      </w:r>
      <w:r w:rsidR="009F61EE">
        <w:rPr>
          <w:rFonts w:cstheme="minorHAnsi"/>
        </w:rPr>
        <w:t>with gemcitabine (GC)</w:t>
      </w:r>
      <w:r w:rsidR="00BB15EA" w:rsidRPr="00A33C32">
        <w:rPr>
          <w:rFonts w:cstheme="minorHAnsi"/>
        </w:rPr>
        <w:t xml:space="preserve">, or methotrexate, </w:t>
      </w:r>
      <w:r w:rsidR="003A193D" w:rsidRPr="00A33C32">
        <w:rPr>
          <w:rFonts w:cstheme="minorHAnsi"/>
        </w:rPr>
        <w:t xml:space="preserve">vinblastine </w:t>
      </w:r>
      <w:r w:rsidR="009F5C73" w:rsidRPr="00A33C32">
        <w:rPr>
          <w:rFonts w:cstheme="minorHAnsi"/>
        </w:rPr>
        <w:t xml:space="preserve">and </w:t>
      </w:r>
      <w:r w:rsidR="003A193D" w:rsidRPr="00A33C32">
        <w:rPr>
          <w:rFonts w:cstheme="minorHAnsi"/>
        </w:rPr>
        <w:t xml:space="preserve">doxorubicin </w:t>
      </w:r>
      <w:r w:rsidR="004B64AE" w:rsidRPr="00A33C32">
        <w:rPr>
          <w:rFonts w:cstheme="minorHAnsi"/>
        </w:rPr>
        <w:t>(MVAC)</w:t>
      </w:r>
      <w:r w:rsidR="007D24C4" w:rsidRPr="00A33C32">
        <w:rPr>
          <w:rFonts w:cstheme="minorHAnsi"/>
        </w:rPr>
        <w:t xml:space="preserve">, followed by </w:t>
      </w:r>
      <w:r w:rsidR="00DD6049" w:rsidRPr="00A33C32">
        <w:rPr>
          <w:rFonts w:cstheme="minorHAnsi"/>
        </w:rPr>
        <w:t xml:space="preserve">maintenance </w:t>
      </w:r>
      <w:r w:rsidR="00225D03" w:rsidRPr="00A33C32">
        <w:rPr>
          <w:rFonts w:cstheme="minorHAnsi"/>
        </w:rPr>
        <w:t>a</w:t>
      </w:r>
      <w:r w:rsidR="00DD6049" w:rsidRPr="00A33C32">
        <w:rPr>
          <w:rFonts w:cstheme="minorHAnsi"/>
        </w:rPr>
        <w:t>velumab</w:t>
      </w:r>
      <w:r>
        <w:rPr>
          <w:rFonts w:cstheme="minorHAnsi"/>
        </w:rPr>
        <w:t xml:space="preserve"> </w:t>
      </w:r>
      <w:r>
        <w:rPr>
          <w:rFonts w:cstheme="minorHAnsi"/>
        </w:rPr>
        <w:lastRenderedPageBreak/>
        <w:t>immunotherapy</w:t>
      </w:r>
      <w:r w:rsidR="00DD6049" w:rsidRPr="00A33C32">
        <w:rPr>
          <w:rFonts w:cstheme="minorHAnsi"/>
        </w:rPr>
        <w:fldChar w:fldCharType="begin">
          <w:fldData xml:space="preserve">PEVuZE5vdGU+PENpdGU+PEF1dGhvcj5Qb3dsZXM8L0F1dGhvcj48WWVhcj4yMDIwPC9ZZWFyPjxS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</w:fldData>
        </w:fldChar>
      </w:r>
      <w:r w:rsidR="00077865">
        <w:rPr>
          <w:rFonts w:cstheme="minorHAnsi"/>
        </w:rPr>
        <w:instrText xml:space="preserve"> ADDIN EN.CITE </w:instrText>
      </w:r>
      <w:r w:rsidR="00077865">
        <w:rPr>
          <w:rFonts w:cstheme="minorHAnsi"/>
        </w:rPr>
        <w:fldChar w:fldCharType="begin">
          <w:fldData xml:space="preserve">PEVuZE5vdGU+PENpdGU+PEF1dGhvcj5Qb3dsZXM8L0F1dGhvcj48WWVhcj4yMDIwPC9ZZWFyPjxS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</w:fldData>
        </w:fldChar>
      </w:r>
      <w:r w:rsidR="00077865">
        <w:rPr>
          <w:rFonts w:cstheme="minorHAnsi"/>
        </w:rPr>
        <w:instrText xml:space="preserve"> ADDIN EN.CITE.DATA </w:instrText>
      </w:r>
      <w:r w:rsidR="00077865">
        <w:rPr>
          <w:rFonts w:cstheme="minorHAnsi"/>
        </w:rPr>
      </w:r>
      <w:r w:rsidR="00077865">
        <w:rPr>
          <w:rFonts w:cstheme="minorHAnsi"/>
        </w:rPr>
        <w:fldChar w:fldCharType="end"/>
      </w:r>
      <w:r w:rsidR="00DD6049" w:rsidRPr="00A33C32">
        <w:rPr>
          <w:rFonts w:cstheme="minorHAnsi"/>
        </w:rPr>
      </w:r>
      <w:r w:rsidR="00DD6049" w:rsidRPr="00A33C32">
        <w:rPr>
          <w:rFonts w:cstheme="minorHAnsi"/>
        </w:rPr>
        <w:fldChar w:fldCharType="separate"/>
      </w:r>
      <w:r w:rsidR="00077865">
        <w:rPr>
          <w:rFonts w:cstheme="minorHAnsi"/>
          <w:noProof/>
        </w:rPr>
        <w:t>[11, 12]</w:t>
      </w:r>
      <w:r w:rsidR="00DD6049" w:rsidRPr="00A33C32">
        <w:rPr>
          <w:rFonts w:cstheme="minorHAnsi"/>
        </w:rPr>
        <w:fldChar w:fldCharType="end"/>
      </w:r>
      <w:r w:rsidR="00DD6049" w:rsidRPr="00A33C32">
        <w:rPr>
          <w:rFonts w:cstheme="minorHAnsi"/>
        </w:rPr>
        <w:t xml:space="preserve">. </w:t>
      </w:r>
      <w:r w:rsidR="007D24C4" w:rsidRPr="00A33C32">
        <w:rPr>
          <w:rFonts w:cstheme="minorHAnsi"/>
        </w:rPr>
        <w:t xml:space="preserve"> Carboplatin is substituted </w:t>
      </w:r>
      <w:r w:rsidR="00486EB3">
        <w:rPr>
          <w:rFonts w:cstheme="minorHAnsi"/>
        </w:rPr>
        <w:t xml:space="preserve">if cisplatin </w:t>
      </w:r>
      <w:r w:rsidR="007D24C4" w:rsidRPr="00A33C32">
        <w:rPr>
          <w:rFonts w:cstheme="minorHAnsi"/>
        </w:rPr>
        <w:t>‘ineligible’</w:t>
      </w:r>
      <w:r w:rsidR="00A33C32" w:rsidRPr="00A33C32">
        <w:rPr>
          <w:rFonts w:cstheme="minorHAnsi"/>
        </w:rPr>
        <w:fldChar w:fldCharType="begin">
          <w:fldData xml:space="preserve">PEVuZE5vdGU+PENpdGU+PEF1dGhvcj5Qb3dsZXM8L0F1dGhvcj48WWVhcj4yMDIxPC9ZZWFyPjxS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</w:fldData>
        </w:fldChar>
      </w:r>
      <w:r w:rsidR="00794B30">
        <w:rPr>
          <w:rFonts w:cstheme="minorHAnsi"/>
        </w:rPr>
        <w:instrText xml:space="preserve"> ADDIN EN.CITE </w:instrText>
      </w:r>
      <w:r w:rsidR="00794B30">
        <w:rPr>
          <w:rFonts w:cstheme="minorHAnsi"/>
        </w:rPr>
        <w:fldChar w:fldCharType="begin">
          <w:fldData xml:space="preserve">PEVuZE5vdGU+PENpdGU+PEF1dGhvcj5Qb3dsZXM8L0F1dGhvcj48WWVhcj4yMDIxPC9ZZWFyPjxS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</w:fldData>
        </w:fldChar>
      </w:r>
      <w:r w:rsidR="00794B30">
        <w:rPr>
          <w:rFonts w:cstheme="minorHAnsi"/>
        </w:rPr>
        <w:instrText xml:space="preserve"> ADDIN EN.CITE.DATA </w:instrText>
      </w:r>
      <w:r w:rsidR="00794B30">
        <w:rPr>
          <w:rFonts w:cstheme="minorHAnsi"/>
        </w:rPr>
      </w:r>
      <w:r w:rsidR="00794B30">
        <w:rPr>
          <w:rFonts w:cstheme="minorHAnsi"/>
        </w:rPr>
        <w:fldChar w:fldCharType="end"/>
      </w:r>
      <w:r w:rsidR="00A33C32" w:rsidRPr="00A33C32">
        <w:rPr>
          <w:rFonts w:cstheme="minorHAnsi"/>
        </w:rPr>
      </w:r>
      <w:r w:rsidR="00A33C32" w:rsidRPr="00A33C32">
        <w:rPr>
          <w:rFonts w:cstheme="minorHAnsi"/>
        </w:rPr>
        <w:fldChar w:fldCharType="separate"/>
      </w:r>
      <w:r w:rsidR="00794B30">
        <w:rPr>
          <w:rFonts w:cstheme="minorHAnsi"/>
          <w:noProof/>
        </w:rPr>
        <w:t>[12]</w:t>
      </w:r>
      <w:r w:rsidR="00A33C32" w:rsidRPr="00A33C32">
        <w:rPr>
          <w:rFonts w:cstheme="minorHAnsi"/>
        </w:rPr>
        <w:fldChar w:fldCharType="end"/>
      </w:r>
      <w:r w:rsidR="007D24C4" w:rsidRPr="00A33C32">
        <w:rPr>
          <w:rFonts w:cstheme="minorHAnsi"/>
        </w:rPr>
        <w:t>.</w:t>
      </w:r>
      <w:r w:rsidR="00486EB3">
        <w:rPr>
          <w:rFonts w:cstheme="minorHAnsi"/>
        </w:rPr>
        <w:t xml:space="preserve"> </w:t>
      </w:r>
      <w:r w:rsidR="00984101">
        <w:rPr>
          <w:rFonts w:cstheme="minorHAnsi"/>
        </w:rPr>
        <w:t>PD-1 directed immune checkpoint inhibitors (</w:t>
      </w:r>
      <w:r w:rsidR="00B76EC7" w:rsidRPr="00A33C32">
        <w:rPr>
          <w:rFonts w:cstheme="minorHAnsi"/>
        </w:rPr>
        <w:t>ICI</w:t>
      </w:r>
      <w:r w:rsidR="00984101">
        <w:rPr>
          <w:rFonts w:cstheme="minorHAnsi"/>
        </w:rPr>
        <w:t>)</w:t>
      </w:r>
      <w:r w:rsidR="00AF7E6C" w:rsidRPr="00A33C32">
        <w:rPr>
          <w:rFonts w:cstheme="minorHAnsi"/>
        </w:rPr>
        <w:t xml:space="preserve"> are the standard</w:t>
      </w:r>
      <w:r w:rsidR="0030778B" w:rsidRPr="00A33C32">
        <w:rPr>
          <w:rFonts w:cstheme="minorHAnsi"/>
        </w:rPr>
        <w:t xml:space="preserve"> </w:t>
      </w:r>
      <w:r w:rsidR="00684429" w:rsidRPr="00A33C32">
        <w:rPr>
          <w:rFonts w:cstheme="minorHAnsi"/>
        </w:rPr>
        <w:t xml:space="preserve">second-line </w:t>
      </w:r>
      <w:r w:rsidR="00EE376B" w:rsidRPr="00A33C32">
        <w:rPr>
          <w:rFonts w:cstheme="minorHAnsi"/>
        </w:rPr>
        <w:t>treatment</w:t>
      </w:r>
      <w:r w:rsidR="00225D03" w:rsidRPr="00A33C32">
        <w:rPr>
          <w:rFonts w:cstheme="minorHAnsi"/>
        </w:rPr>
        <w:t xml:space="preserve"> (</w:t>
      </w:r>
      <w:r w:rsidR="00984101">
        <w:rPr>
          <w:rFonts w:cstheme="minorHAnsi"/>
        </w:rPr>
        <w:t xml:space="preserve">if </w:t>
      </w:r>
      <w:r w:rsidR="00225D03" w:rsidRPr="00A33C32">
        <w:rPr>
          <w:rFonts w:cstheme="minorHAnsi"/>
        </w:rPr>
        <w:t xml:space="preserve">not </w:t>
      </w:r>
      <w:r w:rsidR="00984101">
        <w:rPr>
          <w:rFonts w:cstheme="minorHAnsi"/>
        </w:rPr>
        <w:t>receiving</w:t>
      </w:r>
      <w:r w:rsidR="00984101" w:rsidRPr="00A33C32">
        <w:rPr>
          <w:rFonts w:cstheme="minorHAnsi"/>
        </w:rPr>
        <w:t xml:space="preserve"> </w:t>
      </w:r>
      <w:r w:rsidR="00225D03" w:rsidRPr="00A33C32">
        <w:rPr>
          <w:rFonts w:cstheme="minorHAnsi"/>
        </w:rPr>
        <w:t xml:space="preserve">maintenance </w:t>
      </w:r>
      <w:r w:rsidR="00984101">
        <w:rPr>
          <w:rFonts w:cstheme="minorHAnsi"/>
        </w:rPr>
        <w:t>a</w:t>
      </w:r>
      <w:r w:rsidR="00225D03" w:rsidRPr="00A33C32">
        <w:rPr>
          <w:rFonts w:cstheme="minorHAnsi"/>
        </w:rPr>
        <w:t>velumab)</w:t>
      </w:r>
      <w:r w:rsidR="00EE376B" w:rsidRPr="00A33C32">
        <w:rPr>
          <w:rFonts w:cstheme="minorHAnsi"/>
        </w:rPr>
        <w:t xml:space="preserve"> </w:t>
      </w:r>
      <w:r>
        <w:rPr>
          <w:rFonts w:cstheme="minorHAnsi"/>
        </w:rPr>
        <w:t>following PBC</w:t>
      </w:r>
      <w:r w:rsidR="00684429" w:rsidRPr="00A33C32">
        <w:rPr>
          <w:rFonts w:cstheme="minorHAnsi"/>
        </w:rPr>
        <w:t>.</w:t>
      </w:r>
      <w:r w:rsidR="00892533" w:rsidRPr="00A33C32">
        <w:rPr>
          <w:rFonts w:cstheme="minorHAnsi"/>
        </w:rPr>
        <w:t xml:space="preserve"> </w:t>
      </w:r>
      <w:r w:rsidR="00A40AA3" w:rsidRPr="00A33C32">
        <w:rPr>
          <w:rFonts w:cstheme="minorHAnsi"/>
        </w:rPr>
        <w:t xml:space="preserve">The </w:t>
      </w:r>
      <w:r w:rsidR="00A40AA3" w:rsidRPr="00C5452D">
        <w:rPr>
          <w:rFonts w:cstheme="minorHAnsi"/>
          <w:iCs/>
        </w:rPr>
        <w:t>FGFR</w:t>
      </w:r>
      <w:r w:rsidR="00966413" w:rsidRPr="00A33C32">
        <w:rPr>
          <w:rFonts w:cstheme="minorHAnsi"/>
          <w:i/>
          <w:iCs/>
        </w:rPr>
        <w:t xml:space="preserve"> </w:t>
      </w:r>
      <w:r w:rsidR="00966413" w:rsidRPr="00A33C32">
        <w:rPr>
          <w:rFonts w:cstheme="minorHAnsi"/>
        </w:rPr>
        <w:t xml:space="preserve">inhibitor </w:t>
      </w:r>
      <w:r w:rsidR="00F21FD7" w:rsidRPr="00A33C32">
        <w:rPr>
          <w:rFonts w:cstheme="minorHAnsi"/>
        </w:rPr>
        <w:t>erdafit</w:t>
      </w:r>
      <w:r w:rsidR="002E2455" w:rsidRPr="00A33C32">
        <w:rPr>
          <w:rFonts w:cstheme="minorHAnsi"/>
        </w:rPr>
        <w:t>i</w:t>
      </w:r>
      <w:r w:rsidR="00F21FD7" w:rsidRPr="00A33C32">
        <w:rPr>
          <w:rFonts w:cstheme="minorHAnsi"/>
        </w:rPr>
        <w:t xml:space="preserve">nib and the </w:t>
      </w:r>
      <w:r w:rsidR="009D4B3D" w:rsidRPr="00A33C32">
        <w:rPr>
          <w:rFonts w:cstheme="minorHAnsi"/>
        </w:rPr>
        <w:t>antibody-drug conjugate e</w:t>
      </w:r>
      <w:r w:rsidR="00BD6925" w:rsidRPr="00A33C32">
        <w:rPr>
          <w:rFonts w:cstheme="minorHAnsi"/>
        </w:rPr>
        <w:t xml:space="preserve">nfortumab vedotin are additional options in the </w:t>
      </w:r>
      <w:r w:rsidR="00796437" w:rsidRPr="00A33C32">
        <w:rPr>
          <w:rFonts w:cstheme="minorHAnsi"/>
        </w:rPr>
        <w:t>platinum</w:t>
      </w:r>
      <w:r>
        <w:rPr>
          <w:rFonts w:cstheme="minorHAnsi"/>
        </w:rPr>
        <w:t>/</w:t>
      </w:r>
      <w:r w:rsidR="00796437" w:rsidRPr="00A33C32">
        <w:rPr>
          <w:rFonts w:cstheme="minorHAnsi"/>
        </w:rPr>
        <w:t xml:space="preserve">ICI-refractory </w:t>
      </w:r>
      <w:r w:rsidR="000E5EFA" w:rsidRPr="00A33C32">
        <w:rPr>
          <w:rFonts w:cstheme="minorHAnsi"/>
        </w:rPr>
        <w:t>setting and</w:t>
      </w:r>
      <w:r w:rsidR="005A2CA8">
        <w:rPr>
          <w:rFonts w:cstheme="minorHAnsi"/>
        </w:rPr>
        <w:t xml:space="preserve"> have now been incorporated into European guidelines</w:t>
      </w:r>
      <w:r w:rsidR="00796498">
        <w:rPr>
          <w:rFonts w:cstheme="minorHAnsi"/>
        </w:rPr>
        <w:fldChar w:fldCharType="begin">
          <w:fldData xml:space="preserve">PEVuZE5vdGU+PENpdGU+PEF1dGhvcj5Qb3dsZXM8L0F1dGhvcj48WWVhcj4yMDIxPC9ZZWFyPjxS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</w:fldData>
        </w:fldChar>
      </w:r>
      <w:r w:rsidR="00796498">
        <w:rPr>
          <w:rFonts w:cstheme="minorHAnsi"/>
        </w:rPr>
        <w:instrText xml:space="preserve"> ADDIN EN.CITE </w:instrText>
      </w:r>
      <w:r w:rsidR="00796498">
        <w:rPr>
          <w:rFonts w:cstheme="minorHAnsi"/>
        </w:rPr>
        <w:fldChar w:fldCharType="begin">
          <w:fldData xml:space="preserve">PEVuZE5vdGU+PENpdGU+PEF1dGhvcj5Qb3dsZXM8L0F1dGhvcj48WWVhcj4yMDIxPC9ZZWFyPjxS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</w:fldData>
        </w:fldChar>
      </w:r>
      <w:r w:rsidR="00796498">
        <w:rPr>
          <w:rFonts w:cstheme="minorHAnsi"/>
        </w:rPr>
        <w:instrText xml:space="preserve"> ADDIN EN.CITE.DATA </w:instrText>
      </w:r>
      <w:r w:rsidR="00796498">
        <w:rPr>
          <w:rFonts w:cstheme="minorHAnsi"/>
        </w:rPr>
      </w:r>
      <w:r w:rsidR="00796498">
        <w:rPr>
          <w:rFonts w:cstheme="minorHAnsi"/>
        </w:rPr>
        <w:fldChar w:fldCharType="end"/>
      </w:r>
      <w:r w:rsidR="00796498">
        <w:rPr>
          <w:rFonts w:cstheme="minorHAnsi"/>
        </w:rPr>
      </w:r>
      <w:r w:rsidR="00796498">
        <w:rPr>
          <w:rFonts w:cstheme="minorHAnsi"/>
        </w:rPr>
        <w:fldChar w:fldCharType="separate"/>
      </w:r>
      <w:r w:rsidR="00796498">
        <w:rPr>
          <w:rFonts w:cstheme="minorHAnsi"/>
          <w:noProof/>
        </w:rPr>
        <w:t>[12]</w:t>
      </w:r>
      <w:r w:rsidR="00796498">
        <w:rPr>
          <w:rFonts w:cstheme="minorHAnsi"/>
        </w:rPr>
        <w:fldChar w:fldCharType="end"/>
      </w:r>
      <w:r w:rsidR="00796437" w:rsidRPr="00A33C32">
        <w:rPr>
          <w:rFonts w:cstheme="minorHAnsi"/>
        </w:rPr>
        <w:t>.</w:t>
      </w:r>
      <w:r w:rsidR="00984101">
        <w:rPr>
          <w:rFonts w:cstheme="minorHAnsi"/>
        </w:rPr>
        <w:t xml:space="preserve"> </w:t>
      </w:r>
      <w:r w:rsidR="00984101" w:rsidRPr="00A33C32">
        <w:rPr>
          <w:rFonts w:cstheme="minorHAnsi"/>
        </w:rPr>
        <w:t xml:space="preserve">Subsequent progression is </w:t>
      </w:r>
      <w:r w:rsidR="00984101">
        <w:rPr>
          <w:rFonts w:cstheme="minorHAnsi"/>
        </w:rPr>
        <w:t xml:space="preserve">effectively </w:t>
      </w:r>
      <w:r w:rsidR="00984101" w:rsidRPr="00A33C32">
        <w:rPr>
          <w:rFonts w:cstheme="minorHAnsi"/>
        </w:rPr>
        <w:t xml:space="preserve">inevitable, at </w:t>
      </w:r>
      <w:r>
        <w:rPr>
          <w:rFonts w:cstheme="minorHAnsi"/>
        </w:rPr>
        <w:t>which</w:t>
      </w:r>
      <w:r w:rsidRPr="00A33C32">
        <w:rPr>
          <w:rFonts w:cstheme="minorHAnsi"/>
        </w:rPr>
        <w:t xml:space="preserve"> </w:t>
      </w:r>
      <w:r w:rsidR="00984101" w:rsidRPr="00A33C32">
        <w:rPr>
          <w:rFonts w:cstheme="minorHAnsi"/>
        </w:rPr>
        <w:t>point treatment options are limited to further chemotherapy</w:t>
      </w:r>
      <w:r w:rsidR="00486EB3">
        <w:rPr>
          <w:rFonts w:cstheme="minorHAnsi"/>
        </w:rPr>
        <w:t>.</w:t>
      </w:r>
    </w:p>
    <w:p w14:paraId="6217B167" w14:textId="659B5462" w:rsidR="00486EB3" w:rsidRDefault="00486EB3" w:rsidP="000F0F64">
      <w:pPr>
        <w:spacing w:after="0" w:line="480" w:lineRule="auto"/>
        <w:contextualSpacing/>
        <w:rPr>
          <w:rFonts w:cstheme="minorHAnsi"/>
        </w:rPr>
      </w:pPr>
    </w:p>
    <w:p w14:paraId="41FDB26E" w14:textId="50DD15A2" w:rsidR="00486EB3" w:rsidRPr="00A33C32" w:rsidRDefault="00486EB3" w:rsidP="000F0F64">
      <w:pPr>
        <w:spacing w:after="0" w:line="480" w:lineRule="auto"/>
        <w:contextualSpacing/>
        <w:rPr>
          <w:rFonts w:cstheme="minorHAnsi"/>
        </w:rPr>
      </w:pPr>
      <w:r>
        <w:rPr>
          <w:rFonts w:cstheme="minorHAnsi"/>
        </w:rPr>
        <w:t xml:space="preserve">Non-platinum </w:t>
      </w:r>
      <w:r w:rsidRPr="00A33C32">
        <w:rPr>
          <w:rFonts w:cstheme="minorHAnsi"/>
        </w:rPr>
        <w:t xml:space="preserve">chemotherapy </w:t>
      </w:r>
      <w:r>
        <w:rPr>
          <w:rFonts w:cstheme="minorHAnsi"/>
        </w:rPr>
        <w:t>utilised for</w:t>
      </w:r>
      <w:r w:rsidRPr="00A33C32">
        <w:rPr>
          <w:rFonts w:cstheme="minorHAnsi"/>
        </w:rPr>
        <w:t xml:space="preserve"> </w:t>
      </w:r>
      <w:r>
        <w:rPr>
          <w:rFonts w:cstheme="minorHAnsi"/>
        </w:rPr>
        <w:t>mUC</w:t>
      </w:r>
      <w:r w:rsidRPr="00A33C32">
        <w:rPr>
          <w:rFonts w:cstheme="minorHAnsi"/>
        </w:rPr>
        <w:t xml:space="preserve"> </w:t>
      </w:r>
      <w:r>
        <w:rPr>
          <w:rFonts w:cstheme="minorHAnsi"/>
        </w:rPr>
        <w:t xml:space="preserve">following </w:t>
      </w:r>
      <w:r w:rsidR="00B0063E">
        <w:rPr>
          <w:rFonts w:cstheme="minorHAnsi"/>
        </w:rPr>
        <w:t>PBC</w:t>
      </w:r>
      <w:r w:rsidRPr="00A33C32">
        <w:rPr>
          <w:rFonts w:cstheme="minorHAnsi"/>
        </w:rPr>
        <w:t xml:space="preserve"> and an </w:t>
      </w:r>
      <w:r>
        <w:rPr>
          <w:rFonts w:cstheme="minorHAnsi"/>
        </w:rPr>
        <w:t>ICI</w:t>
      </w:r>
      <w:r w:rsidRPr="00A33C32">
        <w:rPr>
          <w:rFonts w:cstheme="minorHAnsi"/>
        </w:rPr>
        <w:t xml:space="preserve"> incl</w:t>
      </w:r>
      <w:r>
        <w:rPr>
          <w:rFonts w:cstheme="minorHAnsi"/>
        </w:rPr>
        <w:t>ude</w:t>
      </w:r>
      <w:r w:rsidR="00B0063E">
        <w:rPr>
          <w:rFonts w:cstheme="minorHAnsi"/>
        </w:rPr>
        <w:t>s</w:t>
      </w:r>
      <w:r>
        <w:rPr>
          <w:rFonts w:cstheme="minorHAnsi"/>
        </w:rPr>
        <w:t xml:space="preserve"> vinflunine and paclitaxel. H</w:t>
      </w:r>
      <w:r w:rsidRPr="00A33C32">
        <w:rPr>
          <w:rFonts w:cstheme="minorHAnsi"/>
        </w:rPr>
        <w:t>owever</w:t>
      </w:r>
      <w:r>
        <w:rPr>
          <w:rFonts w:cstheme="minorHAnsi"/>
        </w:rPr>
        <w:t>,</w:t>
      </w:r>
      <w:r w:rsidRPr="00A33C32">
        <w:rPr>
          <w:rFonts w:cstheme="minorHAnsi"/>
        </w:rPr>
        <w:t xml:space="preserve"> there is no </w:t>
      </w:r>
      <w:r w:rsidR="00B0063E">
        <w:rPr>
          <w:rFonts w:cstheme="minorHAnsi"/>
        </w:rPr>
        <w:t>established</w:t>
      </w:r>
      <w:r w:rsidRPr="00A33C32">
        <w:rPr>
          <w:rFonts w:cstheme="minorHAnsi"/>
        </w:rPr>
        <w:t xml:space="preserve"> survival advantage over best supportive care </w:t>
      </w:r>
      <w:r w:rsidR="002965AA">
        <w:rPr>
          <w:rFonts w:cstheme="minorHAnsi"/>
        </w:rPr>
        <w:t xml:space="preserve">(BSC) </w:t>
      </w:r>
      <w:r w:rsidRPr="00A33C32">
        <w:rPr>
          <w:rFonts w:cstheme="minorHAnsi"/>
        </w:rPr>
        <w:t>alone, and in order to gain benefit patients need to be carefully selected</w:t>
      </w:r>
      <w:r w:rsidRPr="00A33C32">
        <w:rPr>
          <w:rFonts w:cstheme="minorHAnsi"/>
        </w:rPr>
        <w:fldChar w:fldCharType="begin"/>
      </w:r>
      <w:r w:rsidR="00A46D7A">
        <w:rPr>
          <w:rFonts w:cstheme="minorHAnsi"/>
        </w:rPr>
        <w:instrText xml:space="preserve"> ADDIN EN.CITE &lt;EndNote&gt;&lt;Cite&gt;&lt;Author&gt;Crabb&lt;/Author&gt;&lt;Year&gt;2018&lt;/Year&gt;&lt;RecNum&gt;1318&lt;/RecNum&gt;&lt;DisplayText&gt;[10]&lt;/DisplayText&gt;&lt;record&gt;&lt;rec-number&gt;1318&lt;/rec-number&gt;&lt;foreign-keys&gt;&lt;key app="EN" db-id="we9w09dfnt0ee5ezvwmx0sdnpta9xap0a5ta" timestamp="1552909806"&gt;1318&lt;/key&gt;&lt;/foreign-keys&gt;&lt;ref-type name="Journal Article"&gt;17&lt;/ref-type&gt;&lt;contributors&gt;&lt;authors&gt;&lt;author&gt;Crabb, S. J.&lt;/author&gt;&lt;author&gt;Douglas, J.&lt;/author&gt;&lt;/authors&gt;&lt;/contributors&gt;&lt;auth-address&gt;Cancer Sciences Unit, Faculty of Medicine, University of Southampton, Southampton, Hampshire, UK.&amp;#xD;Department of Urology, University Hospital Southampton NHS Foundation Trust, Southampton, Hampshire, UK.&lt;/auth-address&gt;&lt;titles&gt;&lt;title&gt;The latest treatment options for bladder cancer&lt;/title&gt;&lt;secondary-title&gt;Br Med Bull&lt;/secondary-title&gt;&lt;/titles&gt;&lt;pages&gt;85-95&lt;/pages&gt;&lt;volume&gt;128&lt;/volume&gt;&lt;number&gt;1&lt;/number&gt;&lt;edition&gt;2018/10/30&lt;/edition&gt;&lt;dates&gt;&lt;year&gt;2018&lt;/year&gt;&lt;pub-dates&gt;&lt;date&gt;Dec 1&lt;/date&gt;&lt;/pub-dates&gt;&lt;/dates&gt;&lt;isbn&gt;1471-8391 (Electronic)&amp;#xD;0007-1420 (Linking)&lt;/isbn&gt;&lt;accession-num&gt;30371744&lt;/accession-num&gt;&lt;urls&gt;&lt;related-urls&gt;&lt;url&gt;https://www.ncbi.nlm.nih.gov/pubmed/30371744&lt;/url&gt;&lt;/related-urls&gt;&lt;/urls&gt;&lt;electronic-resource-num&gt;10.1093/bmb/ldy034&lt;/electronic-resource-num&gt;&lt;/record&gt;&lt;/Cite&gt;&lt;/EndNote&gt;</w:instrText>
      </w:r>
      <w:r w:rsidRPr="00A33C32">
        <w:rPr>
          <w:rFonts w:cstheme="minorHAnsi"/>
        </w:rPr>
        <w:fldChar w:fldCharType="separate"/>
      </w:r>
      <w:r w:rsidR="00A46D7A">
        <w:rPr>
          <w:rFonts w:cstheme="minorHAnsi"/>
          <w:noProof/>
        </w:rPr>
        <w:t>[10]</w:t>
      </w:r>
      <w:r w:rsidRPr="00A33C32">
        <w:rPr>
          <w:rFonts w:cstheme="minorHAnsi"/>
        </w:rPr>
        <w:fldChar w:fldCharType="end"/>
      </w:r>
      <w:r>
        <w:rPr>
          <w:rFonts w:cstheme="minorHAnsi"/>
        </w:rPr>
        <w:t>. T</w:t>
      </w:r>
      <w:r w:rsidR="00984101" w:rsidRPr="00A33C32">
        <w:rPr>
          <w:rFonts w:cstheme="minorHAnsi"/>
        </w:rPr>
        <w:t>here is little evidence to guide the decision between platinum-based and non-platinum-based regimens, with decisions usually made pragmatically based upon factors such as PFI, previous response and toxicity.</w:t>
      </w:r>
    </w:p>
    <w:p w14:paraId="3CB30306" w14:textId="77777777" w:rsidR="00721159" w:rsidRPr="00A33C32" w:rsidRDefault="00721159" w:rsidP="000F0F64">
      <w:pPr>
        <w:spacing w:after="0" w:line="480" w:lineRule="auto"/>
        <w:contextualSpacing/>
        <w:rPr>
          <w:rFonts w:cstheme="minorHAnsi"/>
        </w:rPr>
      </w:pPr>
    </w:p>
    <w:p w14:paraId="3A87C796" w14:textId="04A45E0D" w:rsidR="003911F1" w:rsidRPr="00A33C32" w:rsidRDefault="0083237C" w:rsidP="000F0F64">
      <w:pPr>
        <w:spacing w:after="0" w:line="480" w:lineRule="auto"/>
        <w:contextualSpacing/>
        <w:rPr>
          <w:rFonts w:cstheme="minorHAnsi"/>
        </w:rPr>
      </w:pPr>
      <w:r>
        <w:rPr>
          <w:rFonts w:cstheme="minorHAnsi"/>
        </w:rPr>
        <w:t>In a</w:t>
      </w:r>
      <w:r w:rsidR="00B0063E">
        <w:rPr>
          <w:rFonts w:cstheme="minorHAnsi"/>
        </w:rPr>
        <w:t xml:space="preserve"> </w:t>
      </w:r>
      <w:r w:rsidR="00DC4D8A" w:rsidRPr="00A33C32">
        <w:rPr>
          <w:rFonts w:cstheme="minorHAnsi"/>
        </w:rPr>
        <w:t xml:space="preserve">retrospective review </w:t>
      </w:r>
      <w:r w:rsidR="0032211E" w:rsidRPr="00A33C32">
        <w:rPr>
          <w:rFonts w:cstheme="minorHAnsi"/>
        </w:rPr>
        <w:t xml:space="preserve">of </w:t>
      </w:r>
      <w:r w:rsidR="00D42F8D" w:rsidRPr="00A33C32">
        <w:rPr>
          <w:rFonts w:cstheme="minorHAnsi"/>
        </w:rPr>
        <w:t xml:space="preserve">296 patients who received </w:t>
      </w:r>
      <w:r w:rsidR="00A01C7F" w:rsidRPr="00A33C32">
        <w:rPr>
          <w:rFonts w:cstheme="minorHAnsi"/>
        </w:rPr>
        <w:t>subsequent</w:t>
      </w:r>
      <w:r w:rsidR="00D42F8D" w:rsidRPr="00A33C32">
        <w:rPr>
          <w:rFonts w:cstheme="minorHAnsi"/>
        </w:rPr>
        <w:t xml:space="preserve"> chemotherapy for </w:t>
      </w:r>
      <w:r w:rsidR="00057A5F">
        <w:rPr>
          <w:rFonts w:cstheme="minorHAnsi"/>
        </w:rPr>
        <w:t>mUC</w:t>
      </w:r>
      <w:r w:rsidR="007B0B93" w:rsidRPr="00A33C32">
        <w:rPr>
          <w:rFonts w:cstheme="minorHAnsi"/>
        </w:rPr>
        <w:t xml:space="preserve"> after previous first-line </w:t>
      </w:r>
      <w:r w:rsidR="00E302E1">
        <w:t>PBC</w:t>
      </w:r>
      <w:r w:rsidR="00E302E1" w:rsidRPr="00A33C32" w:rsidDel="00E302E1">
        <w:rPr>
          <w:rFonts w:cstheme="minorHAnsi"/>
        </w:rPr>
        <w:t xml:space="preserve"> </w:t>
      </w:r>
      <w:r w:rsidR="00F3480A" w:rsidRPr="00A33C32">
        <w:rPr>
          <w:rFonts w:cstheme="minorHAnsi"/>
        </w:rPr>
        <w:t>(fPBC)</w:t>
      </w:r>
      <w:r w:rsidR="004C218D">
        <w:rPr>
          <w:rFonts w:cstheme="minorHAnsi"/>
          <w:color w:val="FF0000"/>
        </w:rPr>
        <w:t xml:space="preserve"> </w:t>
      </w:r>
      <w:r w:rsidR="00EC4F2B" w:rsidRPr="00A33C32">
        <w:rPr>
          <w:rFonts w:cstheme="minorHAnsi"/>
        </w:rPr>
        <w:t xml:space="preserve">median </w:t>
      </w:r>
      <w:r w:rsidR="00B11AB4" w:rsidRPr="00A33C32">
        <w:rPr>
          <w:rFonts w:cstheme="minorHAnsi"/>
        </w:rPr>
        <w:t>o</w:t>
      </w:r>
      <w:r w:rsidR="0030637E" w:rsidRPr="00A33C32">
        <w:rPr>
          <w:rFonts w:cstheme="minorHAnsi"/>
        </w:rPr>
        <w:t>verall survival</w:t>
      </w:r>
      <w:r w:rsidR="00BE75BE" w:rsidRPr="00A33C32">
        <w:rPr>
          <w:rFonts w:cstheme="minorHAnsi"/>
        </w:rPr>
        <w:t xml:space="preserve"> (OS)</w:t>
      </w:r>
      <w:r w:rsidR="0030637E" w:rsidRPr="00A33C32">
        <w:rPr>
          <w:rFonts w:cstheme="minorHAnsi"/>
        </w:rPr>
        <w:t xml:space="preserve"> </w:t>
      </w:r>
      <w:r w:rsidR="00057A5F">
        <w:rPr>
          <w:rFonts w:cstheme="minorHAnsi"/>
        </w:rPr>
        <w:t>following</w:t>
      </w:r>
      <w:r w:rsidR="00A65746" w:rsidRPr="00A33C32">
        <w:rPr>
          <w:rFonts w:cstheme="minorHAnsi"/>
        </w:rPr>
        <w:t xml:space="preserve"> </w:t>
      </w:r>
      <w:r w:rsidR="00B4057E" w:rsidRPr="00A33C32">
        <w:rPr>
          <w:rFonts w:cstheme="minorHAnsi"/>
        </w:rPr>
        <w:t xml:space="preserve">subsequent </w:t>
      </w:r>
      <w:r w:rsidR="00E302E1">
        <w:t>PBC</w:t>
      </w:r>
      <w:r w:rsidR="0075439B" w:rsidRPr="00A33C32">
        <w:rPr>
          <w:rFonts w:cstheme="minorHAnsi"/>
        </w:rPr>
        <w:t xml:space="preserve"> </w:t>
      </w:r>
      <w:r w:rsidR="00765808" w:rsidRPr="00A33C32">
        <w:rPr>
          <w:rFonts w:cstheme="minorHAnsi"/>
        </w:rPr>
        <w:t xml:space="preserve">(sPBC) </w:t>
      </w:r>
      <w:r w:rsidR="0075439B" w:rsidRPr="00A33C32">
        <w:rPr>
          <w:rFonts w:cstheme="minorHAnsi"/>
        </w:rPr>
        <w:t xml:space="preserve">was </w:t>
      </w:r>
      <w:r w:rsidR="00D40A04" w:rsidRPr="00A33C32">
        <w:rPr>
          <w:rFonts w:cstheme="minorHAnsi"/>
        </w:rPr>
        <w:t>7.9 months</w:t>
      </w:r>
      <w:r w:rsidR="00132A0E" w:rsidRPr="00A33C32">
        <w:rPr>
          <w:rFonts w:cstheme="minorHAnsi"/>
        </w:rPr>
        <w:t>,</w:t>
      </w:r>
      <w:r w:rsidR="00D40A04" w:rsidRPr="00A33C32">
        <w:rPr>
          <w:rFonts w:cstheme="minorHAnsi"/>
        </w:rPr>
        <w:t xml:space="preserve"> </w:t>
      </w:r>
      <w:r w:rsidR="00F023D7" w:rsidRPr="00A33C32">
        <w:rPr>
          <w:rFonts w:cstheme="minorHAnsi"/>
        </w:rPr>
        <w:t>compared</w:t>
      </w:r>
      <w:r w:rsidR="00D40A04" w:rsidRPr="00A33C32">
        <w:rPr>
          <w:rFonts w:cstheme="minorHAnsi"/>
        </w:rPr>
        <w:t xml:space="preserve"> </w:t>
      </w:r>
      <w:r w:rsidR="00EC4F2B" w:rsidRPr="00A33C32">
        <w:rPr>
          <w:rFonts w:cstheme="minorHAnsi"/>
        </w:rPr>
        <w:t>to</w:t>
      </w:r>
      <w:r w:rsidR="0075439B" w:rsidRPr="00A33C32">
        <w:rPr>
          <w:rFonts w:cstheme="minorHAnsi"/>
        </w:rPr>
        <w:t xml:space="preserve"> 5.5</w:t>
      </w:r>
      <w:r w:rsidR="00132A0E" w:rsidRPr="00A33C32">
        <w:rPr>
          <w:rFonts w:cstheme="minorHAnsi"/>
        </w:rPr>
        <w:t xml:space="preserve"> </w:t>
      </w:r>
      <w:r w:rsidR="0075439B" w:rsidRPr="00A33C32">
        <w:rPr>
          <w:rFonts w:cstheme="minorHAnsi"/>
        </w:rPr>
        <w:t xml:space="preserve">months </w:t>
      </w:r>
      <w:r w:rsidR="00057A5F">
        <w:rPr>
          <w:rFonts w:cstheme="minorHAnsi"/>
        </w:rPr>
        <w:t>for</w:t>
      </w:r>
      <w:r w:rsidR="00E90A4E" w:rsidRPr="00A33C32">
        <w:rPr>
          <w:rFonts w:cstheme="minorHAnsi"/>
        </w:rPr>
        <w:t xml:space="preserve"> subsequent non-</w:t>
      </w:r>
      <w:r w:rsidR="00E302E1">
        <w:t>PBC</w:t>
      </w:r>
      <w:r w:rsidR="00EC4F2B" w:rsidRPr="00A33C32">
        <w:rPr>
          <w:rFonts w:cstheme="minorHAnsi"/>
        </w:rPr>
        <w:t xml:space="preserve"> </w:t>
      </w:r>
      <w:r w:rsidR="00765808" w:rsidRPr="00A33C32">
        <w:rPr>
          <w:rFonts w:cstheme="minorHAnsi"/>
        </w:rPr>
        <w:t>(s</w:t>
      </w:r>
      <w:r w:rsidR="00E302E1">
        <w:rPr>
          <w:rFonts w:cstheme="minorHAnsi"/>
        </w:rPr>
        <w:t>n</w:t>
      </w:r>
      <w:r w:rsidR="00765808" w:rsidRPr="00A33C32">
        <w:rPr>
          <w:rFonts w:cstheme="minorHAnsi"/>
        </w:rPr>
        <w:t xml:space="preserve">PBC) </w:t>
      </w:r>
      <w:r w:rsidR="0075439B" w:rsidRPr="00A33C32">
        <w:rPr>
          <w:rFonts w:cstheme="minorHAnsi"/>
        </w:rPr>
        <w:t>(</w:t>
      </w:r>
      <w:r w:rsidR="00281BDE">
        <w:rPr>
          <w:rFonts w:cstheme="minorHAnsi"/>
        </w:rPr>
        <w:t>hazard ratio (</w:t>
      </w:r>
      <w:r w:rsidR="0075439B" w:rsidRPr="00A33C32">
        <w:rPr>
          <w:rFonts w:cstheme="minorHAnsi"/>
        </w:rPr>
        <w:t>H</w:t>
      </w:r>
      <w:r w:rsidR="003743FF" w:rsidRPr="00A33C32">
        <w:rPr>
          <w:rFonts w:cstheme="minorHAnsi"/>
        </w:rPr>
        <w:t>R</w:t>
      </w:r>
      <w:r w:rsidR="00281BDE">
        <w:rPr>
          <w:rFonts w:cstheme="minorHAnsi"/>
        </w:rPr>
        <w:t>)</w:t>
      </w:r>
      <w:r w:rsidR="003743FF" w:rsidRPr="00A33C32">
        <w:rPr>
          <w:rFonts w:cstheme="minorHAnsi"/>
        </w:rPr>
        <w:t xml:space="preserve"> 0.72, 95% CI 0.53-0.98, </w:t>
      </w:r>
      <w:r w:rsidR="003743FF" w:rsidRPr="00A33C32">
        <w:rPr>
          <w:rFonts w:cstheme="minorHAnsi"/>
          <w:i/>
          <w:iCs/>
        </w:rPr>
        <w:t>p</w:t>
      </w:r>
      <w:r w:rsidR="003743FF" w:rsidRPr="00A33C32">
        <w:rPr>
          <w:rFonts w:cstheme="minorHAnsi"/>
        </w:rPr>
        <w:t>=0.035).</w:t>
      </w:r>
      <w:r w:rsidR="0080563F" w:rsidRPr="00A33C32">
        <w:rPr>
          <w:rFonts w:cstheme="minorHAnsi"/>
        </w:rPr>
        <w:t xml:space="preserve"> </w:t>
      </w:r>
      <w:r w:rsidR="00EF5161" w:rsidRPr="00A33C32">
        <w:rPr>
          <w:rFonts w:cstheme="minorHAnsi"/>
        </w:rPr>
        <w:t>The sPBC group also had a superior disease control rate</w:t>
      </w:r>
      <w:r w:rsidR="00220EB6" w:rsidRPr="00A33C32">
        <w:rPr>
          <w:rFonts w:cstheme="minorHAnsi"/>
        </w:rPr>
        <w:t xml:space="preserve"> (DCR)</w:t>
      </w:r>
      <w:r w:rsidR="00EF5161" w:rsidRPr="00A33C32">
        <w:rPr>
          <w:rFonts w:cstheme="minorHAnsi"/>
        </w:rPr>
        <w:t xml:space="preserve"> of </w:t>
      </w:r>
      <w:r w:rsidR="00AB43A0" w:rsidRPr="00A33C32">
        <w:rPr>
          <w:rFonts w:cstheme="minorHAnsi"/>
        </w:rPr>
        <w:t>57.4%</w:t>
      </w:r>
      <w:r w:rsidR="00272C43" w:rsidRPr="00A33C32">
        <w:rPr>
          <w:rFonts w:cstheme="minorHAnsi"/>
        </w:rPr>
        <w:t>,</w:t>
      </w:r>
      <w:r w:rsidR="00AB43A0" w:rsidRPr="00A33C32">
        <w:rPr>
          <w:rFonts w:cstheme="minorHAnsi"/>
        </w:rPr>
        <w:t xml:space="preserve"> compared to </w:t>
      </w:r>
      <w:r w:rsidR="00C23CAC" w:rsidRPr="00A33C32">
        <w:rPr>
          <w:rFonts w:cstheme="minorHAnsi"/>
        </w:rPr>
        <w:t>44.85% for the sNPBC group (</w:t>
      </w:r>
      <w:r w:rsidR="00CC511C" w:rsidRPr="00A33C32">
        <w:rPr>
          <w:rFonts w:cstheme="minorHAnsi"/>
          <w:i/>
          <w:iCs/>
        </w:rPr>
        <w:t>p</w:t>
      </w:r>
      <w:r w:rsidR="00CC511C" w:rsidRPr="00A33C32">
        <w:rPr>
          <w:rFonts w:cstheme="minorHAnsi"/>
        </w:rPr>
        <w:t xml:space="preserve">=0.041). </w:t>
      </w:r>
      <w:r w:rsidR="006939ED" w:rsidRPr="00A33C32">
        <w:rPr>
          <w:rFonts w:cstheme="minorHAnsi"/>
        </w:rPr>
        <w:t>The difference in median</w:t>
      </w:r>
      <w:r w:rsidR="0023355D" w:rsidRPr="00A33C32">
        <w:rPr>
          <w:rFonts w:cstheme="minorHAnsi"/>
        </w:rPr>
        <w:t xml:space="preserve"> </w:t>
      </w:r>
      <w:r w:rsidR="00152A2D" w:rsidRPr="00A33C32">
        <w:rPr>
          <w:rFonts w:cstheme="minorHAnsi"/>
        </w:rPr>
        <w:t>PFS</w:t>
      </w:r>
      <w:r w:rsidR="008566A2" w:rsidRPr="00A33C32">
        <w:rPr>
          <w:rFonts w:cstheme="minorHAnsi"/>
        </w:rPr>
        <w:t xml:space="preserve"> </w:t>
      </w:r>
      <w:r w:rsidR="006C7941" w:rsidRPr="00A33C32">
        <w:rPr>
          <w:rFonts w:cstheme="minorHAnsi"/>
        </w:rPr>
        <w:t xml:space="preserve">for sPBC </w:t>
      </w:r>
      <w:r w:rsidR="009B2850" w:rsidRPr="00A33C32">
        <w:rPr>
          <w:rFonts w:cstheme="minorHAnsi"/>
        </w:rPr>
        <w:t>(4.1 months)</w:t>
      </w:r>
      <w:r w:rsidR="00EC7917" w:rsidRPr="00A33C32">
        <w:rPr>
          <w:rFonts w:cstheme="minorHAnsi"/>
        </w:rPr>
        <w:t xml:space="preserve"> and s</w:t>
      </w:r>
      <w:r w:rsidR="00253A5A" w:rsidRPr="00A33C32">
        <w:rPr>
          <w:rFonts w:cstheme="minorHAnsi"/>
        </w:rPr>
        <w:t>NPBC (2.</w:t>
      </w:r>
      <w:r w:rsidR="00CA3300" w:rsidRPr="00A33C32">
        <w:rPr>
          <w:rFonts w:cstheme="minorHAnsi"/>
        </w:rPr>
        <w:t>6 months)</w:t>
      </w:r>
      <w:r w:rsidR="006939ED" w:rsidRPr="00A33C32">
        <w:rPr>
          <w:rFonts w:cstheme="minorHAnsi"/>
        </w:rPr>
        <w:t xml:space="preserve"> was not significant (HR </w:t>
      </w:r>
      <w:r w:rsidR="00086C88" w:rsidRPr="00A33C32">
        <w:rPr>
          <w:rFonts w:cstheme="minorHAnsi"/>
        </w:rPr>
        <w:t>0.83, 95%</w:t>
      </w:r>
      <w:r w:rsidR="00EF6DD7" w:rsidRPr="00A33C32">
        <w:rPr>
          <w:rFonts w:cstheme="minorHAnsi"/>
        </w:rPr>
        <w:t xml:space="preserve"> </w:t>
      </w:r>
      <w:r w:rsidR="00086C88" w:rsidRPr="00A33C32">
        <w:rPr>
          <w:rFonts w:cstheme="minorHAnsi"/>
        </w:rPr>
        <w:t>CI</w:t>
      </w:r>
      <w:r w:rsidR="00EF6DD7" w:rsidRPr="00A33C32">
        <w:rPr>
          <w:rFonts w:cstheme="minorHAnsi"/>
        </w:rPr>
        <w:t xml:space="preserve"> 0.64 – 1.08, </w:t>
      </w:r>
      <w:r w:rsidR="00EF6DD7" w:rsidRPr="00A33C32">
        <w:rPr>
          <w:rFonts w:cstheme="minorHAnsi"/>
          <w:i/>
          <w:iCs/>
        </w:rPr>
        <w:t>p</w:t>
      </w:r>
      <w:r w:rsidR="00EF6DD7" w:rsidRPr="00A33C32">
        <w:rPr>
          <w:rFonts w:cstheme="minorHAnsi"/>
        </w:rPr>
        <w:t>=0.159)</w:t>
      </w:r>
      <w:r w:rsidR="0080563F" w:rsidRPr="00A33C32">
        <w:rPr>
          <w:rFonts w:cstheme="minorHAnsi"/>
        </w:rPr>
        <w:t>.</w:t>
      </w:r>
      <w:r w:rsidR="00E94803" w:rsidRPr="00A33C32">
        <w:rPr>
          <w:rFonts w:cstheme="minorHAnsi"/>
        </w:rPr>
        <w:t xml:space="preserve"> The treatment-free interval in the two groups was 4.4 and 2.2 months respectively</w:t>
      </w:r>
      <w:r w:rsidR="00B51F9F" w:rsidRPr="00A33C32">
        <w:rPr>
          <w:rFonts w:cstheme="minorHAnsi"/>
        </w:rPr>
        <w:fldChar w:fldCharType="begin">
          <w:fldData xml:space="preserve">PEVuZE5vdGU+PENpdGU+PEF1dGhvcj5Xb25nPC9BdXRob3I+PFllYXI+MjAyMTwvWWVhcj48UmVj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</w:fldData>
        </w:fldChar>
      </w:r>
      <w:r w:rsidR="00077865">
        <w:rPr>
          <w:rFonts w:cstheme="minorHAnsi"/>
        </w:rPr>
        <w:instrText xml:space="preserve"> ADDIN EN.CITE </w:instrText>
      </w:r>
      <w:r w:rsidR="00077865">
        <w:rPr>
          <w:rFonts w:cstheme="minorHAnsi"/>
        </w:rPr>
        <w:fldChar w:fldCharType="begin">
          <w:fldData xml:space="preserve">PEVuZE5vdGU+PENpdGU+PEF1dGhvcj5Xb25nPC9BdXRob3I+PFllYXI+MjAyMTwvWWVhcj48UmVj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</w:fldData>
        </w:fldChar>
      </w:r>
      <w:r w:rsidR="00077865">
        <w:rPr>
          <w:rFonts w:cstheme="minorHAnsi"/>
        </w:rPr>
        <w:instrText xml:space="preserve"> ADDIN EN.CITE.DATA </w:instrText>
      </w:r>
      <w:r w:rsidR="00077865">
        <w:rPr>
          <w:rFonts w:cstheme="minorHAnsi"/>
        </w:rPr>
      </w:r>
      <w:r w:rsidR="00077865">
        <w:rPr>
          <w:rFonts w:cstheme="minorHAnsi"/>
        </w:rPr>
        <w:fldChar w:fldCharType="end"/>
      </w:r>
      <w:r w:rsidR="00B51F9F" w:rsidRPr="00A33C32">
        <w:rPr>
          <w:rFonts w:cstheme="minorHAnsi"/>
        </w:rPr>
      </w:r>
      <w:r w:rsidR="00B51F9F" w:rsidRPr="00A33C32">
        <w:rPr>
          <w:rFonts w:cstheme="minorHAnsi"/>
        </w:rPr>
        <w:fldChar w:fldCharType="separate"/>
      </w:r>
      <w:r w:rsidR="00077865">
        <w:rPr>
          <w:rFonts w:cstheme="minorHAnsi"/>
          <w:noProof/>
        </w:rPr>
        <w:t>[13]</w:t>
      </w:r>
      <w:r w:rsidR="00B51F9F" w:rsidRPr="00A33C32">
        <w:rPr>
          <w:rFonts w:cstheme="minorHAnsi"/>
        </w:rPr>
        <w:fldChar w:fldCharType="end"/>
      </w:r>
      <w:r w:rsidR="003911F1" w:rsidRPr="00A33C32">
        <w:rPr>
          <w:rFonts w:cstheme="minorHAnsi"/>
        </w:rPr>
        <w:t xml:space="preserve">. </w:t>
      </w:r>
      <w:r w:rsidR="004229E6" w:rsidRPr="00A33C32">
        <w:rPr>
          <w:rFonts w:cstheme="minorHAnsi"/>
        </w:rPr>
        <w:t>Other data support</w:t>
      </w:r>
      <w:r w:rsidR="00057A5F">
        <w:rPr>
          <w:rFonts w:cstheme="minorHAnsi"/>
        </w:rPr>
        <w:t>ing</w:t>
      </w:r>
      <w:r w:rsidR="004229E6" w:rsidRPr="00A33C32">
        <w:rPr>
          <w:rFonts w:cstheme="minorHAnsi"/>
        </w:rPr>
        <w:t xml:space="preserve"> platinum rechallenge in </w:t>
      </w:r>
      <w:r w:rsidR="00057A5F">
        <w:rPr>
          <w:rFonts w:cstheme="minorHAnsi"/>
        </w:rPr>
        <w:t>mUC,</w:t>
      </w:r>
      <w:r w:rsidR="004229E6" w:rsidRPr="00A33C32">
        <w:rPr>
          <w:rFonts w:cstheme="minorHAnsi"/>
        </w:rPr>
        <w:t xml:space="preserve"> </w:t>
      </w:r>
      <w:r w:rsidR="00057A5F">
        <w:rPr>
          <w:rFonts w:cstheme="minorHAnsi"/>
        </w:rPr>
        <w:t>from a small</w:t>
      </w:r>
      <w:r w:rsidR="007A276B" w:rsidRPr="00A33C32">
        <w:rPr>
          <w:rFonts w:cstheme="minorHAnsi"/>
        </w:rPr>
        <w:t xml:space="preserve"> retrospective </w:t>
      </w:r>
      <w:r w:rsidR="00057A5F">
        <w:rPr>
          <w:rFonts w:cstheme="minorHAnsi"/>
        </w:rPr>
        <w:t xml:space="preserve">analysis, </w:t>
      </w:r>
      <w:r w:rsidR="007A276B" w:rsidRPr="00A33C32">
        <w:rPr>
          <w:rFonts w:cstheme="minorHAnsi"/>
        </w:rPr>
        <w:t>showed that those treated with second-line GC</w:t>
      </w:r>
      <w:r w:rsidR="00330FB4" w:rsidRPr="00A33C32">
        <w:rPr>
          <w:rFonts w:cstheme="minorHAnsi"/>
        </w:rPr>
        <w:t xml:space="preserve"> (n=14)</w:t>
      </w:r>
      <w:r w:rsidR="00947300" w:rsidRPr="00A33C32">
        <w:rPr>
          <w:rFonts w:cstheme="minorHAnsi"/>
        </w:rPr>
        <w:t xml:space="preserve"> had a median </w:t>
      </w:r>
      <w:r w:rsidR="00161719" w:rsidRPr="00A33C32">
        <w:rPr>
          <w:rFonts w:cstheme="minorHAnsi"/>
        </w:rPr>
        <w:t>OS of 9.6 months compared to 5.6 months in those that received non-GC second-line chemotherapy</w:t>
      </w:r>
      <w:r w:rsidR="00C44E77" w:rsidRPr="00A33C32">
        <w:rPr>
          <w:rFonts w:cstheme="minorHAnsi"/>
        </w:rPr>
        <w:t xml:space="preserve"> (n=37)</w:t>
      </w:r>
      <w:r w:rsidR="00161719" w:rsidRPr="00A33C32">
        <w:rPr>
          <w:rFonts w:cstheme="minorHAnsi"/>
        </w:rPr>
        <w:t xml:space="preserve">. </w:t>
      </w:r>
      <w:r w:rsidR="00A57990" w:rsidRPr="00A33C32">
        <w:rPr>
          <w:rFonts w:cstheme="minorHAnsi"/>
        </w:rPr>
        <w:t>The time to progression</w:t>
      </w:r>
      <w:r w:rsidR="006205F8" w:rsidRPr="00A33C32">
        <w:rPr>
          <w:rFonts w:cstheme="minorHAnsi"/>
        </w:rPr>
        <w:t xml:space="preserve"> </w:t>
      </w:r>
      <w:r w:rsidR="00CC12AA">
        <w:rPr>
          <w:rFonts w:cstheme="minorHAnsi"/>
        </w:rPr>
        <w:t xml:space="preserve">(TTP) </w:t>
      </w:r>
      <w:r w:rsidR="006205F8" w:rsidRPr="00A33C32">
        <w:rPr>
          <w:rFonts w:cstheme="minorHAnsi"/>
        </w:rPr>
        <w:t>was also superior at 4.0 months compared to 2.0 months</w:t>
      </w:r>
      <w:r w:rsidR="00B51F9F" w:rsidRPr="00A33C32">
        <w:rPr>
          <w:rFonts w:cstheme="minorHAnsi"/>
        </w:rPr>
        <w:fldChar w:fldCharType="begin">
          <w:fldData xml:space="preserve">PEVuZE5vdGU+PENpdGU+PEF1dGhvcj5Uc2FuZzwvQXV0aG9yPjxZZWFyPjIwMTk8L1llYXI+PFJl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</w:fldData>
        </w:fldChar>
      </w:r>
      <w:r w:rsidR="00077865">
        <w:rPr>
          <w:rFonts w:cstheme="minorHAnsi"/>
        </w:rPr>
        <w:instrText xml:space="preserve"> ADDIN EN.CITE </w:instrText>
      </w:r>
      <w:r w:rsidR="00077865">
        <w:rPr>
          <w:rFonts w:cstheme="minorHAnsi"/>
        </w:rPr>
        <w:fldChar w:fldCharType="begin">
          <w:fldData xml:space="preserve">PEVuZE5vdGU+PENpdGU+PEF1dGhvcj5Uc2FuZzwvQXV0aG9yPjxZZWFyPjIwMTk8L1llYXI+PFJl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</w:fldData>
        </w:fldChar>
      </w:r>
      <w:r w:rsidR="00077865">
        <w:rPr>
          <w:rFonts w:cstheme="minorHAnsi"/>
        </w:rPr>
        <w:instrText xml:space="preserve"> ADDIN EN.CITE.DATA </w:instrText>
      </w:r>
      <w:r w:rsidR="00077865">
        <w:rPr>
          <w:rFonts w:cstheme="minorHAnsi"/>
        </w:rPr>
      </w:r>
      <w:r w:rsidR="00077865">
        <w:rPr>
          <w:rFonts w:cstheme="minorHAnsi"/>
        </w:rPr>
        <w:fldChar w:fldCharType="end"/>
      </w:r>
      <w:r w:rsidR="00B51F9F" w:rsidRPr="00A33C32">
        <w:rPr>
          <w:rFonts w:cstheme="minorHAnsi"/>
        </w:rPr>
      </w:r>
      <w:r w:rsidR="00B51F9F" w:rsidRPr="00A33C32">
        <w:rPr>
          <w:rFonts w:cstheme="minorHAnsi"/>
        </w:rPr>
        <w:fldChar w:fldCharType="separate"/>
      </w:r>
      <w:r w:rsidR="00077865">
        <w:rPr>
          <w:rFonts w:cstheme="minorHAnsi"/>
          <w:noProof/>
        </w:rPr>
        <w:t>[14]</w:t>
      </w:r>
      <w:r w:rsidR="00B51F9F" w:rsidRPr="00A33C32">
        <w:rPr>
          <w:rFonts w:cstheme="minorHAnsi"/>
        </w:rPr>
        <w:fldChar w:fldCharType="end"/>
      </w:r>
      <w:r w:rsidR="003911F1" w:rsidRPr="00A33C32">
        <w:rPr>
          <w:rFonts w:cstheme="minorHAnsi"/>
        </w:rPr>
        <w:t>.</w:t>
      </w:r>
    </w:p>
    <w:p w14:paraId="06008722" w14:textId="77777777" w:rsidR="00721159" w:rsidRPr="00A33C32" w:rsidRDefault="00721159" w:rsidP="000F0F64">
      <w:pPr>
        <w:spacing w:after="0" w:line="480" w:lineRule="auto"/>
        <w:contextualSpacing/>
        <w:rPr>
          <w:rFonts w:cstheme="minorHAnsi"/>
        </w:rPr>
      </w:pPr>
    </w:p>
    <w:p w14:paraId="5D4CDB52" w14:textId="06E55789" w:rsidR="00385B00" w:rsidRPr="00A33C32" w:rsidRDefault="00203E0B" w:rsidP="000F0F64">
      <w:pPr>
        <w:spacing w:after="0" w:line="480" w:lineRule="auto"/>
        <w:contextualSpacing/>
        <w:rPr>
          <w:rFonts w:cstheme="minorHAnsi"/>
        </w:rPr>
      </w:pPr>
      <w:r w:rsidRPr="00A33C32">
        <w:rPr>
          <w:rFonts w:cstheme="minorHAnsi"/>
        </w:rPr>
        <w:lastRenderedPageBreak/>
        <w:t xml:space="preserve">Evidence is emerging to suggest that </w:t>
      </w:r>
      <w:r w:rsidR="00C158D8">
        <w:rPr>
          <w:rFonts w:cstheme="minorHAnsi"/>
        </w:rPr>
        <w:t xml:space="preserve">mUC </w:t>
      </w:r>
      <w:r w:rsidRPr="00A33C32">
        <w:rPr>
          <w:rFonts w:cstheme="minorHAnsi"/>
        </w:rPr>
        <w:t xml:space="preserve">response rates to </w:t>
      </w:r>
      <w:r w:rsidR="00E302E1">
        <w:t>PBC</w:t>
      </w:r>
      <w:r w:rsidR="00E302E1" w:rsidRPr="00A33C32" w:rsidDel="00E302E1">
        <w:rPr>
          <w:rFonts w:cstheme="minorHAnsi"/>
        </w:rPr>
        <w:t xml:space="preserve"> </w:t>
      </w:r>
      <w:r w:rsidRPr="00A33C32">
        <w:rPr>
          <w:rFonts w:cstheme="minorHAnsi"/>
        </w:rPr>
        <w:t>may be higher following ICI treatment.</w:t>
      </w:r>
      <w:r w:rsidR="006525C1" w:rsidRPr="00A33C32">
        <w:rPr>
          <w:rFonts w:cstheme="minorHAnsi"/>
        </w:rPr>
        <w:t xml:space="preserve"> The</w:t>
      </w:r>
      <w:r w:rsidR="00A077F5" w:rsidRPr="00A33C32">
        <w:rPr>
          <w:rFonts w:cstheme="minorHAnsi"/>
        </w:rPr>
        <w:t xml:space="preserve"> optimal chemotherapy</w:t>
      </w:r>
      <w:r w:rsidR="00272274">
        <w:rPr>
          <w:rFonts w:cstheme="minorHAnsi"/>
        </w:rPr>
        <w:t>/</w:t>
      </w:r>
      <w:r w:rsidR="00A077F5" w:rsidRPr="00A33C32">
        <w:rPr>
          <w:rFonts w:cstheme="minorHAnsi"/>
        </w:rPr>
        <w:t>immunotherapy</w:t>
      </w:r>
      <w:r w:rsidR="00272274" w:rsidRPr="00272274">
        <w:rPr>
          <w:rFonts w:cstheme="minorHAnsi"/>
        </w:rPr>
        <w:t xml:space="preserve"> </w:t>
      </w:r>
      <w:r w:rsidR="00272274" w:rsidRPr="00A33C32">
        <w:rPr>
          <w:rFonts w:cstheme="minorHAnsi"/>
        </w:rPr>
        <w:t>sequence</w:t>
      </w:r>
      <w:r w:rsidR="00A077F5" w:rsidRPr="00A33C32">
        <w:rPr>
          <w:rFonts w:cstheme="minorHAnsi"/>
        </w:rPr>
        <w:t xml:space="preserve"> is yet to be</w:t>
      </w:r>
      <w:r w:rsidR="006525C1" w:rsidRPr="00A33C32">
        <w:rPr>
          <w:rFonts w:cstheme="minorHAnsi"/>
        </w:rPr>
        <w:t xml:space="preserve"> fully</w:t>
      </w:r>
      <w:r w:rsidR="00A077F5" w:rsidRPr="00A33C32">
        <w:rPr>
          <w:rFonts w:cstheme="minorHAnsi"/>
        </w:rPr>
        <w:t xml:space="preserve"> established. </w:t>
      </w:r>
      <w:r w:rsidR="000923CC" w:rsidRPr="00A33C32">
        <w:rPr>
          <w:rFonts w:cstheme="minorHAnsi"/>
        </w:rPr>
        <w:t>A retrospective review of 12 patients receiv</w:t>
      </w:r>
      <w:r w:rsidR="00272274">
        <w:rPr>
          <w:rFonts w:cstheme="minorHAnsi"/>
        </w:rPr>
        <w:t>ing</w:t>
      </w:r>
      <w:r w:rsidR="000923CC" w:rsidRPr="00A33C32">
        <w:rPr>
          <w:rFonts w:cstheme="minorHAnsi"/>
        </w:rPr>
        <w:t xml:space="preserve"> </w:t>
      </w:r>
      <w:r w:rsidR="00242B4A" w:rsidRPr="00A33C32">
        <w:rPr>
          <w:rFonts w:cstheme="minorHAnsi"/>
        </w:rPr>
        <w:t xml:space="preserve">platinum rechallenge </w:t>
      </w:r>
      <w:r w:rsidR="00272274">
        <w:rPr>
          <w:rFonts w:cstheme="minorHAnsi"/>
        </w:rPr>
        <w:t>following</w:t>
      </w:r>
      <w:r w:rsidR="00272274" w:rsidRPr="00A33C32">
        <w:rPr>
          <w:rFonts w:cstheme="minorHAnsi"/>
        </w:rPr>
        <w:t xml:space="preserve"> </w:t>
      </w:r>
      <w:r w:rsidR="00062574" w:rsidRPr="00A33C32">
        <w:rPr>
          <w:rFonts w:cstheme="minorHAnsi"/>
        </w:rPr>
        <w:t xml:space="preserve">ICI </w:t>
      </w:r>
      <w:r w:rsidR="00535300" w:rsidRPr="00A33C32">
        <w:rPr>
          <w:rFonts w:cstheme="minorHAnsi"/>
        </w:rPr>
        <w:t xml:space="preserve">showed </w:t>
      </w:r>
      <w:r w:rsidR="0083237C" w:rsidRPr="00A33C32">
        <w:rPr>
          <w:rFonts w:cstheme="minorHAnsi"/>
        </w:rPr>
        <w:t>a</w:t>
      </w:r>
      <w:r w:rsidR="00535300" w:rsidRPr="00A33C32">
        <w:rPr>
          <w:rFonts w:cstheme="minorHAnsi"/>
        </w:rPr>
        <w:t xml:space="preserve"> </w:t>
      </w:r>
      <w:r w:rsidR="0083237C">
        <w:rPr>
          <w:rFonts w:cstheme="minorHAnsi"/>
        </w:rPr>
        <w:t>relatively</w:t>
      </w:r>
      <w:r w:rsidR="00272274" w:rsidRPr="00A33C32">
        <w:rPr>
          <w:rFonts w:cstheme="minorHAnsi"/>
        </w:rPr>
        <w:t xml:space="preserve"> </w:t>
      </w:r>
      <w:r w:rsidR="00535300" w:rsidRPr="00A33C32">
        <w:rPr>
          <w:rFonts w:cstheme="minorHAnsi"/>
        </w:rPr>
        <w:t xml:space="preserve">high </w:t>
      </w:r>
      <w:r w:rsidR="008163D0" w:rsidRPr="00A33C32">
        <w:rPr>
          <w:rFonts w:cstheme="minorHAnsi"/>
        </w:rPr>
        <w:t>objective response rate (</w:t>
      </w:r>
      <w:r w:rsidR="008309B3" w:rsidRPr="00A33C32">
        <w:rPr>
          <w:rFonts w:cstheme="minorHAnsi"/>
        </w:rPr>
        <w:t>ORR</w:t>
      </w:r>
      <w:r w:rsidR="008163D0" w:rsidRPr="00A33C32">
        <w:rPr>
          <w:rFonts w:cstheme="minorHAnsi"/>
        </w:rPr>
        <w:t>)</w:t>
      </w:r>
      <w:r w:rsidR="00272274">
        <w:rPr>
          <w:rFonts w:cstheme="minorHAnsi"/>
        </w:rPr>
        <w:t>,</w:t>
      </w:r>
      <w:r w:rsidR="00272274" w:rsidRPr="00272274">
        <w:rPr>
          <w:rFonts w:cstheme="minorHAnsi"/>
        </w:rPr>
        <w:t xml:space="preserve"> </w:t>
      </w:r>
      <w:r w:rsidR="00272274" w:rsidRPr="00A33C32">
        <w:rPr>
          <w:rFonts w:cstheme="minorHAnsi"/>
        </w:rPr>
        <w:t>PFS and OS</w:t>
      </w:r>
      <w:r w:rsidR="00535300" w:rsidRPr="00A33C32">
        <w:rPr>
          <w:rFonts w:cstheme="minorHAnsi"/>
        </w:rPr>
        <w:t xml:space="preserve"> of </w:t>
      </w:r>
      <w:r w:rsidR="00C41850" w:rsidRPr="00A33C32">
        <w:rPr>
          <w:rFonts w:cstheme="minorHAnsi"/>
        </w:rPr>
        <w:t>66.7%</w:t>
      </w:r>
      <w:r w:rsidR="00272274">
        <w:rPr>
          <w:rFonts w:cstheme="minorHAnsi"/>
        </w:rPr>
        <w:t>,</w:t>
      </w:r>
      <w:r w:rsidR="00C51495" w:rsidRPr="00A33C32">
        <w:rPr>
          <w:rFonts w:cstheme="minorHAnsi"/>
        </w:rPr>
        <w:t xml:space="preserve"> </w:t>
      </w:r>
      <w:r w:rsidR="00412A9A" w:rsidRPr="00A33C32">
        <w:rPr>
          <w:rFonts w:cstheme="minorHAnsi"/>
        </w:rPr>
        <w:t xml:space="preserve">7.9 months and 11.2 months respectively. </w:t>
      </w:r>
      <w:r w:rsidR="004476E6" w:rsidRPr="00A33C32">
        <w:rPr>
          <w:rFonts w:cstheme="minorHAnsi"/>
        </w:rPr>
        <w:t>Within this cohort</w:t>
      </w:r>
      <w:r w:rsidR="00C158D8">
        <w:rPr>
          <w:rFonts w:cstheme="minorHAnsi"/>
        </w:rPr>
        <w:t>,</w:t>
      </w:r>
      <w:r w:rsidR="004476E6" w:rsidRPr="00A33C32">
        <w:rPr>
          <w:rFonts w:cstheme="minorHAnsi"/>
        </w:rPr>
        <w:t xml:space="preserve"> 4 patients who </w:t>
      </w:r>
      <w:r w:rsidR="00B64290" w:rsidRPr="00A33C32">
        <w:rPr>
          <w:rFonts w:cstheme="minorHAnsi"/>
        </w:rPr>
        <w:t xml:space="preserve">progressed following </w:t>
      </w:r>
      <w:r w:rsidR="00516710" w:rsidRPr="00A33C32">
        <w:rPr>
          <w:rFonts w:cstheme="minorHAnsi"/>
        </w:rPr>
        <w:t>second-line</w:t>
      </w:r>
      <w:r w:rsidR="004476E6" w:rsidRPr="00A33C32">
        <w:rPr>
          <w:rFonts w:cstheme="minorHAnsi"/>
        </w:rPr>
        <w:t xml:space="preserve"> </w:t>
      </w:r>
      <w:r w:rsidR="00B64290" w:rsidRPr="00A33C32">
        <w:rPr>
          <w:rFonts w:cstheme="minorHAnsi"/>
        </w:rPr>
        <w:t xml:space="preserve">platinum rechallenge </w:t>
      </w:r>
      <w:r w:rsidR="00C158D8">
        <w:rPr>
          <w:rFonts w:cstheme="minorHAnsi"/>
        </w:rPr>
        <w:t>subsequently</w:t>
      </w:r>
      <w:r w:rsidR="00203513" w:rsidRPr="00A33C32">
        <w:rPr>
          <w:rFonts w:cstheme="minorHAnsi"/>
        </w:rPr>
        <w:t xml:space="preserve"> responded to a further platinum rechallenge following ICI treatment</w:t>
      </w:r>
      <w:r w:rsidR="00D83DF2" w:rsidRPr="00A33C32">
        <w:rPr>
          <w:rFonts w:cstheme="minorHAnsi"/>
        </w:rPr>
        <w:fldChar w:fldCharType="begin">
          <w:fldData xml:space="preserve">PEVuZE5vdGU+PENpdGU+PEF1dGhvcj5HcmF2aXM8L0F1dGhvcj48WWVhcj4yMDE4PC9ZZWFyPjxS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</w:fldData>
        </w:fldChar>
      </w:r>
      <w:r w:rsidR="00055AC6">
        <w:rPr>
          <w:rFonts w:cstheme="minorHAnsi"/>
        </w:rPr>
        <w:instrText xml:space="preserve"> ADDIN EN.CITE </w:instrText>
      </w:r>
      <w:r w:rsidR="00055AC6">
        <w:rPr>
          <w:rFonts w:cstheme="minorHAnsi"/>
        </w:rPr>
        <w:fldChar w:fldCharType="begin">
          <w:fldData xml:space="preserve">PEVuZE5vdGU+PENpdGU+PEF1dGhvcj5HcmF2aXM8L0F1dGhvcj48WWVhcj4yMDE4PC9ZZWFyPjxS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</w:fldData>
        </w:fldChar>
      </w:r>
      <w:r w:rsidR="00055AC6">
        <w:rPr>
          <w:rFonts w:cstheme="minorHAnsi"/>
        </w:rPr>
        <w:instrText xml:space="preserve"> ADDIN EN.CITE.DATA </w:instrText>
      </w:r>
      <w:r w:rsidR="00055AC6">
        <w:rPr>
          <w:rFonts w:cstheme="minorHAnsi"/>
        </w:rPr>
      </w:r>
      <w:r w:rsidR="00055AC6">
        <w:rPr>
          <w:rFonts w:cstheme="minorHAnsi"/>
        </w:rPr>
        <w:fldChar w:fldCharType="end"/>
      </w:r>
      <w:r w:rsidR="00D83DF2" w:rsidRPr="00A33C32">
        <w:rPr>
          <w:rFonts w:cstheme="minorHAnsi"/>
        </w:rPr>
      </w:r>
      <w:r w:rsidR="00D83DF2" w:rsidRPr="00A33C32">
        <w:rPr>
          <w:rFonts w:cstheme="minorHAnsi"/>
        </w:rPr>
        <w:fldChar w:fldCharType="separate"/>
      </w:r>
      <w:r w:rsidR="00055AC6">
        <w:rPr>
          <w:rFonts w:cstheme="minorHAnsi"/>
          <w:noProof/>
        </w:rPr>
        <w:t>[15]</w:t>
      </w:r>
      <w:r w:rsidR="00D83DF2" w:rsidRPr="00A33C32">
        <w:rPr>
          <w:rFonts w:cstheme="minorHAnsi"/>
        </w:rPr>
        <w:fldChar w:fldCharType="end"/>
      </w:r>
      <w:r w:rsidR="003911F1" w:rsidRPr="00A33C32">
        <w:rPr>
          <w:rFonts w:cstheme="minorHAnsi"/>
        </w:rPr>
        <w:t>.</w:t>
      </w:r>
      <w:r w:rsidR="00152029" w:rsidRPr="00A33C32">
        <w:rPr>
          <w:rFonts w:cstheme="minorHAnsi"/>
        </w:rPr>
        <w:t xml:space="preserve"> </w:t>
      </w:r>
      <w:r w:rsidR="007070A3" w:rsidRPr="007070A3">
        <w:rPr>
          <w:rFonts w:cstheme="minorHAnsi"/>
        </w:rPr>
        <w:t>This</w:t>
      </w:r>
      <w:r w:rsidR="00610ABE">
        <w:rPr>
          <w:rFonts w:cstheme="minorHAnsi"/>
        </w:rPr>
        <w:t xml:space="preserve"> phenomenon</w:t>
      </w:r>
      <w:r w:rsidR="007070A3" w:rsidRPr="007070A3">
        <w:rPr>
          <w:rFonts w:cstheme="minorHAnsi"/>
        </w:rPr>
        <w:t xml:space="preserve"> is likely a result of neoantigen generation with chemotherapy and the transformation of ‘cold’ to ‘warm’ tumours</w:t>
      </w:r>
      <w:r w:rsidR="00610ABE">
        <w:rPr>
          <w:rFonts w:cstheme="minorHAnsi"/>
        </w:rPr>
        <w:fldChar w:fldCharType="begin"/>
      </w:r>
      <w:r w:rsidR="00610ABE">
        <w:rPr>
          <w:rFonts w:cstheme="minorHAnsi"/>
        </w:rPr>
        <w:instrText xml:space="preserve"> ADDIN EN.CITE &lt;EndNote&gt;&lt;Cite&gt;&lt;Author&gt;Galon&lt;/Author&gt;&lt;Year&gt;2019&lt;/Year&gt;&lt;RecNum&gt;221&lt;/RecNum&gt;&lt;DisplayText&gt;[16]&lt;/DisplayText&gt;&lt;record&gt;&lt;rec-number&gt;221&lt;/rec-number&gt;&lt;foreign-keys&gt;&lt;key app="EN" db-id="5e9fdfxty0frr2ewdtpp9dfarp02f50t5vvw" timestamp="1642696264"&gt;221&lt;/key&gt;&lt;/foreign-keys&gt;&lt;ref-type name="Journal Article"&gt;17&lt;/ref-type&gt;&lt;contributors&gt;&lt;authors&gt;&lt;author&gt;Galon, J.&lt;/author&gt;&lt;author&gt;Bruni, D.&lt;/author&gt;&lt;/authors&gt;&lt;/contributors&gt;&lt;auth-address&gt;INSERM, Laboratory of Integrative Cancer Immunology, Sorbonne Universite, Sorbonne Paris Cite, Universite Paris Descartes, Universite Paris Diderot, Centre de Recherche des Cordeliers, Paris, France. jerome.galon@crc.jussieu.fr.&amp;#xD;INSERM, Laboratory of Integrative Cancer Immunology, Sorbonne Universite, Sorbonne Paris Cite, Universite Paris Descartes, Universite Paris Diderot, Centre de Recherche des Cordeliers, Paris, France.&lt;/auth-address&gt;&lt;titles&gt;&lt;title&gt;Approaches to treat immune hot, altered and cold tumours with combination immunotherapies&lt;/title&gt;&lt;secondary-title&gt;Nat Rev Drug Discov&lt;/secondary-title&gt;&lt;/titles&gt;&lt;periodical&gt;&lt;full-title&gt;Nat Rev Drug Discov&lt;/full-title&gt;&lt;/periodical&gt;&lt;pages&gt;197-218&lt;/pages&gt;&lt;volume&gt;18&lt;/volume&gt;&lt;number&gt;3&lt;/number&gt;&lt;edition&gt;2019/01/06&lt;/edition&gt;&lt;keywords&gt;&lt;keyword&gt;Animals&lt;/keyword&gt;&lt;keyword&gt;Cancer Vaccines/*therapeutic use&lt;/keyword&gt;&lt;keyword&gt;Combined Modality Therapy&lt;/keyword&gt;&lt;keyword&gt;Humans&lt;/keyword&gt;&lt;keyword&gt;Immunotherapy/*methods&lt;/keyword&gt;&lt;keyword&gt;*Molecular Targeted Therapy&lt;/keyword&gt;&lt;keyword&gt;Neoplasms/immunology/*therapy&lt;/keyword&gt;&lt;keyword&gt;Tumor Microenvironment/*drug effects/immunology&lt;/keyword&gt;&lt;/keywords&gt;&lt;dates&gt;&lt;year&gt;2019&lt;/year&gt;&lt;pub-dates&gt;&lt;date&gt;Mar&lt;/date&gt;&lt;/pub-dates&gt;&lt;/dates&gt;&lt;isbn&gt;1474-1784 (Electronic)&amp;#xD;1474-1776 (Linking)&lt;/isbn&gt;&lt;accession-num&gt;30610226&lt;/accession-num&gt;&lt;urls&gt;&lt;related-urls&gt;&lt;url&gt;https://www.ncbi.nlm.nih.gov/pubmed/30610226&lt;/url&gt;&lt;/related-urls&gt;&lt;/urls&gt;&lt;electronic-resource-num&gt;10.1038/s41573-018-0007-y&lt;/electronic-resource-num&gt;&lt;/record&gt;&lt;/Cite&gt;&lt;/EndNote&gt;</w:instrText>
      </w:r>
      <w:r w:rsidR="00610ABE">
        <w:rPr>
          <w:rFonts w:cstheme="minorHAnsi"/>
        </w:rPr>
        <w:fldChar w:fldCharType="separate"/>
      </w:r>
      <w:r w:rsidR="00610ABE">
        <w:rPr>
          <w:rFonts w:cstheme="minorHAnsi"/>
          <w:noProof/>
        </w:rPr>
        <w:t>[16]</w:t>
      </w:r>
      <w:r w:rsidR="00610ABE">
        <w:rPr>
          <w:rFonts w:cstheme="minorHAnsi"/>
        </w:rPr>
        <w:fldChar w:fldCharType="end"/>
      </w:r>
      <w:r w:rsidR="007070A3" w:rsidRPr="007070A3">
        <w:rPr>
          <w:rFonts w:cstheme="minorHAnsi"/>
        </w:rPr>
        <w:t>.</w:t>
      </w:r>
    </w:p>
    <w:p w14:paraId="6886CCED" w14:textId="77777777" w:rsidR="00721159" w:rsidRPr="00A33C32" w:rsidRDefault="00721159" w:rsidP="000F0F64">
      <w:pPr>
        <w:spacing w:after="0" w:line="480" w:lineRule="auto"/>
        <w:contextualSpacing/>
        <w:rPr>
          <w:rFonts w:cstheme="minorHAnsi"/>
        </w:rPr>
      </w:pPr>
    </w:p>
    <w:p w14:paraId="16708EC5" w14:textId="1165114A" w:rsidR="0078384B" w:rsidRPr="00A33C32" w:rsidRDefault="002C499B" w:rsidP="000F0F64">
      <w:pPr>
        <w:spacing w:after="0" w:line="480" w:lineRule="auto"/>
        <w:contextualSpacing/>
        <w:rPr>
          <w:rFonts w:cstheme="minorHAnsi"/>
        </w:rPr>
      </w:pPr>
      <w:r w:rsidRPr="00A33C32">
        <w:rPr>
          <w:rFonts w:cstheme="minorHAnsi"/>
        </w:rPr>
        <w:t xml:space="preserve">Neoadjuvant </w:t>
      </w:r>
      <w:r w:rsidR="00E302E1">
        <w:t>PBC</w:t>
      </w:r>
      <w:r w:rsidR="00B35DDA" w:rsidRPr="00A33C32">
        <w:rPr>
          <w:rFonts w:cstheme="minorHAnsi"/>
        </w:rPr>
        <w:t xml:space="preserve">, usually GC, </w:t>
      </w:r>
      <w:r w:rsidR="003A5667" w:rsidRPr="00A33C32">
        <w:rPr>
          <w:rFonts w:cstheme="minorHAnsi"/>
        </w:rPr>
        <w:t>pri</w:t>
      </w:r>
      <w:r w:rsidR="00634786" w:rsidRPr="00A33C32">
        <w:rPr>
          <w:rFonts w:cstheme="minorHAnsi"/>
        </w:rPr>
        <w:t xml:space="preserve">or to radical </w:t>
      </w:r>
      <w:r w:rsidR="00635F49" w:rsidRPr="00A33C32">
        <w:rPr>
          <w:rFonts w:cstheme="minorHAnsi"/>
        </w:rPr>
        <w:t xml:space="preserve">cystectomy or </w:t>
      </w:r>
      <w:r w:rsidR="001242A5">
        <w:rPr>
          <w:rFonts w:cstheme="minorHAnsi"/>
        </w:rPr>
        <w:t>chemo</w:t>
      </w:r>
      <w:r w:rsidR="00635F49" w:rsidRPr="00A33C32">
        <w:rPr>
          <w:rFonts w:cstheme="minorHAnsi"/>
        </w:rPr>
        <w:t xml:space="preserve">radiotherapy is </w:t>
      </w:r>
      <w:r w:rsidR="00FF55F8">
        <w:rPr>
          <w:rFonts w:cstheme="minorHAnsi"/>
        </w:rPr>
        <w:t>standard care</w:t>
      </w:r>
      <w:r w:rsidR="00AF0185" w:rsidRPr="00A33C32">
        <w:rPr>
          <w:rFonts w:cstheme="minorHAnsi"/>
        </w:rPr>
        <w:t xml:space="preserve"> for muscle-invasive bladder cancer</w:t>
      </w:r>
      <w:r w:rsidR="009A44E3">
        <w:rPr>
          <w:rFonts w:cstheme="minorHAnsi"/>
        </w:rPr>
        <w:fldChar w:fldCharType="begin">
          <w:fldData xml:space="preserve">PEVuZE5vdGU+PENpdGU+PEF1dGhvcj5DcmFiYjwvQXV0aG9yPjxZZWFyPjIwMTg8L1llYXI+PFJl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</w:fldData>
        </w:fldChar>
      </w:r>
      <w:r w:rsidR="009D3D7E">
        <w:rPr>
          <w:rFonts w:cstheme="minorHAnsi"/>
        </w:rPr>
        <w:instrText xml:space="preserve"> ADDIN EN.CITE </w:instrText>
      </w:r>
      <w:r w:rsidR="009D3D7E">
        <w:rPr>
          <w:rFonts w:cstheme="minorHAnsi"/>
        </w:rPr>
        <w:fldChar w:fldCharType="begin">
          <w:fldData xml:space="preserve">PEVuZE5vdGU+PENpdGU+PEF1dGhvcj5DcmFiYjwvQXV0aG9yPjxZZWFyPjIwMTg8L1llYXI+PFJl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9A44E3">
        <w:rPr>
          <w:rFonts w:cstheme="minorHAnsi"/>
        </w:rPr>
      </w:r>
      <w:r w:rsidR="009A44E3">
        <w:rPr>
          <w:rFonts w:cstheme="minorHAnsi"/>
        </w:rPr>
        <w:fldChar w:fldCharType="separate"/>
      </w:r>
      <w:r w:rsidR="009D3D7E">
        <w:rPr>
          <w:rFonts w:cstheme="minorHAnsi"/>
          <w:noProof/>
        </w:rPr>
        <w:t>[10, 12]</w:t>
      </w:r>
      <w:r w:rsidR="009A44E3">
        <w:rPr>
          <w:rFonts w:cstheme="minorHAnsi"/>
        </w:rPr>
        <w:fldChar w:fldCharType="end"/>
      </w:r>
      <w:r w:rsidR="00AF0185" w:rsidRPr="00A33C32">
        <w:rPr>
          <w:rFonts w:cstheme="minorHAnsi"/>
        </w:rPr>
        <w:t xml:space="preserve">. </w:t>
      </w:r>
      <w:r w:rsidR="0042687E" w:rsidRPr="00A33C32">
        <w:rPr>
          <w:rFonts w:cstheme="minorHAnsi"/>
        </w:rPr>
        <w:t xml:space="preserve"> </w:t>
      </w:r>
      <w:r w:rsidR="00BA7A45" w:rsidRPr="00A33C32">
        <w:rPr>
          <w:rFonts w:cstheme="minorHAnsi"/>
        </w:rPr>
        <w:t>F</w:t>
      </w:r>
      <w:r w:rsidR="0042687E" w:rsidRPr="00A33C32">
        <w:rPr>
          <w:rFonts w:cstheme="minorHAnsi"/>
        </w:rPr>
        <w:t xml:space="preserve">or those </w:t>
      </w:r>
      <w:r w:rsidR="00272274">
        <w:rPr>
          <w:rFonts w:cstheme="minorHAnsi"/>
        </w:rPr>
        <w:t>relapsing</w:t>
      </w:r>
      <w:r w:rsidR="00272274" w:rsidRPr="00A33C32">
        <w:rPr>
          <w:rFonts w:cstheme="minorHAnsi"/>
        </w:rPr>
        <w:t xml:space="preserve"> </w:t>
      </w:r>
      <w:r w:rsidR="00B16AB3" w:rsidRPr="00A33C32">
        <w:rPr>
          <w:rFonts w:cstheme="minorHAnsi"/>
        </w:rPr>
        <w:t>following neoadjuvant</w:t>
      </w:r>
      <w:r w:rsidR="009672C2" w:rsidRPr="00A33C32">
        <w:rPr>
          <w:rFonts w:cstheme="minorHAnsi"/>
        </w:rPr>
        <w:t xml:space="preserve"> </w:t>
      </w:r>
      <w:r w:rsidR="00BA7A45" w:rsidRPr="00A33C32">
        <w:rPr>
          <w:rFonts w:cstheme="minorHAnsi"/>
        </w:rPr>
        <w:t>chemotherapy</w:t>
      </w:r>
      <w:r w:rsidR="00A55BE3" w:rsidRPr="00A33C32">
        <w:rPr>
          <w:rFonts w:cstheme="minorHAnsi"/>
        </w:rPr>
        <w:t xml:space="preserve">, there is no formal consensus regarding </w:t>
      </w:r>
      <w:r w:rsidR="00473B7A" w:rsidRPr="00A33C32">
        <w:rPr>
          <w:rFonts w:cstheme="minorHAnsi"/>
        </w:rPr>
        <w:t xml:space="preserve">whether further </w:t>
      </w:r>
      <w:r w:rsidR="00E302E1">
        <w:t>PBC</w:t>
      </w:r>
      <w:r w:rsidR="0045651C">
        <w:rPr>
          <w:rFonts w:cstheme="minorHAnsi"/>
        </w:rPr>
        <w:t>,</w:t>
      </w:r>
      <w:r w:rsidR="00473B7A" w:rsidRPr="00A33C32">
        <w:rPr>
          <w:rFonts w:cstheme="minorHAnsi"/>
        </w:rPr>
        <w:t xml:space="preserve"> an alternat</w:t>
      </w:r>
      <w:r w:rsidR="003B01EE" w:rsidRPr="00A33C32">
        <w:rPr>
          <w:rFonts w:cstheme="minorHAnsi"/>
        </w:rPr>
        <w:t>ive</w:t>
      </w:r>
      <w:r w:rsidR="0045651C">
        <w:rPr>
          <w:rFonts w:cstheme="minorHAnsi"/>
        </w:rPr>
        <w:t xml:space="preserve"> chemotherapy</w:t>
      </w:r>
      <w:r w:rsidR="003B01EE" w:rsidRPr="00A33C32">
        <w:rPr>
          <w:rFonts w:cstheme="minorHAnsi"/>
        </w:rPr>
        <w:t xml:space="preserve"> regimen</w:t>
      </w:r>
      <w:r w:rsidR="0045651C">
        <w:rPr>
          <w:rFonts w:cstheme="minorHAnsi"/>
        </w:rPr>
        <w:t>, or an ICI,</w:t>
      </w:r>
      <w:r w:rsidR="003B01EE" w:rsidRPr="00A33C32">
        <w:rPr>
          <w:rFonts w:cstheme="minorHAnsi"/>
        </w:rPr>
        <w:t xml:space="preserve"> </w:t>
      </w:r>
      <w:r w:rsidR="00C05E2A" w:rsidRPr="00A33C32">
        <w:rPr>
          <w:rFonts w:cstheme="minorHAnsi"/>
        </w:rPr>
        <w:t xml:space="preserve">is </w:t>
      </w:r>
      <w:r w:rsidR="0045651C">
        <w:rPr>
          <w:rFonts w:cstheme="minorHAnsi"/>
        </w:rPr>
        <w:t>optimal (although some data support an ICI if within one year)</w:t>
      </w:r>
      <w:r w:rsidR="005E6913" w:rsidRPr="00A33C32">
        <w:rPr>
          <w:rFonts w:cstheme="minorHAnsi"/>
        </w:rPr>
        <w:t xml:space="preserve">. </w:t>
      </w:r>
      <w:r w:rsidR="00272274">
        <w:rPr>
          <w:rFonts w:cstheme="minorHAnsi"/>
        </w:rPr>
        <w:t>Regarding</w:t>
      </w:r>
      <w:r w:rsidR="00C554FB" w:rsidRPr="00A33C32">
        <w:rPr>
          <w:rFonts w:cstheme="minorHAnsi"/>
        </w:rPr>
        <w:t xml:space="preserve"> </w:t>
      </w:r>
      <w:r w:rsidR="0045651C">
        <w:rPr>
          <w:rFonts w:cstheme="minorHAnsi"/>
        </w:rPr>
        <w:t xml:space="preserve">the chemotherapy </w:t>
      </w:r>
      <w:r w:rsidR="00272274">
        <w:rPr>
          <w:rFonts w:cstheme="minorHAnsi"/>
        </w:rPr>
        <w:t xml:space="preserve">selection </w:t>
      </w:r>
      <w:r w:rsidR="0045651C">
        <w:rPr>
          <w:rFonts w:cstheme="minorHAnsi"/>
        </w:rPr>
        <w:t xml:space="preserve">aspect of </w:t>
      </w:r>
      <w:r w:rsidR="00C554FB" w:rsidRPr="00A33C32">
        <w:rPr>
          <w:rFonts w:cstheme="minorHAnsi"/>
        </w:rPr>
        <w:t>this question</w:t>
      </w:r>
      <w:r w:rsidR="0045651C">
        <w:rPr>
          <w:rFonts w:cstheme="minorHAnsi"/>
        </w:rPr>
        <w:t>,</w:t>
      </w:r>
      <w:r w:rsidR="00C554FB" w:rsidRPr="00A33C32">
        <w:rPr>
          <w:rFonts w:cstheme="minorHAnsi"/>
        </w:rPr>
        <w:t xml:space="preserve"> Locke et al </w:t>
      </w:r>
      <w:r w:rsidR="0029149D" w:rsidRPr="00A33C32">
        <w:rPr>
          <w:rFonts w:cstheme="minorHAnsi"/>
        </w:rPr>
        <w:t xml:space="preserve">performed a </w:t>
      </w:r>
      <w:r w:rsidR="002217DB" w:rsidRPr="00A33C32">
        <w:rPr>
          <w:rFonts w:cstheme="minorHAnsi"/>
        </w:rPr>
        <w:t xml:space="preserve">multicentre </w:t>
      </w:r>
      <w:r w:rsidR="0029149D" w:rsidRPr="00A33C32">
        <w:rPr>
          <w:rFonts w:cstheme="minorHAnsi"/>
        </w:rPr>
        <w:t>retrospective study of 145 patients</w:t>
      </w:r>
      <w:r w:rsidR="000B0AD6" w:rsidRPr="00A33C32">
        <w:rPr>
          <w:rFonts w:cstheme="minorHAnsi"/>
        </w:rPr>
        <w:t xml:space="preserve"> receiv</w:t>
      </w:r>
      <w:r w:rsidR="00272274">
        <w:rPr>
          <w:rFonts w:cstheme="minorHAnsi"/>
        </w:rPr>
        <w:t>ing</w:t>
      </w:r>
      <w:r w:rsidR="000B0AD6" w:rsidRPr="00A33C32">
        <w:rPr>
          <w:rFonts w:cstheme="minorHAnsi"/>
        </w:rPr>
        <w:t xml:space="preserve"> first-line chemotherapy for </w:t>
      </w:r>
      <w:r w:rsidR="00057A5F">
        <w:rPr>
          <w:rFonts w:cstheme="minorHAnsi"/>
        </w:rPr>
        <w:t xml:space="preserve">mUC </w:t>
      </w:r>
      <w:r w:rsidR="00CF5FE6" w:rsidRPr="00A33C32">
        <w:rPr>
          <w:rFonts w:cstheme="minorHAnsi"/>
        </w:rPr>
        <w:t xml:space="preserve">following </w:t>
      </w:r>
      <w:r w:rsidR="0014756D" w:rsidRPr="00A33C32">
        <w:rPr>
          <w:rFonts w:cstheme="minorHAnsi"/>
        </w:rPr>
        <w:t xml:space="preserve">perioperative cisplatin-based </w:t>
      </w:r>
      <w:r w:rsidR="001D6079" w:rsidRPr="00A33C32">
        <w:rPr>
          <w:rFonts w:cstheme="minorHAnsi"/>
        </w:rPr>
        <w:t xml:space="preserve">chemotherapy. </w:t>
      </w:r>
      <w:r w:rsidR="001C1939">
        <w:rPr>
          <w:rFonts w:cstheme="minorHAnsi"/>
        </w:rPr>
        <w:t>U</w:t>
      </w:r>
      <w:r w:rsidR="00635350" w:rsidRPr="00A33C32">
        <w:rPr>
          <w:rFonts w:cstheme="minorHAnsi"/>
        </w:rPr>
        <w:t>se of cisplatin</w:t>
      </w:r>
      <w:r w:rsidR="004D00FA" w:rsidRPr="00A33C32">
        <w:rPr>
          <w:rFonts w:cstheme="minorHAnsi"/>
        </w:rPr>
        <w:t xml:space="preserve">-based chemotherapy </w:t>
      </w:r>
      <w:r w:rsidR="00FB7118" w:rsidRPr="00A33C32">
        <w:rPr>
          <w:rFonts w:cstheme="minorHAnsi"/>
        </w:rPr>
        <w:t xml:space="preserve">was associated with </w:t>
      </w:r>
      <w:r w:rsidR="001C1939">
        <w:rPr>
          <w:rFonts w:cstheme="minorHAnsi"/>
        </w:rPr>
        <w:t>lower</w:t>
      </w:r>
      <w:r w:rsidR="001C1939" w:rsidRPr="00A33C32">
        <w:rPr>
          <w:rFonts w:cstheme="minorHAnsi"/>
        </w:rPr>
        <w:t xml:space="preserve"> </w:t>
      </w:r>
      <w:r w:rsidR="00925C81" w:rsidRPr="00A33C32">
        <w:rPr>
          <w:rFonts w:cstheme="minorHAnsi"/>
        </w:rPr>
        <w:t>OS (HR 1.86</w:t>
      </w:r>
      <w:r w:rsidR="004F6F11" w:rsidRPr="00A33C32">
        <w:rPr>
          <w:rFonts w:cstheme="minorHAnsi"/>
        </w:rPr>
        <w:t>,</w:t>
      </w:r>
      <w:r w:rsidR="00925C81" w:rsidRPr="00A33C32">
        <w:rPr>
          <w:rFonts w:cstheme="minorHAnsi"/>
        </w:rPr>
        <w:t xml:space="preserve"> 95% CI 1.13-3.06</w:t>
      </w:r>
      <w:r w:rsidR="004F6F11" w:rsidRPr="00A33C32">
        <w:rPr>
          <w:rFonts w:cstheme="minorHAnsi"/>
        </w:rPr>
        <w:t>,</w:t>
      </w:r>
      <w:r w:rsidR="00925C81" w:rsidRPr="00A33C32">
        <w:rPr>
          <w:rFonts w:cstheme="minorHAnsi"/>
        </w:rPr>
        <w:t xml:space="preserve"> </w:t>
      </w:r>
      <w:r w:rsidR="00C43B08" w:rsidRPr="00A33C32">
        <w:rPr>
          <w:rFonts w:cstheme="minorHAnsi"/>
        </w:rPr>
        <w:t>p</w:t>
      </w:r>
      <w:r w:rsidR="00776203" w:rsidRPr="00A33C32">
        <w:rPr>
          <w:rFonts w:cstheme="minorHAnsi"/>
        </w:rPr>
        <w:t>=0</w:t>
      </w:r>
      <w:r w:rsidR="00925C81" w:rsidRPr="00A33C32">
        <w:rPr>
          <w:rFonts w:cstheme="minorHAnsi"/>
        </w:rPr>
        <w:t>.015)</w:t>
      </w:r>
      <w:r w:rsidR="001D6ECA" w:rsidRPr="00A33C32">
        <w:rPr>
          <w:rFonts w:cstheme="minorHAnsi"/>
        </w:rPr>
        <w:t xml:space="preserve"> </w:t>
      </w:r>
      <w:r w:rsidR="003562BB" w:rsidRPr="00A33C32">
        <w:rPr>
          <w:rFonts w:cstheme="minorHAnsi"/>
        </w:rPr>
        <w:t>compared</w:t>
      </w:r>
      <w:r w:rsidR="001D6ECA" w:rsidRPr="00A33C32">
        <w:rPr>
          <w:rFonts w:cstheme="minorHAnsi"/>
        </w:rPr>
        <w:t xml:space="preserve"> </w:t>
      </w:r>
      <w:r w:rsidR="007C128D" w:rsidRPr="00A33C32">
        <w:rPr>
          <w:rFonts w:cstheme="minorHAnsi"/>
        </w:rPr>
        <w:t xml:space="preserve">to </w:t>
      </w:r>
      <w:r w:rsidR="001D6ECA" w:rsidRPr="00A33C32">
        <w:rPr>
          <w:rFonts w:cstheme="minorHAnsi"/>
        </w:rPr>
        <w:t>non-cisplatin-based chemotherapy</w:t>
      </w:r>
      <w:r w:rsidR="0019582E" w:rsidRPr="00A33C32">
        <w:rPr>
          <w:rFonts w:cstheme="minorHAnsi"/>
        </w:rPr>
        <w:t xml:space="preserve">, particularly </w:t>
      </w:r>
      <w:r w:rsidR="001C1939">
        <w:rPr>
          <w:rFonts w:cstheme="minorHAnsi"/>
        </w:rPr>
        <w:t>if</w:t>
      </w:r>
      <w:r w:rsidR="0019582E" w:rsidRPr="00A33C32">
        <w:rPr>
          <w:rFonts w:cstheme="minorHAnsi"/>
        </w:rPr>
        <w:t xml:space="preserve"> </w:t>
      </w:r>
      <w:r w:rsidR="001C1939">
        <w:rPr>
          <w:rFonts w:cstheme="minorHAnsi"/>
        </w:rPr>
        <w:t>relapsing</w:t>
      </w:r>
      <w:r w:rsidR="0019582E" w:rsidRPr="00A33C32">
        <w:rPr>
          <w:rFonts w:cstheme="minorHAnsi"/>
        </w:rPr>
        <w:t xml:space="preserve"> </w:t>
      </w:r>
      <w:r w:rsidR="00EB7334" w:rsidRPr="00A33C32">
        <w:rPr>
          <w:rFonts w:cstheme="minorHAnsi"/>
        </w:rPr>
        <w:t>≤12 months from previous chemotherapy</w:t>
      </w:r>
      <w:r w:rsidR="00154DC0" w:rsidRPr="00A33C32">
        <w:rPr>
          <w:rFonts w:cstheme="minorHAnsi"/>
        </w:rPr>
        <w:t xml:space="preserve"> (HR</w:t>
      </w:r>
      <w:r w:rsidR="00C43B08" w:rsidRPr="00A33C32">
        <w:rPr>
          <w:rFonts w:cstheme="minorHAnsi"/>
        </w:rPr>
        <w:t xml:space="preserve"> </w:t>
      </w:r>
      <w:r w:rsidR="00154DC0" w:rsidRPr="00A33C32">
        <w:rPr>
          <w:rFonts w:cstheme="minorHAnsi"/>
        </w:rPr>
        <w:t>3.38</w:t>
      </w:r>
      <w:r w:rsidR="00C43B08" w:rsidRPr="00A33C32">
        <w:rPr>
          <w:rFonts w:cstheme="minorHAnsi"/>
        </w:rPr>
        <w:t>, p=</w:t>
      </w:r>
      <w:r w:rsidR="00154DC0" w:rsidRPr="00A33C32">
        <w:rPr>
          <w:rFonts w:cstheme="minorHAnsi"/>
        </w:rPr>
        <w:t>&lt;</w:t>
      </w:r>
      <w:r w:rsidR="00FF0B0D" w:rsidRPr="00A33C32">
        <w:rPr>
          <w:rFonts w:cstheme="minorHAnsi"/>
        </w:rPr>
        <w:t>0</w:t>
      </w:r>
      <w:r w:rsidR="00154DC0" w:rsidRPr="00A33C32">
        <w:rPr>
          <w:rFonts w:cstheme="minorHAnsi"/>
        </w:rPr>
        <w:t>.001).</w:t>
      </w:r>
      <w:r w:rsidR="00CB18B0" w:rsidRPr="00A33C32">
        <w:rPr>
          <w:rFonts w:cstheme="minorHAnsi"/>
          <w:color w:val="FF00FF"/>
        </w:rPr>
        <w:t xml:space="preserve"> </w:t>
      </w:r>
      <w:r w:rsidR="007B4E69" w:rsidRPr="00A33C32">
        <w:rPr>
          <w:rFonts w:cstheme="minorHAnsi"/>
        </w:rPr>
        <w:t xml:space="preserve">However, </w:t>
      </w:r>
      <w:r w:rsidR="003C31C4" w:rsidRPr="00A33C32">
        <w:rPr>
          <w:rFonts w:cstheme="minorHAnsi"/>
        </w:rPr>
        <w:t>cisplatin-based chemotherapy was not associated with worse PFS</w:t>
      </w:r>
      <w:r w:rsidR="00CD3456" w:rsidRPr="00A33C32">
        <w:rPr>
          <w:rFonts w:cstheme="minorHAnsi"/>
        </w:rPr>
        <w:t xml:space="preserve"> or response rates</w:t>
      </w:r>
      <w:r w:rsidR="00BE0A1A" w:rsidRPr="00A33C32">
        <w:rPr>
          <w:rFonts w:cstheme="minorHAnsi"/>
        </w:rPr>
        <w:fldChar w:fldCharType="begin">
          <w:fldData xml:space="preserve">PEVuZE5vdGU+PENpdGU+PEF1dGhvcj5Mb2NrZTwvQXV0aG9yPjxZZWFyPjIwMTY8L1llYXI+PFJl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</w:fldData>
        </w:fldChar>
      </w:r>
      <w:r w:rsidR="009D3D7E">
        <w:rPr>
          <w:rFonts w:cstheme="minorHAnsi"/>
        </w:rPr>
        <w:instrText xml:space="preserve"> ADDIN EN.CITE </w:instrText>
      </w:r>
      <w:r w:rsidR="009D3D7E">
        <w:rPr>
          <w:rFonts w:cstheme="minorHAnsi"/>
        </w:rPr>
        <w:fldChar w:fldCharType="begin">
          <w:fldData xml:space="preserve">PEVuZE5vdGU+PENpdGU+PEF1dGhvcj5Mb2NrZTwvQXV0aG9yPjxZZWFyPjIwMTY8L1llYXI+PFJl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BE0A1A" w:rsidRPr="00A33C32">
        <w:rPr>
          <w:rFonts w:cstheme="minorHAnsi"/>
        </w:rPr>
      </w:r>
      <w:r w:rsidR="00BE0A1A" w:rsidRPr="00A33C32">
        <w:rPr>
          <w:rFonts w:cstheme="minorHAnsi"/>
        </w:rPr>
        <w:fldChar w:fldCharType="separate"/>
      </w:r>
      <w:r w:rsidR="009D3D7E">
        <w:rPr>
          <w:rFonts w:cstheme="minorHAnsi"/>
          <w:noProof/>
        </w:rPr>
        <w:t>[17]</w:t>
      </w:r>
      <w:r w:rsidR="00BE0A1A" w:rsidRPr="00A33C32">
        <w:rPr>
          <w:rFonts w:cstheme="minorHAnsi"/>
        </w:rPr>
        <w:fldChar w:fldCharType="end"/>
      </w:r>
      <w:r w:rsidR="00717B78" w:rsidRPr="00A33C32">
        <w:rPr>
          <w:rFonts w:cstheme="minorHAnsi"/>
        </w:rPr>
        <w:t xml:space="preserve">. </w:t>
      </w:r>
      <w:r w:rsidR="003B2997" w:rsidRPr="003B2997">
        <w:rPr>
          <w:rFonts w:cstheme="minorHAnsi"/>
        </w:rPr>
        <w:t>In a similar cohort of 41 patients</w:t>
      </w:r>
      <w:r w:rsidR="00956F99">
        <w:rPr>
          <w:rFonts w:cstheme="minorHAnsi"/>
        </w:rPr>
        <w:t xml:space="preserve"> given rechallenge PBC</w:t>
      </w:r>
      <w:r w:rsidR="00B945A2">
        <w:rPr>
          <w:rFonts w:cstheme="minorHAnsi"/>
        </w:rPr>
        <w:t>,</w:t>
      </w:r>
      <w:r w:rsidR="003B2997" w:rsidRPr="003B2997">
        <w:rPr>
          <w:rFonts w:cstheme="minorHAnsi"/>
        </w:rPr>
        <w:t xml:space="preserve"> those &lt;52 weeks from perioperative therapy had an OS of 42 weeks, whilst those 52</w:t>
      </w:r>
      <w:r w:rsidR="00CC227D">
        <w:rPr>
          <w:rFonts w:cstheme="minorHAnsi"/>
        </w:rPr>
        <w:t>-</w:t>
      </w:r>
      <w:r w:rsidR="003B2997" w:rsidRPr="003B2997">
        <w:rPr>
          <w:rFonts w:cstheme="minorHAnsi"/>
        </w:rPr>
        <w:t xml:space="preserve">104 weeks from perioperative therapy had OS of 70 weeks, suggesting use of </w:t>
      </w:r>
      <w:r w:rsidR="00B2282F">
        <w:rPr>
          <w:rFonts w:cstheme="minorHAnsi"/>
        </w:rPr>
        <w:t>rechallenge PBC</w:t>
      </w:r>
      <w:r w:rsidR="003B2997" w:rsidRPr="003B2997">
        <w:rPr>
          <w:rFonts w:cstheme="minorHAnsi"/>
        </w:rPr>
        <w:t xml:space="preserve"> chemotherapy </w:t>
      </w:r>
      <w:r w:rsidR="00356C2B" w:rsidRPr="003B2997">
        <w:rPr>
          <w:rFonts w:cstheme="minorHAnsi"/>
        </w:rPr>
        <w:t>may be reasonable</w:t>
      </w:r>
      <w:r w:rsidR="003B2997" w:rsidRPr="003B2997">
        <w:rPr>
          <w:rFonts w:cstheme="minorHAnsi"/>
        </w:rPr>
        <w:t xml:space="preserve"> if relapsing &gt;12 months following perioperative chemotherapy</w:t>
      </w:r>
      <w:r w:rsidR="00A660C8" w:rsidRPr="00A33C32">
        <w:rPr>
          <w:rFonts w:cstheme="minorHAnsi"/>
        </w:rPr>
        <w:fldChar w:fldCharType="begin">
          <w:fldData xml:space="preserve">PEVuZE5vdGU+PENpdGU+PEF1dGhvcj5OZWNjaGk8L0F1dGhvcj48WWVhcj4yMDE1PC9ZZWFyPjxS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</w:fldData>
        </w:fldChar>
      </w:r>
      <w:r w:rsidR="009D3D7E">
        <w:rPr>
          <w:rFonts w:cstheme="minorHAnsi"/>
        </w:rPr>
        <w:instrText xml:space="preserve"> ADDIN EN.CITE </w:instrText>
      </w:r>
      <w:r w:rsidR="009D3D7E">
        <w:rPr>
          <w:rFonts w:cstheme="minorHAnsi"/>
        </w:rPr>
        <w:fldChar w:fldCharType="begin">
          <w:fldData xml:space="preserve">PEVuZE5vdGU+PENpdGU+PEF1dGhvcj5OZWNjaGk8L0F1dGhvcj48WWVhcj4yMDE1PC9ZZWFyPjxS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A660C8" w:rsidRPr="00A33C32">
        <w:rPr>
          <w:rFonts w:cstheme="minorHAnsi"/>
        </w:rPr>
      </w:r>
      <w:r w:rsidR="00A660C8" w:rsidRPr="00A33C32">
        <w:rPr>
          <w:rFonts w:cstheme="minorHAnsi"/>
        </w:rPr>
        <w:fldChar w:fldCharType="separate"/>
      </w:r>
      <w:r w:rsidR="009D3D7E">
        <w:rPr>
          <w:rFonts w:cstheme="minorHAnsi"/>
          <w:noProof/>
        </w:rPr>
        <w:t>[18]</w:t>
      </w:r>
      <w:r w:rsidR="00A660C8" w:rsidRPr="00A33C32">
        <w:rPr>
          <w:rFonts w:cstheme="minorHAnsi"/>
        </w:rPr>
        <w:fldChar w:fldCharType="end"/>
      </w:r>
      <w:r w:rsidR="00717B78" w:rsidRPr="00A33C32">
        <w:rPr>
          <w:rFonts w:cstheme="minorHAnsi"/>
        </w:rPr>
        <w:t xml:space="preserve">. </w:t>
      </w:r>
      <w:r w:rsidR="00EB4868">
        <w:rPr>
          <w:rFonts w:cstheme="minorHAnsi"/>
        </w:rPr>
        <w:t>U</w:t>
      </w:r>
      <w:r w:rsidR="009A6805" w:rsidRPr="00A33C32">
        <w:rPr>
          <w:rFonts w:cstheme="minorHAnsi"/>
        </w:rPr>
        <w:t>ncertainty</w:t>
      </w:r>
      <w:r w:rsidR="00EB4868">
        <w:rPr>
          <w:rFonts w:cstheme="minorHAnsi"/>
        </w:rPr>
        <w:t xml:space="preserve"> remains</w:t>
      </w:r>
      <w:r w:rsidR="009A6805" w:rsidRPr="00A33C32">
        <w:rPr>
          <w:rFonts w:cstheme="minorHAnsi"/>
        </w:rPr>
        <w:t xml:space="preserve"> </w:t>
      </w:r>
      <w:r w:rsidR="0045651C">
        <w:rPr>
          <w:rFonts w:cstheme="minorHAnsi"/>
        </w:rPr>
        <w:t xml:space="preserve">regarding </w:t>
      </w:r>
      <w:r w:rsidR="00332A5E" w:rsidRPr="00A33C32">
        <w:rPr>
          <w:rFonts w:cstheme="minorHAnsi"/>
        </w:rPr>
        <w:t xml:space="preserve">the optimal chemotherapy regimen </w:t>
      </w:r>
      <w:r w:rsidR="00B72AEA" w:rsidRPr="00A33C32">
        <w:rPr>
          <w:rFonts w:cstheme="minorHAnsi"/>
        </w:rPr>
        <w:t xml:space="preserve">for recurrent </w:t>
      </w:r>
      <w:r w:rsidR="00057A5F">
        <w:rPr>
          <w:rFonts w:cstheme="minorHAnsi"/>
        </w:rPr>
        <w:t xml:space="preserve">mUC </w:t>
      </w:r>
      <w:r w:rsidR="00B72AEA" w:rsidRPr="00A33C32">
        <w:rPr>
          <w:rFonts w:cstheme="minorHAnsi"/>
        </w:rPr>
        <w:t>after perioperative cisplatin-based chemotherapy</w:t>
      </w:r>
      <w:r w:rsidR="00613B67" w:rsidRPr="00A33C32">
        <w:rPr>
          <w:rFonts w:cstheme="minorHAnsi"/>
        </w:rPr>
        <w:t xml:space="preserve"> </w:t>
      </w:r>
      <w:r w:rsidR="001C1939">
        <w:rPr>
          <w:rFonts w:cstheme="minorHAnsi"/>
        </w:rPr>
        <w:t>limiting</w:t>
      </w:r>
      <w:r w:rsidR="00613B67" w:rsidRPr="00A33C32">
        <w:rPr>
          <w:rFonts w:cstheme="minorHAnsi"/>
        </w:rPr>
        <w:t xml:space="preserve"> firm conclusion</w:t>
      </w:r>
      <w:r w:rsidR="00451119" w:rsidRPr="00A33C32">
        <w:rPr>
          <w:rFonts w:cstheme="minorHAnsi"/>
        </w:rPr>
        <w:t>s</w:t>
      </w:r>
      <w:r w:rsidR="00613B67" w:rsidRPr="00A33C32">
        <w:rPr>
          <w:rFonts w:cstheme="minorHAnsi"/>
        </w:rPr>
        <w:t xml:space="preserve"> from the small data sets available. </w:t>
      </w:r>
    </w:p>
    <w:p w14:paraId="73FE5CEC" w14:textId="77777777" w:rsidR="00AF63E2" w:rsidRPr="00A33C32" w:rsidRDefault="00AF63E2" w:rsidP="000F0F64">
      <w:pPr>
        <w:spacing w:after="0" w:line="480" w:lineRule="auto"/>
        <w:contextualSpacing/>
        <w:rPr>
          <w:rFonts w:cstheme="minorHAnsi"/>
          <w:color w:val="FF00FF"/>
        </w:rPr>
      </w:pPr>
    </w:p>
    <w:p w14:paraId="7B5235BA" w14:textId="41D45075" w:rsidR="00524F9C" w:rsidRPr="00A33C32" w:rsidRDefault="008D7E74" w:rsidP="000F0F64">
      <w:pPr>
        <w:spacing w:after="0" w:line="480" w:lineRule="auto"/>
        <w:contextualSpacing/>
        <w:rPr>
          <w:rFonts w:cstheme="minorHAnsi"/>
          <w:b/>
          <w:bCs/>
          <w:u w:val="single"/>
        </w:rPr>
      </w:pPr>
      <w:r w:rsidRPr="00A33C32">
        <w:rPr>
          <w:rFonts w:cstheme="minorHAnsi"/>
          <w:b/>
          <w:bCs/>
          <w:u w:val="single"/>
        </w:rPr>
        <w:lastRenderedPageBreak/>
        <w:t>Oesophagogastric</w:t>
      </w:r>
      <w:r w:rsidR="00F4350A" w:rsidRPr="00A33C32">
        <w:rPr>
          <w:rFonts w:cstheme="minorHAnsi"/>
          <w:b/>
          <w:bCs/>
          <w:u w:val="single"/>
        </w:rPr>
        <w:t xml:space="preserve"> carcinoma</w:t>
      </w:r>
    </w:p>
    <w:p w14:paraId="1BE42C17" w14:textId="4C47CC50" w:rsidR="002974E9" w:rsidRPr="00A33C32" w:rsidRDefault="00E302E1">
      <w:pPr>
        <w:spacing w:after="0" w:line="480" w:lineRule="auto"/>
        <w:contextualSpacing/>
        <w:rPr>
          <w:rFonts w:cstheme="minorHAnsi"/>
        </w:rPr>
      </w:pPr>
      <w:r>
        <w:t>PBC</w:t>
      </w:r>
      <w:r w:rsidRPr="00A33C32" w:rsidDel="00E302E1">
        <w:rPr>
          <w:rFonts w:cstheme="minorHAnsi"/>
        </w:rPr>
        <w:t xml:space="preserve"> </w:t>
      </w:r>
      <w:r w:rsidR="00A83C34" w:rsidRPr="00A33C32">
        <w:rPr>
          <w:rFonts w:cstheme="minorHAnsi"/>
        </w:rPr>
        <w:t>or chemoradiotherapy</w:t>
      </w:r>
      <w:r w:rsidR="00467A3D" w:rsidRPr="00A33C32">
        <w:rPr>
          <w:rFonts w:cstheme="minorHAnsi"/>
        </w:rPr>
        <w:t xml:space="preserve"> is the first-line neoadjuvant </w:t>
      </w:r>
      <w:r w:rsidR="001C1939">
        <w:rPr>
          <w:rFonts w:cstheme="minorHAnsi"/>
        </w:rPr>
        <w:t>standard</w:t>
      </w:r>
      <w:r w:rsidR="00467A3D" w:rsidRPr="00A33C32">
        <w:rPr>
          <w:rFonts w:cstheme="minorHAnsi"/>
        </w:rPr>
        <w:t xml:space="preserve"> </w:t>
      </w:r>
      <w:r w:rsidR="00040FCB" w:rsidRPr="00A33C32">
        <w:rPr>
          <w:rFonts w:cstheme="minorHAnsi"/>
        </w:rPr>
        <w:t>i</w:t>
      </w:r>
      <w:r w:rsidR="00467A3D" w:rsidRPr="00A33C32">
        <w:rPr>
          <w:rFonts w:cstheme="minorHAnsi"/>
        </w:rPr>
        <w:t>n oesophag</w:t>
      </w:r>
      <w:r w:rsidR="00B11388" w:rsidRPr="00A33C32">
        <w:rPr>
          <w:rFonts w:cstheme="minorHAnsi"/>
        </w:rPr>
        <w:t>ogastric</w:t>
      </w:r>
      <w:r w:rsidR="00DB2295" w:rsidRPr="00A33C32">
        <w:rPr>
          <w:rFonts w:cstheme="minorHAnsi"/>
        </w:rPr>
        <w:t xml:space="preserve"> </w:t>
      </w:r>
      <w:r w:rsidR="00467A3D" w:rsidRPr="00A33C32">
        <w:rPr>
          <w:rFonts w:cstheme="minorHAnsi"/>
        </w:rPr>
        <w:t>carcinoma</w:t>
      </w:r>
      <w:r w:rsidR="00040FCB" w:rsidRPr="00A33C32">
        <w:rPr>
          <w:rFonts w:cstheme="minorHAnsi"/>
        </w:rPr>
        <w:t xml:space="preserve">, </w:t>
      </w:r>
      <w:r w:rsidR="001C1939">
        <w:rPr>
          <w:rFonts w:cstheme="minorHAnsi"/>
        </w:rPr>
        <w:t>depending</w:t>
      </w:r>
      <w:r w:rsidR="00040FCB" w:rsidRPr="00A33C32">
        <w:rPr>
          <w:rFonts w:cstheme="minorHAnsi"/>
        </w:rPr>
        <w:t xml:space="preserve"> on</w:t>
      </w:r>
      <w:r w:rsidR="00DB2295" w:rsidRPr="00A33C32">
        <w:rPr>
          <w:rFonts w:cstheme="minorHAnsi"/>
        </w:rPr>
        <w:t xml:space="preserve"> tumour site and</w:t>
      </w:r>
      <w:r w:rsidR="00040FCB" w:rsidRPr="00A33C32">
        <w:rPr>
          <w:rFonts w:cstheme="minorHAnsi"/>
        </w:rPr>
        <w:t xml:space="preserve"> histology</w:t>
      </w:r>
      <w:r w:rsidR="003B2997">
        <w:rPr>
          <w:rFonts w:cstheme="minorHAnsi"/>
        </w:rPr>
        <w:t>,</w:t>
      </w:r>
      <w:r w:rsidR="001C1939">
        <w:rPr>
          <w:rFonts w:cstheme="minorHAnsi"/>
        </w:rPr>
        <w:t xml:space="preserve"> </w:t>
      </w:r>
      <w:r w:rsidR="00DF546B">
        <w:rPr>
          <w:rFonts w:cstheme="minorHAnsi"/>
        </w:rPr>
        <w:t xml:space="preserve">whilst </w:t>
      </w:r>
      <w:r w:rsidR="001C1939">
        <w:rPr>
          <w:rFonts w:cstheme="minorHAnsi"/>
        </w:rPr>
        <w:t>c</w:t>
      </w:r>
      <w:r w:rsidR="006C6269" w:rsidRPr="00A33C32">
        <w:rPr>
          <w:rFonts w:cstheme="minorHAnsi"/>
        </w:rPr>
        <w:t xml:space="preserve">ombination chemoimmunotherapy </w:t>
      </w:r>
      <w:r w:rsidR="00DF546B">
        <w:rPr>
          <w:rFonts w:cstheme="minorHAnsi"/>
        </w:rPr>
        <w:t xml:space="preserve">is first-line </w:t>
      </w:r>
      <w:r w:rsidR="006C6269" w:rsidRPr="00A33C32">
        <w:rPr>
          <w:rFonts w:cstheme="minorHAnsi"/>
        </w:rPr>
        <w:t>for metastatic or locally advanced oesophageal and HER2</w:t>
      </w:r>
      <w:r w:rsidR="003B2997">
        <w:rPr>
          <w:rFonts w:cstheme="minorHAnsi"/>
        </w:rPr>
        <w:t>-</w:t>
      </w:r>
      <w:r w:rsidR="006C6269" w:rsidRPr="00A33C32">
        <w:rPr>
          <w:rFonts w:cstheme="minorHAnsi"/>
        </w:rPr>
        <w:t xml:space="preserve">negative gastro-oesophageal carcinoma (squamous </w:t>
      </w:r>
      <w:r w:rsidR="001C1939">
        <w:rPr>
          <w:rFonts w:cstheme="minorHAnsi"/>
        </w:rPr>
        <w:t xml:space="preserve">cell </w:t>
      </w:r>
      <w:r w:rsidR="00D24B45">
        <w:rPr>
          <w:rFonts w:cstheme="minorHAnsi"/>
        </w:rPr>
        <w:t xml:space="preserve">(SCC) </w:t>
      </w:r>
      <w:r w:rsidR="006C6269" w:rsidRPr="00A33C32">
        <w:rPr>
          <w:rFonts w:cstheme="minorHAnsi"/>
        </w:rPr>
        <w:t xml:space="preserve">or adenocarcinoma). </w:t>
      </w:r>
      <w:r w:rsidR="000076B5" w:rsidRPr="00A33C32">
        <w:rPr>
          <w:rFonts w:cstheme="minorHAnsi"/>
        </w:rPr>
        <w:t>Prior to this</w:t>
      </w:r>
      <w:r w:rsidR="006C6269" w:rsidRPr="00A33C32">
        <w:rPr>
          <w:rFonts w:cstheme="minorHAnsi"/>
        </w:rPr>
        <w:t xml:space="preserve"> </w:t>
      </w:r>
      <w:r>
        <w:t>PBC</w:t>
      </w:r>
      <w:r w:rsidRPr="00A33C32" w:rsidDel="00E302E1">
        <w:rPr>
          <w:rFonts w:cstheme="minorHAnsi"/>
        </w:rPr>
        <w:t xml:space="preserve"> </w:t>
      </w:r>
      <w:r w:rsidR="006C6269" w:rsidRPr="00A33C32">
        <w:rPr>
          <w:rFonts w:cstheme="minorHAnsi"/>
        </w:rPr>
        <w:t>had been the first-line choice</w:t>
      </w:r>
      <w:r w:rsidR="000076B5" w:rsidRPr="00A33C32">
        <w:rPr>
          <w:rFonts w:cstheme="minorHAnsi"/>
        </w:rPr>
        <w:t xml:space="preserve"> for many years</w:t>
      </w:r>
      <w:r w:rsidR="006C6269" w:rsidRPr="00A33C32">
        <w:rPr>
          <w:rFonts w:cstheme="minorHAnsi"/>
        </w:rPr>
        <w:t xml:space="preserve">. </w:t>
      </w:r>
      <w:r w:rsidR="00FF2177" w:rsidRPr="00A33C32">
        <w:rPr>
          <w:rFonts w:cstheme="minorHAnsi"/>
        </w:rPr>
        <w:t xml:space="preserve">Previously the emphasis was on </w:t>
      </w:r>
      <w:r w:rsidR="007E4090" w:rsidRPr="00A33C32">
        <w:rPr>
          <w:rFonts w:cstheme="minorHAnsi"/>
        </w:rPr>
        <w:t>c</w:t>
      </w:r>
      <w:r w:rsidR="00FF2177" w:rsidRPr="00A33C32">
        <w:rPr>
          <w:rFonts w:cstheme="minorHAnsi"/>
        </w:rPr>
        <w:t xml:space="preserve">isplatin-based treatment, </w:t>
      </w:r>
      <w:r w:rsidR="008D1CF4" w:rsidRPr="00A33C32">
        <w:rPr>
          <w:rFonts w:cstheme="minorHAnsi"/>
        </w:rPr>
        <w:t xml:space="preserve">though </w:t>
      </w:r>
      <w:r w:rsidR="00FF2177" w:rsidRPr="00A33C32">
        <w:rPr>
          <w:rFonts w:cstheme="minorHAnsi"/>
        </w:rPr>
        <w:t>m</w:t>
      </w:r>
      <w:r w:rsidR="00301BC2" w:rsidRPr="00A33C32">
        <w:rPr>
          <w:rFonts w:cstheme="minorHAnsi"/>
        </w:rPr>
        <w:t>ore recently o</w:t>
      </w:r>
      <w:r w:rsidR="00BD4CC0" w:rsidRPr="00A33C32">
        <w:rPr>
          <w:rFonts w:cstheme="minorHAnsi"/>
        </w:rPr>
        <w:t>xaliplatin-based regimens have been incorporated into</w:t>
      </w:r>
      <w:r w:rsidR="00BA6553" w:rsidRPr="00A33C32">
        <w:rPr>
          <w:rFonts w:cstheme="minorHAnsi"/>
        </w:rPr>
        <w:t xml:space="preserve"> treatment pathways</w:t>
      </w:r>
      <w:r w:rsidR="00BF5593" w:rsidRPr="00A33C32">
        <w:rPr>
          <w:rFonts w:cstheme="minorHAnsi"/>
        </w:rPr>
        <w:t xml:space="preserve">. </w:t>
      </w:r>
      <w:r w:rsidR="002965AA">
        <w:rPr>
          <w:rFonts w:cstheme="minorHAnsi"/>
        </w:rPr>
        <w:t>B</w:t>
      </w:r>
      <w:r w:rsidR="00BF5593" w:rsidRPr="00A33C32">
        <w:rPr>
          <w:rFonts w:cstheme="minorHAnsi"/>
        </w:rPr>
        <w:t xml:space="preserve">enefit </w:t>
      </w:r>
      <w:r w:rsidR="002965AA">
        <w:rPr>
          <w:rFonts w:cstheme="minorHAnsi"/>
        </w:rPr>
        <w:t>from</w:t>
      </w:r>
      <w:r w:rsidR="002965AA" w:rsidRPr="00A33C32">
        <w:rPr>
          <w:rFonts w:cstheme="minorHAnsi"/>
        </w:rPr>
        <w:t xml:space="preserve"> </w:t>
      </w:r>
      <w:r w:rsidR="00BF5593" w:rsidRPr="00A33C32">
        <w:rPr>
          <w:rFonts w:cstheme="minorHAnsi"/>
        </w:rPr>
        <w:t xml:space="preserve">palliative chemotherapy is less </w:t>
      </w:r>
      <w:r w:rsidR="006C7352">
        <w:rPr>
          <w:rFonts w:cstheme="minorHAnsi"/>
        </w:rPr>
        <w:t xml:space="preserve">clearly </w:t>
      </w:r>
      <w:r w:rsidR="00D24B45">
        <w:rPr>
          <w:rFonts w:cstheme="minorHAnsi"/>
        </w:rPr>
        <w:t>established</w:t>
      </w:r>
      <w:r w:rsidR="00D24B45" w:rsidRPr="00A33C32">
        <w:rPr>
          <w:rFonts w:cstheme="minorHAnsi"/>
        </w:rPr>
        <w:t xml:space="preserve"> </w:t>
      </w:r>
      <w:r w:rsidR="00BF5593" w:rsidRPr="00A33C32">
        <w:rPr>
          <w:rFonts w:cstheme="minorHAnsi"/>
        </w:rPr>
        <w:t xml:space="preserve">in </w:t>
      </w:r>
      <w:r w:rsidR="00D24B45">
        <w:rPr>
          <w:rFonts w:cstheme="minorHAnsi"/>
        </w:rPr>
        <w:t>SCC</w:t>
      </w:r>
      <w:r w:rsidR="00BF5593" w:rsidRPr="00A33C32">
        <w:rPr>
          <w:rFonts w:cstheme="minorHAnsi"/>
        </w:rPr>
        <w:t xml:space="preserve"> </w:t>
      </w:r>
      <w:r w:rsidR="008F392F" w:rsidRPr="00A33C32">
        <w:rPr>
          <w:rFonts w:cstheme="minorHAnsi"/>
        </w:rPr>
        <w:t>than in</w:t>
      </w:r>
      <w:r w:rsidR="00BF5593" w:rsidRPr="00A33C32">
        <w:rPr>
          <w:rFonts w:cstheme="minorHAnsi"/>
        </w:rPr>
        <w:t xml:space="preserve"> adenocarcinoma, though generally patients </w:t>
      </w:r>
      <w:r w:rsidR="002965AA">
        <w:rPr>
          <w:rFonts w:cstheme="minorHAnsi"/>
        </w:rPr>
        <w:t>receive</w:t>
      </w:r>
      <w:r w:rsidR="00BF5593" w:rsidRPr="00A33C32">
        <w:rPr>
          <w:rFonts w:cstheme="minorHAnsi"/>
        </w:rPr>
        <w:t xml:space="preserve"> platinum-based regimens if fit</w:t>
      </w:r>
      <w:r w:rsidR="00E23992" w:rsidRPr="00A33C32">
        <w:rPr>
          <w:rFonts w:cstheme="minorHAnsi"/>
        </w:rPr>
        <w:fldChar w:fldCharType="begin">
          <w:fldData xml:space="preserve">PEVuZE5vdGU+PENpdGU+PEF1dGhvcj5TbXl0aDwvQXV0aG9yPjxZZWFyPjIwMTY8L1llYXI+PFJl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</w:fldData>
        </w:fldChar>
      </w:r>
      <w:r w:rsidR="009D3D7E">
        <w:rPr>
          <w:rFonts w:cstheme="minorHAnsi"/>
        </w:rPr>
        <w:instrText xml:space="preserve"> ADDIN EN.CITE </w:instrText>
      </w:r>
      <w:r w:rsidR="009D3D7E">
        <w:rPr>
          <w:rFonts w:cstheme="minorHAnsi"/>
        </w:rPr>
        <w:fldChar w:fldCharType="begin">
          <w:fldData xml:space="preserve">PEVuZE5vdGU+PENpdGU+PEF1dGhvcj5TbXl0aDwvQXV0aG9yPjxZZWFyPjIwMTY8L1llYXI+PFJl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E23992" w:rsidRPr="00A33C32">
        <w:rPr>
          <w:rFonts w:cstheme="minorHAnsi"/>
        </w:rPr>
      </w:r>
      <w:r w:rsidR="00E23992" w:rsidRPr="00A33C32">
        <w:rPr>
          <w:rFonts w:cstheme="minorHAnsi"/>
        </w:rPr>
        <w:fldChar w:fldCharType="separate"/>
      </w:r>
      <w:r w:rsidR="009D3D7E">
        <w:rPr>
          <w:rFonts w:cstheme="minorHAnsi"/>
          <w:noProof/>
        </w:rPr>
        <w:t>[19, 20]</w:t>
      </w:r>
      <w:r w:rsidR="00E23992" w:rsidRPr="00A33C32">
        <w:rPr>
          <w:rFonts w:cstheme="minorHAnsi"/>
        </w:rPr>
        <w:fldChar w:fldCharType="end"/>
      </w:r>
      <w:r w:rsidR="007366CD" w:rsidRPr="00A33C32">
        <w:rPr>
          <w:rFonts w:cstheme="minorHAnsi"/>
        </w:rPr>
        <w:t>.</w:t>
      </w:r>
      <w:r w:rsidR="00BA6553" w:rsidRPr="00A33C32">
        <w:rPr>
          <w:rFonts w:cstheme="minorHAnsi"/>
        </w:rPr>
        <w:t xml:space="preserve"> </w:t>
      </w:r>
    </w:p>
    <w:p w14:paraId="1B7C2A3A" w14:textId="77777777" w:rsidR="00E37080" w:rsidRPr="00A33C32" w:rsidRDefault="00E37080" w:rsidP="000F0F64">
      <w:pPr>
        <w:spacing w:after="0" w:line="480" w:lineRule="auto"/>
        <w:contextualSpacing/>
        <w:rPr>
          <w:rFonts w:cstheme="minorHAnsi"/>
        </w:rPr>
      </w:pPr>
    </w:p>
    <w:p w14:paraId="056CAB92" w14:textId="35B09AE8" w:rsidR="00DF192C" w:rsidRDefault="00305E6D" w:rsidP="000F0F64">
      <w:pPr>
        <w:spacing w:after="0" w:line="480" w:lineRule="auto"/>
        <w:contextualSpacing/>
        <w:rPr>
          <w:rFonts w:cstheme="minorHAnsi"/>
        </w:rPr>
      </w:pPr>
      <w:r w:rsidRPr="00A33C32">
        <w:rPr>
          <w:rFonts w:cstheme="minorHAnsi"/>
        </w:rPr>
        <w:t>Upon progression</w:t>
      </w:r>
      <w:r w:rsidR="00D24B45">
        <w:rPr>
          <w:rFonts w:cstheme="minorHAnsi"/>
        </w:rPr>
        <w:t>,</w:t>
      </w:r>
      <w:r w:rsidRPr="00A33C32">
        <w:rPr>
          <w:rFonts w:cstheme="minorHAnsi"/>
        </w:rPr>
        <w:t xml:space="preserve"> treatment optio</w:t>
      </w:r>
      <w:r w:rsidR="00D56A4F" w:rsidRPr="00A33C32">
        <w:rPr>
          <w:rFonts w:cstheme="minorHAnsi"/>
        </w:rPr>
        <w:t>ns</w:t>
      </w:r>
      <w:r w:rsidR="00B74013" w:rsidRPr="00A33C32">
        <w:rPr>
          <w:rFonts w:cstheme="minorHAnsi"/>
        </w:rPr>
        <w:t xml:space="preserve"> </w:t>
      </w:r>
      <w:r w:rsidR="00D56A4F" w:rsidRPr="00A33C32">
        <w:rPr>
          <w:rFonts w:cstheme="minorHAnsi"/>
        </w:rPr>
        <w:t>include</w:t>
      </w:r>
      <w:r w:rsidR="00CD6673" w:rsidRPr="00A33C32">
        <w:rPr>
          <w:rFonts w:cstheme="minorHAnsi"/>
        </w:rPr>
        <w:t xml:space="preserve"> taxane</w:t>
      </w:r>
      <w:r w:rsidR="003B1DC0" w:rsidRPr="00A33C32">
        <w:rPr>
          <w:rFonts w:cstheme="minorHAnsi"/>
        </w:rPr>
        <w:t xml:space="preserve">, </w:t>
      </w:r>
      <w:r w:rsidR="00CD6673" w:rsidRPr="00A33C32">
        <w:rPr>
          <w:rFonts w:cstheme="minorHAnsi"/>
        </w:rPr>
        <w:t>irinotecan</w:t>
      </w:r>
      <w:r w:rsidR="003B1DC0" w:rsidRPr="00A33C32">
        <w:rPr>
          <w:rFonts w:cstheme="minorHAnsi"/>
        </w:rPr>
        <w:t xml:space="preserve"> or trifluridine-tipiracil</w:t>
      </w:r>
      <w:r w:rsidR="00CD6673" w:rsidRPr="00A33C32">
        <w:rPr>
          <w:rFonts w:cstheme="minorHAnsi"/>
        </w:rPr>
        <w:t xml:space="preserve"> chemotherapy</w:t>
      </w:r>
      <w:r w:rsidR="004B433B" w:rsidRPr="00A33C32">
        <w:rPr>
          <w:rFonts w:cstheme="minorHAnsi"/>
        </w:rPr>
        <w:t xml:space="preserve"> (histology and tumour site dependent)</w:t>
      </w:r>
      <w:r w:rsidR="00CD6673" w:rsidRPr="00A33C32">
        <w:rPr>
          <w:rFonts w:cstheme="minorHAnsi"/>
        </w:rPr>
        <w:t>,</w:t>
      </w:r>
      <w:r w:rsidR="00C24788" w:rsidRPr="00A33C32">
        <w:rPr>
          <w:rFonts w:cstheme="minorHAnsi"/>
        </w:rPr>
        <w:t xml:space="preserve"> h</w:t>
      </w:r>
      <w:r w:rsidR="00D26C9C" w:rsidRPr="00A33C32">
        <w:rPr>
          <w:rFonts w:cstheme="minorHAnsi"/>
        </w:rPr>
        <w:t>owever</w:t>
      </w:r>
      <w:r w:rsidR="007B5868" w:rsidRPr="00A33C32">
        <w:rPr>
          <w:rFonts w:cstheme="minorHAnsi"/>
        </w:rPr>
        <w:t xml:space="preserve">, survival gains are </w:t>
      </w:r>
      <w:r w:rsidR="00C10ED6" w:rsidRPr="00A33C32">
        <w:rPr>
          <w:rFonts w:cstheme="minorHAnsi"/>
        </w:rPr>
        <w:t xml:space="preserve">generally </w:t>
      </w:r>
      <w:r w:rsidR="00D24B45">
        <w:rPr>
          <w:rFonts w:cstheme="minorHAnsi"/>
        </w:rPr>
        <w:t>under</w:t>
      </w:r>
      <w:r w:rsidR="00D24B45" w:rsidRPr="00A33C32">
        <w:rPr>
          <w:rFonts w:cstheme="minorHAnsi"/>
        </w:rPr>
        <w:t xml:space="preserve"> </w:t>
      </w:r>
      <w:r w:rsidR="00C10ED6" w:rsidRPr="00A33C32">
        <w:rPr>
          <w:rFonts w:cstheme="minorHAnsi"/>
        </w:rPr>
        <w:t>3 months</w:t>
      </w:r>
      <w:r w:rsidR="00D648DC" w:rsidRPr="00A33C32">
        <w:rPr>
          <w:rFonts w:cstheme="minorHAnsi"/>
        </w:rPr>
        <w:t xml:space="preserve"> </w:t>
      </w:r>
      <w:r w:rsidR="00D24B45">
        <w:rPr>
          <w:rFonts w:cstheme="minorHAnsi"/>
        </w:rPr>
        <w:t>compared</w:t>
      </w:r>
      <w:r w:rsidR="00D648DC" w:rsidRPr="00A33C32">
        <w:rPr>
          <w:rFonts w:cstheme="minorHAnsi"/>
        </w:rPr>
        <w:t xml:space="preserve"> to </w:t>
      </w:r>
      <w:r w:rsidR="00CF6963" w:rsidRPr="00A33C32">
        <w:rPr>
          <w:rFonts w:cstheme="minorHAnsi"/>
        </w:rPr>
        <w:t>BSC</w:t>
      </w:r>
      <w:r w:rsidR="00D7123C" w:rsidRPr="00A33C32">
        <w:rPr>
          <w:rFonts w:cstheme="minorHAnsi"/>
        </w:rPr>
        <w:fldChar w:fldCharType="begin">
          <w:fldData xml:space="preserve">PEVuZE5vdGU+PENpdGU+PEF1dGhvcj5UaHVzcy1QYXRpZW5jZTwvQXV0aG9yPjxZZWFyPjIwMTE8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</w:fldData>
        </w:fldChar>
      </w:r>
      <w:r w:rsidR="009D3D7E">
        <w:rPr>
          <w:rFonts w:cstheme="minorHAnsi"/>
        </w:rPr>
        <w:instrText xml:space="preserve"> ADDIN EN.CITE </w:instrText>
      </w:r>
      <w:r w:rsidR="009D3D7E">
        <w:rPr>
          <w:rFonts w:cstheme="minorHAnsi"/>
        </w:rPr>
        <w:fldChar w:fldCharType="begin">
          <w:fldData xml:space="preserve">PEVuZE5vdGU+PENpdGU+PEF1dGhvcj5UaHVzcy1QYXRpZW5jZTwvQXV0aG9yPjxZZWFyPjIwMTE8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D7123C" w:rsidRPr="00A33C32">
        <w:rPr>
          <w:rFonts w:cstheme="minorHAnsi"/>
        </w:rPr>
      </w:r>
      <w:r w:rsidR="00D7123C" w:rsidRPr="00A33C32">
        <w:rPr>
          <w:rFonts w:cstheme="minorHAnsi"/>
        </w:rPr>
        <w:fldChar w:fldCharType="separate"/>
      </w:r>
      <w:r w:rsidR="009D3D7E">
        <w:rPr>
          <w:rFonts w:cstheme="minorHAnsi"/>
          <w:noProof/>
        </w:rPr>
        <w:t>[21-24]</w:t>
      </w:r>
      <w:r w:rsidR="00D7123C" w:rsidRPr="00A33C32">
        <w:rPr>
          <w:rFonts w:cstheme="minorHAnsi"/>
        </w:rPr>
        <w:fldChar w:fldCharType="end"/>
      </w:r>
      <w:r w:rsidR="00D648DC" w:rsidRPr="00A33C32">
        <w:rPr>
          <w:rFonts w:cstheme="minorHAnsi"/>
        </w:rPr>
        <w:t>.</w:t>
      </w:r>
      <w:r w:rsidR="00055C69" w:rsidRPr="00A33C32">
        <w:rPr>
          <w:rFonts w:cstheme="minorHAnsi"/>
        </w:rPr>
        <w:t xml:space="preserve"> </w:t>
      </w:r>
      <w:r w:rsidR="008F0B3D" w:rsidRPr="00A33C32">
        <w:rPr>
          <w:rFonts w:cstheme="minorHAnsi"/>
        </w:rPr>
        <w:t xml:space="preserve">Nivolumab is approved for advanced oesophageal </w:t>
      </w:r>
      <w:r w:rsidR="00D24B45">
        <w:rPr>
          <w:rFonts w:cstheme="minorHAnsi"/>
        </w:rPr>
        <w:t>SCC</w:t>
      </w:r>
      <w:r w:rsidR="008F0B3D" w:rsidRPr="00A33C32">
        <w:rPr>
          <w:rFonts w:cstheme="minorHAnsi"/>
        </w:rPr>
        <w:t xml:space="preserve"> after fluropyrimidine- and </w:t>
      </w:r>
      <w:r w:rsidR="00E302E1">
        <w:t>PBC</w:t>
      </w:r>
      <w:r w:rsidR="00E302E1" w:rsidRPr="00A33C32" w:rsidDel="00E302E1">
        <w:rPr>
          <w:rFonts w:cstheme="minorHAnsi"/>
        </w:rPr>
        <w:t xml:space="preserve"> </w:t>
      </w:r>
      <w:r w:rsidR="0026362A">
        <w:rPr>
          <w:rFonts w:cstheme="minorHAnsi"/>
        </w:rPr>
        <w:t>(if not receiving</w:t>
      </w:r>
      <w:r w:rsidR="008F0B3D" w:rsidRPr="00A33C32">
        <w:rPr>
          <w:rFonts w:cstheme="minorHAnsi"/>
        </w:rPr>
        <w:t xml:space="preserve"> chemoimmunotherapy</w:t>
      </w:r>
      <w:r w:rsidR="0026362A">
        <w:rPr>
          <w:rFonts w:cstheme="minorHAnsi"/>
        </w:rPr>
        <w:t>)</w:t>
      </w:r>
      <w:r w:rsidR="0006037D" w:rsidRPr="00A33C32">
        <w:rPr>
          <w:rFonts w:cstheme="minorHAnsi"/>
        </w:rPr>
        <w:fldChar w:fldCharType="begin"/>
      </w:r>
      <w:r w:rsidR="009D3D7E">
        <w:rPr>
          <w:rFonts w:cstheme="minorHAnsi"/>
        </w:rPr>
        <w:instrText xml:space="preserve"> ADDIN EN.CITE &lt;EndNote&gt;&lt;Cite&gt;&lt;Author&gt;National Institute for Health and Care Excellence&lt;/Author&gt;&lt;Year&gt;2021.&lt;/Year&gt;&lt;RecNum&gt;180&lt;/RecNum&gt;&lt;DisplayText&gt;[25]&lt;/DisplayText&gt;&lt;record&gt;&lt;rec-number&gt;180&lt;/rec-number&gt;&lt;foreign-keys&gt;&lt;key app="EN" db-id="5e9fdfxty0frr2ewdtpp9dfarp02f50t5vvw" timestamp="1635508626"&gt;180&lt;/key&gt;&lt;/foreign-keys&gt;&lt;ref-type name="Web Page"&gt;12&lt;/ref-type&gt;&lt;contributors&gt;&lt;authors&gt;&lt;author&gt;National Institute for Health and Care Excellence, .&lt;/author&gt;&lt;/authors&gt;&lt;/contributors&gt;&lt;titles&gt;&lt;title&gt;Technoloy appraisal guidance - Nivolumab for previously treated unresectable advanced or recurrent oesophageal cancer.&lt;/title&gt;&lt;/titles&gt;&lt;number&gt;29th October 2021&lt;/number&gt;&lt;dates&gt;&lt;year&gt;2021.&lt;/year&gt;&lt;/dates&gt;&lt;urls&gt;&lt;related-urls&gt;&lt;url&gt;https://www.nice.org.uk/guidance/TA707.&lt;/url&gt;&lt;/related-urls&gt;&lt;/urls&gt;&lt;/record&gt;&lt;/Cite&gt;&lt;/EndNote&gt;</w:instrText>
      </w:r>
      <w:r w:rsidR="0006037D" w:rsidRPr="00A33C32">
        <w:rPr>
          <w:rFonts w:cstheme="minorHAnsi"/>
        </w:rPr>
        <w:fldChar w:fldCharType="separate"/>
      </w:r>
      <w:r w:rsidR="009D3D7E">
        <w:rPr>
          <w:rFonts w:cstheme="minorHAnsi"/>
          <w:noProof/>
        </w:rPr>
        <w:t>[25]</w:t>
      </w:r>
      <w:r w:rsidR="0006037D" w:rsidRPr="00A33C32">
        <w:rPr>
          <w:rFonts w:cstheme="minorHAnsi"/>
        </w:rPr>
        <w:fldChar w:fldCharType="end"/>
      </w:r>
      <w:r w:rsidR="008F0B3D" w:rsidRPr="00A33C32">
        <w:rPr>
          <w:rFonts w:cstheme="minorHAnsi"/>
        </w:rPr>
        <w:t>.</w:t>
      </w:r>
      <w:r w:rsidR="007D2315" w:rsidRPr="00A33C32">
        <w:rPr>
          <w:rFonts w:cstheme="minorHAnsi"/>
        </w:rPr>
        <w:t xml:space="preserve"> </w:t>
      </w:r>
      <w:r w:rsidR="0026362A">
        <w:rPr>
          <w:rFonts w:cstheme="minorHAnsi"/>
        </w:rPr>
        <w:t>R</w:t>
      </w:r>
      <w:r w:rsidR="009F4D0B" w:rsidRPr="00A33C32">
        <w:rPr>
          <w:rFonts w:cstheme="minorHAnsi"/>
        </w:rPr>
        <w:t>amucirumab</w:t>
      </w:r>
      <w:r w:rsidR="0026362A">
        <w:rPr>
          <w:rFonts w:cstheme="minorHAnsi"/>
        </w:rPr>
        <w:t xml:space="preserve"> improves survival,</w:t>
      </w:r>
      <w:r w:rsidR="009F4D0B" w:rsidRPr="00A33C32">
        <w:rPr>
          <w:rFonts w:cstheme="minorHAnsi"/>
        </w:rPr>
        <w:t xml:space="preserve"> </w:t>
      </w:r>
      <w:r w:rsidR="00D648DC" w:rsidRPr="00A33C32">
        <w:rPr>
          <w:rFonts w:cstheme="minorHAnsi"/>
        </w:rPr>
        <w:t>alone</w:t>
      </w:r>
      <w:r w:rsidR="00CF6963" w:rsidRPr="00A33C32">
        <w:rPr>
          <w:rFonts w:cstheme="minorHAnsi"/>
        </w:rPr>
        <w:t xml:space="preserve"> </w:t>
      </w:r>
      <w:r w:rsidR="0026362A">
        <w:rPr>
          <w:rFonts w:cstheme="minorHAnsi"/>
        </w:rPr>
        <w:t xml:space="preserve">or </w:t>
      </w:r>
      <w:r w:rsidR="000C13D7" w:rsidRPr="00A33C32">
        <w:rPr>
          <w:rFonts w:cstheme="minorHAnsi"/>
        </w:rPr>
        <w:t>combined</w:t>
      </w:r>
      <w:r w:rsidR="007751CB" w:rsidRPr="00A33C32">
        <w:rPr>
          <w:rFonts w:cstheme="minorHAnsi"/>
        </w:rPr>
        <w:t xml:space="preserve"> with paclitaxel</w:t>
      </w:r>
      <w:r w:rsidR="0026362A">
        <w:rPr>
          <w:rFonts w:cstheme="minorHAnsi"/>
        </w:rPr>
        <w:t xml:space="preserve">, and </w:t>
      </w:r>
      <w:r w:rsidR="00DF546B">
        <w:rPr>
          <w:rFonts w:cstheme="minorHAnsi"/>
        </w:rPr>
        <w:t xml:space="preserve">is </w:t>
      </w:r>
      <w:r w:rsidR="0026362A">
        <w:rPr>
          <w:rFonts w:cstheme="minorHAnsi"/>
        </w:rPr>
        <w:t>recommended</w:t>
      </w:r>
      <w:r w:rsidR="0026362A" w:rsidRPr="00A33C32">
        <w:rPr>
          <w:rFonts w:cstheme="minorHAnsi"/>
        </w:rPr>
        <w:t xml:space="preserve"> in ESMO guidelines</w:t>
      </w:r>
      <w:r w:rsidR="00740E0A">
        <w:rPr>
          <w:rFonts w:cstheme="minorHAnsi"/>
        </w:rPr>
        <w:t>,</w:t>
      </w:r>
      <w:r w:rsidR="0026362A" w:rsidRPr="0026362A">
        <w:rPr>
          <w:rFonts w:cstheme="minorHAnsi"/>
        </w:rPr>
        <w:t xml:space="preserve"> </w:t>
      </w:r>
      <w:r w:rsidR="0026362A" w:rsidRPr="00A33C32">
        <w:rPr>
          <w:rFonts w:cstheme="minorHAnsi"/>
        </w:rPr>
        <w:t>though not by NICE in the UK</w:t>
      </w:r>
      <w:r w:rsidR="00C70258" w:rsidRPr="00A33C32">
        <w:rPr>
          <w:rFonts w:cstheme="minorHAnsi"/>
        </w:rPr>
        <w:fldChar w:fldCharType="begin">
          <w:fldData xml:space="preserve">PEVuZE5vdGU+PENpdGU+PEF1dGhvcj5GdWNoczwvQXV0aG9yPjxZZWFyPjIwMTQ8L1llYXI+PFJl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</w:fldData>
        </w:fldChar>
      </w:r>
      <w:r w:rsidR="009D3D7E">
        <w:rPr>
          <w:rFonts w:cstheme="minorHAnsi"/>
        </w:rPr>
        <w:instrText xml:space="preserve"> ADDIN EN.CITE </w:instrText>
      </w:r>
      <w:r w:rsidR="009D3D7E">
        <w:rPr>
          <w:rFonts w:cstheme="minorHAnsi"/>
        </w:rPr>
        <w:fldChar w:fldCharType="begin">
          <w:fldData xml:space="preserve">PEVuZE5vdGU+PENpdGU+PEF1dGhvcj5GdWNoczwvQXV0aG9yPjxZZWFyPjIwMTQ8L1llYXI+PFJl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C70258" w:rsidRPr="00A33C32">
        <w:rPr>
          <w:rFonts w:cstheme="minorHAnsi"/>
        </w:rPr>
      </w:r>
      <w:r w:rsidR="00C70258" w:rsidRPr="00A33C32">
        <w:rPr>
          <w:rFonts w:cstheme="minorHAnsi"/>
        </w:rPr>
        <w:fldChar w:fldCharType="separate"/>
      </w:r>
      <w:r w:rsidR="009D3D7E">
        <w:rPr>
          <w:rFonts w:cstheme="minorHAnsi"/>
          <w:noProof/>
        </w:rPr>
        <w:t>[19, 26, 27]</w:t>
      </w:r>
      <w:r w:rsidR="00C70258" w:rsidRPr="00A33C32">
        <w:rPr>
          <w:rFonts w:cstheme="minorHAnsi"/>
        </w:rPr>
        <w:fldChar w:fldCharType="end"/>
      </w:r>
      <w:r w:rsidR="00C54D95" w:rsidRPr="009C67AB">
        <w:rPr>
          <w:rFonts w:cstheme="minorHAnsi"/>
        </w:rPr>
        <w:t>.</w:t>
      </w:r>
      <w:r w:rsidR="00C54D95" w:rsidRPr="00990721">
        <w:rPr>
          <w:rFonts w:cstheme="minorHAnsi"/>
        </w:rPr>
        <w:t xml:space="preserve"> </w:t>
      </w:r>
    </w:p>
    <w:p w14:paraId="05C6D9EC" w14:textId="77777777" w:rsidR="00A72DCD" w:rsidRPr="00A33C32" w:rsidRDefault="00A72DCD" w:rsidP="000F0F64">
      <w:pPr>
        <w:spacing w:after="0" w:line="480" w:lineRule="auto"/>
        <w:contextualSpacing/>
        <w:rPr>
          <w:rFonts w:cstheme="minorHAnsi"/>
        </w:rPr>
      </w:pPr>
    </w:p>
    <w:p w14:paraId="38A2F8B8" w14:textId="2A2E1B82" w:rsidR="00721159" w:rsidRPr="00A33C32" w:rsidRDefault="00AB0E64" w:rsidP="000F0F64">
      <w:pPr>
        <w:spacing w:after="0" w:line="480" w:lineRule="auto"/>
        <w:contextualSpacing/>
        <w:rPr>
          <w:rFonts w:cstheme="minorHAnsi"/>
        </w:rPr>
      </w:pPr>
      <w:r>
        <w:rPr>
          <w:rFonts w:cstheme="minorHAnsi"/>
        </w:rPr>
        <w:t xml:space="preserve">A </w:t>
      </w:r>
      <w:r w:rsidR="0026362A">
        <w:rPr>
          <w:rFonts w:cstheme="minorHAnsi"/>
        </w:rPr>
        <w:t xml:space="preserve">second-line </w:t>
      </w:r>
      <w:r w:rsidR="00EF5079" w:rsidRPr="00A33C32">
        <w:rPr>
          <w:rFonts w:cstheme="minorHAnsi"/>
        </w:rPr>
        <w:t xml:space="preserve">phase II trial </w:t>
      </w:r>
      <w:r w:rsidR="0026362A">
        <w:rPr>
          <w:rFonts w:cstheme="minorHAnsi"/>
        </w:rPr>
        <w:t xml:space="preserve">for </w:t>
      </w:r>
      <w:r w:rsidR="00EF5079" w:rsidRPr="00A33C32">
        <w:rPr>
          <w:rFonts w:cstheme="minorHAnsi"/>
        </w:rPr>
        <w:t>advanced gastric cancer</w:t>
      </w:r>
      <w:r>
        <w:rPr>
          <w:rFonts w:cstheme="minorHAnsi"/>
        </w:rPr>
        <w:t>,</w:t>
      </w:r>
      <w:r w:rsidR="00EF5079" w:rsidRPr="00A33C32">
        <w:rPr>
          <w:rFonts w:cstheme="minorHAnsi"/>
        </w:rPr>
        <w:t xml:space="preserve"> following cisplatin combin</w:t>
      </w:r>
      <w:r>
        <w:rPr>
          <w:rFonts w:cstheme="minorHAnsi"/>
        </w:rPr>
        <w:t>ed</w:t>
      </w:r>
      <w:r w:rsidR="00EF5079" w:rsidRPr="00A33C32">
        <w:rPr>
          <w:rFonts w:cstheme="minorHAnsi"/>
        </w:rPr>
        <w:t xml:space="preserve"> with capecitabine or S1</w:t>
      </w:r>
      <w:r w:rsidR="0026362A">
        <w:rPr>
          <w:rFonts w:cstheme="minorHAnsi"/>
        </w:rPr>
        <w:t xml:space="preserve">, </w:t>
      </w:r>
      <w:r w:rsidR="00EF5079" w:rsidRPr="00A33C32">
        <w:rPr>
          <w:rFonts w:cstheme="minorHAnsi"/>
        </w:rPr>
        <w:t xml:space="preserve">randomised </w:t>
      </w:r>
      <w:r>
        <w:rPr>
          <w:rFonts w:cstheme="minorHAnsi"/>
        </w:rPr>
        <w:t xml:space="preserve">patients </w:t>
      </w:r>
      <w:r w:rsidR="00EF5079" w:rsidRPr="00A33C32">
        <w:rPr>
          <w:rFonts w:cstheme="minorHAnsi"/>
        </w:rPr>
        <w:t>to docetaxel plus cisplatin (n=23), docetaxel plus S1 (n=23) or docetaxel alone (n=23).</w:t>
      </w:r>
      <w:r w:rsidR="004F32FC">
        <w:rPr>
          <w:rFonts w:cstheme="minorHAnsi"/>
        </w:rPr>
        <w:t xml:space="preserve"> Th</w:t>
      </w:r>
      <w:r w:rsidR="00107876">
        <w:rPr>
          <w:rFonts w:cstheme="minorHAnsi"/>
        </w:rPr>
        <w:t>e</w:t>
      </w:r>
      <w:r w:rsidR="004F32FC">
        <w:rPr>
          <w:rFonts w:cstheme="minorHAnsi"/>
        </w:rPr>
        <w:t xml:space="preserve"> study was halted approximately halfway through planned recruitment (</w:t>
      </w:r>
      <w:r w:rsidR="005E3E4F">
        <w:rPr>
          <w:rFonts w:cstheme="minorHAnsi"/>
        </w:rPr>
        <w:t>through</w:t>
      </w:r>
      <w:r w:rsidR="004F32FC">
        <w:rPr>
          <w:rFonts w:cstheme="minorHAnsi"/>
        </w:rPr>
        <w:t xml:space="preserve"> poor accrual) and did not detect a difference between arms in its primary endpoint of </w:t>
      </w:r>
      <w:r w:rsidR="000053DA">
        <w:rPr>
          <w:rFonts w:cstheme="minorHAnsi"/>
        </w:rPr>
        <w:t>ORR</w:t>
      </w:r>
      <w:r w:rsidR="004F32FC">
        <w:rPr>
          <w:rFonts w:cstheme="minorHAnsi"/>
        </w:rPr>
        <w:t xml:space="preserve"> (4.3%, 8.7% and 4.3% respectively). </w:t>
      </w:r>
      <w:r w:rsidR="005E3E4F">
        <w:rPr>
          <w:rFonts w:cstheme="minorHAnsi"/>
        </w:rPr>
        <w:t>D</w:t>
      </w:r>
      <w:r w:rsidR="00EF5079" w:rsidRPr="00A33C32">
        <w:rPr>
          <w:rFonts w:cstheme="minorHAnsi"/>
        </w:rPr>
        <w:t xml:space="preserve">ocetaxel plus cisplatin had worse median </w:t>
      </w:r>
      <w:r w:rsidR="00146AAF">
        <w:rPr>
          <w:rFonts w:cstheme="minorHAnsi"/>
        </w:rPr>
        <w:t>OS</w:t>
      </w:r>
      <w:r w:rsidR="00EF5079" w:rsidRPr="00A33C32">
        <w:rPr>
          <w:rFonts w:cstheme="minorHAnsi"/>
        </w:rPr>
        <w:t xml:space="preserve"> compared to</w:t>
      </w:r>
      <w:r w:rsidR="00146AAF">
        <w:rPr>
          <w:rFonts w:cstheme="minorHAnsi"/>
        </w:rPr>
        <w:t xml:space="preserve"> </w:t>
      </w:r>
      <w:r w:rsidR="00EF5079" w:rsidRPr="00A33C32">
        <w:rPr>
          <w:rFonts w:cstheme="minorHAnsi"/>
        </w:rPr>
        <w:t xml:space="preserve">docetaxel alone (5.6 months vs. 10.0 months, p=0.035), </w:t>
      </w:r>
      <w:r w:rsidR="004F32FC">
        <w:rPr>
          <w:rFonts w:cstheme="minorHAnsi"/>
        </w:rPr>
        <w:t>although sample size limitations make it</w:t>
      </w:r>
      <w:r w:rsidR="00EF5079" w:rsidRPr="00A33C32">
        <w:rPr>
          <w:rFonts w:cstheme="minorHAnsi"/>
        </w:rPr>
        <w:t xml:space="preserve"> difficult to draw meaningful conclusion</w:t>
      </w:r>
      <w:r w:rsidR="005E3E4F">
        <w:rPr>
          <w:rFonts w:cstheme="minorHAnsi"/>
        </w:rPr>
        <w:t>s</w:t>
      </w:r>
      <w:r w:rsidR="00EF5079" w:rsidRPr="00A33C32">
        <w:rPr>
          <w:rFonts w:cstheme="minorHAnsi"/>
        </w:rPr>
        <w:fldChar w:fldCharType="begin">
          <w:fldData xml:space="preserve">PEVuZE5vdGU+PENpdGU+PEF1dGhvcj5MZWU8L0F1dGhvcj48WWVhcj4yMDE3PC9ZZWFyPjxSZWNO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</w:fldData>
        </w:fldChar>
      </w:r>
      <w:r w:rsidR="009D3D7E">
        <w:rPr>
          <w:rFonts w:cstheme="minorHAnsi"/>
        </w:rPr>
        <w:instrText xml:space="preserve"> ADDIN EN.CITE </w:instrText>
      </w:r>
      <w:r w:rsidR="009D3D7E">
        <w:rPr>
          <w:rFonts w:cstheme="minorHAnsi"/>
        </w:rPr>
        <w:fldChar w:fldCharType="begin">
          <w:fldData xml:space="preserve">PEVuZE5vdGU+PENpdGU+PEF1dGhvcj5MZWU8L0F1dGhvcj48WWVhcj4yMDE3PC9ZZWFyPjxSZWNO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EF5079" w:rsidRPr="00A33C32">
        <w:rPr>
          <w:rFonts w:cstheme="minorHAnsi"/>
        </w:rPr>
      </w:r>
      <w:r w:rsidR="00EF5079" w:rsidRPr="00A33C32">
        <w:rPr>
          <w:rFonts w:cstheme="minorHAnsi"/>
        </w:rPr>
        <w:fldChar w:fldCharType="separate"/>
      </w:r>
      <w:r w:rsidR="009D3D7E">
        <w:rPr>
          <w:rFonts w:cstheme="minorHAnsi"/>
          <w:noProof/>
        </w:rPr>
        <w:t>[28]</w:t>
      </w:r>
      <w:r w:rsidR="00EF5079" w:rsidRPr="00A33C32">
        <w:rPr>
          <w:rFonts w:cstheme="minorHAnsi"/>
        </w:rPr>
        <w:fldChar w:fldCharType="end"/>
      </w:r>
      <w:r w:rsidR="00EF5079" w:rsidRPr="00A33C32">
        <w:rPr>
          <w:rFonts w:cstheme="minorHAnsi"/>
        </w:rPr>
        <w:t>. Other prospective trials of second-line chemotherapy involving platinum</w:t>
      </w:r>
      <w:r w:rsidR="005E3E4F">
        <w:rPr>
          <w:rFonts w:cstheme="minorHAnsi"/>
        </w:rPr>
        <w:t xml:space="preserve"> </w:t>
      </w:r>
      <w:r>
        <w:rPr>
          <w:rFonts w:cstheme="minorHAnsi"/>
        </w:rPr>
        <w:t>have not presented subgroup</w:t>
      </w:r>
      <w:r w:rsidR="00EF5079" w:rsidRPr="00A33C32">
        <w:rPr>
          <w:rFonts w:cstheme="minorHAnsi"/>
        </w:rPr>
        <w:t xml:space="preserve"> results to allow platinum rechallenge to be assessed</w:t>
      </w:r>
      <w:r w:rsidR="00EF5079" w:rsidRPr="00A33C32">
        <w:rPr>
          <w:rFonts w:cstheme="minorHAnsi"/>
        </w:rPr>
        <w:fldChar w:fldCharType="begin">
          <w:fldData xml:space="preserve">PEVuZE5vdGU+PENpdGU+PEF1dGhvcj5IaWd1Y2hpPC9BdXRob3I+PFllYXI+MjAxNDwvWWVhcj48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</w:fldData>
        </w:fldChar>
      </w:r>
      <w:r w:rsidR="009D3D7E">
        <w:rPr>
          <w:rFonts w:cstheme="minorHAnsi"/>
        </w:rPr>
        <w:instrText xml:space="preserve"> ADDIN EN.CITE </w:instrText>
      </w:r>
      <w:r w:rsidR="009D3D7E">
        <w:rPr>
          <w:rFonts w:cstheme="minorHAnsi"/>
        </w:rPr>
        <w:fldChar w:fldCharType="begin">
          <w:fldData xml:space="preserve">PEVuZE5vdGU+PENpdGU+PEF1dGhvcj5IaWd1Y2hpPC9BdXRob3I+PFllYXI+MjAxNDwvWWVhcj48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EF5079" w:rsidRPr="00A33C32">
        <w:rPr>
          <w:rFonts w:cstheme="minorHAnsi"/>
        </w:rPr>
      </w:r>
      <w:r w:rsidR="00EF5079" w:rsidRPr="00A33C32">
        <w:rPr>
          <w:rFonts w:cstheme="minorHAnsi"/>
        </w:rPr>
        <w:fldChar w:fldCharType="separate"/>
      </w:r>
      <w:r w:rsidR="009D3D7E">
        <w:rPr>
          <w:rFonts w:cstheme="minorHAnsi"/>
          <w:noProof/>
        </w:rPr>
        <w:t>[29]</w:t>
      </w:r>
      <w:r w:rsidR="00EF5079" w:rsidRPr="00A33C32">
        <w:rPr>
          <w:rFonts w:cstheme="minorHAnsi"/>
        </w:rPr>
        <w:fldChar w:fldCharType="end"/>
      </w:r>
      <w:r w:rsidR="00EF5079" w:rsidRPr="00A33C32">
        <w:rPr>
          <w:rFonts w:cstheme="minorHAnsi"/>
        </w:rPr>
        <w:t xml:space="preserve">. </w:t>
      </w:r>
    </w:p>
    <w:p w14:paraId="5F2C7758" w14:textId="77777777" w:rsidR="00721159" w:rsidRPr="00A33C32" w:rsidRDefault="00721159" w:rsidP="000F0F64">
      <w:pPr>
        <w:spacing w:after="0" w:line="480" w:lineRule="auto"/>
        <w:contextualSpacing/>
        <w:rPr>
          <w:rFonts w:cstheme="minorHAnsi"/>
        </w:rPr>
      </w:pPr>
    </w:p>
    <w:p w14:paraId="47EB5644" w14:textId="3B8CD75B" w:rsidR="003C003E" w:rsidRDefault="009606F1" w:rsidP="000F0F64">
      <w:pPr>
        <w:spacing w:after="0" w:line="480" w:lineRule="auto"/>
        <w:contextualSpacing/>
        <w:rPr>
          <w:rFonts w:cstheme="minorHAnsi"/>
        </w:rPr>
      </w:pPr>
      <w:r>
        <w:rPr>
          <w:rFonts w:cstheme="minorHAnsi"/>
        </w:rPr>
        <w:t xml:space="preserve">A </w:t>
      </w:r>
      <w:r w:rsidR="00C86626" w:rsidRPr="00A33C32">
        <w:rPr>
          <w:rFonts w:cstheme="minorHAnsi"/>
        </w:rPr>
        <w:t>retrospe</w:t>
      </w:r>
      <w:r w:rsidR="0072103B" w:rsidRPr="00A33C32">
        <w:rPr>
          <w:rFonts w:cstheme="minorHAnsi"/>
        </w:rPr>
        <w:t>ctive</w:t>
      </w:r>
      <w:r>
        <w:rPr>
          <w:rFonts w:cstheme="minorHAnsi"/>
        </w:rPr>
        <w:t>, single institution,</w:t>
      </w:r>
      <w:r w:rsidR="0072103B" w:rsidRPr="00A33C32">
        <w:rPr>
          <w:rFonts w:cstheme="minorHAnsi"/>
        </w:rPr>
        <w:t xml:space="preserve"> review of 106 patients </w:t>
      </w:r>
      <w:r w:rsidR="009A53E8" w:rsidRPr="00A33C32">
        <w:rPr>
          <w:rFonts w:cstheme="minorHAnsi"/>
        </w:rPr>
        <w:t>treated with</w:t>
      </w:r>
      <w:r w:rsidR="006924BD" w:rsidRPr="00A33C32">
        <w:rPr>
          <w:rFonts w:cstheme="minorHAnsi"/>
        </w:rPr>
        <w:t xml:space="preserve"> </w:t>
      </w:r>
      <w:r w:rsidR="005B0F0D" w:rsidRPr="00A33C32">
        <w:rPr>
          <w:rFonts w:cstheme="minorHAnsi"/>
        </w:rPr>
        <w:t>sPBC</w:t>
      </w:r>
      <w:r w:rsidR="006924BD" w:rsidRPr="00A33C32">
        <w:rPr>
          <w:rFonts w:cstheme="minorHAnsi"/>
        </w:rPr>
        <w:t xml:space="preserve"> for relapsed oe</w:t>
      </w:r>
      <w:r w:rsidR="00AA5436" w:rsidRPr="00A33C32">
        <w:rPr>
          <w:rFonts w:cstheme="minorHAnsi"/>
        </w:rPr>
        <w:t>sophagogastric cancer</w:t>
      </w:r>
      <w:r>
        <w:rPr>
          <w:rFonts w:cstheme="minorHAnsi"/>
        </w:rPr>
        <w:t xml:space="preserve"> found m</w:t>
      </w:r>
      <w:r w:rsidR="000560DA" w:rsidRPr="00A33C32">
        <w:rPr>
          <w:rFonts w:cstheme="minorHAnsi"/>
        </w:rPr>
        <w:t xml:space="preserve">edian </w:t>
      </w:r>
      <w:r w:rsidR="00B7387B" w:rsidRPr="00A33C32">
        <w:rPr>
          <w:rFonts w:cstheme="minorHAnsi"/>
        </w:rPr>
        <w:t>OS</w:t>
      </w:r>
      <w:r w:rsidR="000560DA" w:rsidRPr="00A33C32">
        <w:rPr>
          <w:rFonts w:cstheme="minorHAnsi"/>
        </w:rPr>
        <w:t xml:space="preserve"> </w:t>
      </w:r>
      <w:r w:rsidR="005E3E4F">
        <w:rPr>
          <w:rFonts w:cstheme="minorHAnsi"/>
        </w:rPr>
        <w:t>of</w:t>
      </w:r>
      <w:r w:rsidR="005E3E4F" w:rsidRPr="00A33C32">
        <w:rPr>
          <w:rFonts w:cstheme="minorHAnsi"/>
        </w:rPr>
        <w:t xml:space="preserve"> </w:t>
      </w:r>
      <w:r w:rsidR="0079165B" w:rsidRPr="00A33C32">
        <w:rPr>
          <w:rFonts w:cstheme="minorHAnsi"/>
        </w:rPr>
        <w:t>6.6</w:t>
      </w:r>
      <w:r w:rsidR="000560DA" w:rsidRPr="00A33C32">
        <w:rPr>
          <w:rFonts w:cstheme="minorHAnsi"/>
        </w:rPr>
        <w:t xml:space="preserve"> </w:t>
      </w:r>
      <w:r>
        <w:rPr>
          <w:rFonts w:cstheme="minorHAnsi"/>
        </w:rPr>
        <w:t xml:space="preserve">or 10 months </w:t>
      </w:r>
      <w:r w:rsidRPr="00A33C32">
        <w:rPr>
          <w:rFonts w:cstheme="minorHAnsi"/>
        </w:rPr>
        <w:t>for treat</w:t>
      </w:r>
      <w:r w:rsidR="005E3E4F">
        <w:rPr>
          <w:rFonts w:cstheme="minorHAnsi"/>
        </w:rPr>
        <w:t>ment</w:t>
      </w:r>
      <w:r w:rsidRPr="00A33C32">
        <w:rPr>
          <w:rFonts w:cstheme="minorHAnsi"/>
        </w:rPr>
        <w:t xml:space="preserve"> with initial palliative </w:t>
      </w:r>
      <w:r>
        <w:rPr>
          <w:rFonts w:cstheme="minorHAnsi"/>
        </w:rPr>
        <w:t>or</w:t>
      </w:r>
      <w:r w:rsidR="000560DA" w:rsidRPr="00A33C32">
        <w:rPr>
          <w:rFonts w:cstheme="minorHAnsi"/>
        </w:rPr>
        <w:t xml:space="preserve"> </w:t>
      </w:r>
      <w:r w:rsidR="0079165B" w:rsidRPr="00A33C32">
        <w:rPr>
          <w:rFonts w:cstheme="minorHAnsi"/>
        </w:rPr>
        <w:t>radical</w:t>
      </w:r>
      <w:r w:rsidR="000560DA" w:rsidRPr="00A33C32">
        <w:rPr>
          <w:rFonts w:cstheme="minorHAnsi"/>
        </w:rPr>
        <w:t xml:space="preserve"> intent</w:t>
      </w:r>
      <w:r>
        <w:rPr>
          <w:rFonts w:cstheme="minorHAnsi"/>
        </w:rPr>
        <w:t xml:space="preserve"> respectively</w:t>
      </w:r>
      <w:r w:rsidR="00161174" w:rsidRPr="00A33C32">
        <w:rPr>
          <w:rFonts w:cstheme="minorHAnsi"/>
        </w:rPr>
        <w:t xml:space="preserve">. </w:t>
      </w:r>
      <w:r w:rsidR="005E3E4F">
        <w:rPr>
          <w:rFonts w:cstheme="minorHAnsi"/>
        </w:rPr>
        <w:t>M</w:t>
      </w:r>
      <w:r w:rsidR="00584925" w:rsidRPr="00A33C32">
        <w:rPr>
          <w:rFonts w:cstheme="minorHAnsi"/>
        </w:rPr>
        <w:t>edian</w:t>
      </w:r>
      <w:r w:rsidR="002F6F45" w:rsidRPr="00A33C32">
        <w:rPr>
          <w:rFonts w:cstheme="minorHAnsi"/>
        </w:rPr>
        <w:t xml:space="preserve"> </w:t>
      </w:r>
      <w:r w:rsidR="00312E31" w:rsidRPr="00A33C32">
        <w:rPr>
          <w:rFonts w:cstheme="minorHAnsi"/>
        </w:rPr>
        <w:t xml:space="preserve">PFI </w:t>
      </w:r>
      <w:r w:rsidR="00EE7D55">
        <w:rPr>
          <w:rFonts w:cstheme="minorHAnsi"/>
        </w:rPr>
        <w:t>was</w:t>
      </w:r>
      <w:r w:rsidR="00F5695B" w:rsidRPr="00A33C32">
        <w:rPr>
          <w:rFonts w:cstheme="minorHAnsi"/>
        </w:rPr>
        <w:t xml:space="preserve"> </w:t>
      </w:r>
      <w:r w:rsidR="006D3D58" w:rsidRPr="00A33C32">
        <w:rPr>
          <w:rFonts w:cstheme="minorHAnsi"/>
        </w:rPr>
        <w:t xml:space="preserve">10.7 and 15.5 months </w:t>
      </w:r>
      <w:r w:rsidR="0079165B" w:rsidRPr="00A33C32">
        <w:rPr>
          <w:rFonts w:cstheme="minorHAnsi"/>
        </w:rPr>
        <w:t>respectively</w:t>
      </w:r>
      <w:r w:rsidR="002B1A2F">
        <w:rPr>
          <w:rFonts w:cstheme="minorHAnsi"/>
        </w:rPr>
        <w:t>, which is likely to have favourably influenced outcomes</w:t>
      </w:r>
      <w:r w:rsidR="00865C2D" w:rsidRPr="00A33C32">
        <w:rPr>
          <w:rFonts w:cstheme="minorHAnsi"/>
        </w:rPr>
        <w:fldChar w:fldCharType="begin">
          <w:fldData xml:space="preserve">PEVuZE5vdGU+PENpdGU+PEF1dGhvcj5Pa2luZXM8L0F1dGhvcj48WWVhcj4yMDEwPC9ZZWFyPjxS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</w:fldData>
        </w:fldChar>
      </w:r>
      <w:r w:rsidR="009D3D7E">
        <w:rPr>
          <w:rFonts w:cstheme="minorHAnsi"/>
        </w:rPr>
        <w:instrText xml:space="preserve"> ADDIN EN.CITE </w:instrText>
      </w:r>
      <w:r w:rsidR="009D3D7E">
        <w:rPr>
          <w:rFonts w:cstheme="minorHAnsi"/>
        </w:rPr>
        <w:fldChar w:fldCharType="begin">
          <w:fldData xml:space="preserve">PEVuZE5vdGU+PENpdGU+PEF1dGhvcj5Pa2luZXM8L0F1dGhvcj48WWVhcj4yMDEwPC9ZZWFyPjxS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865C2D" w:rsidRPr="00A33C32">
        <w:rPr>
          <w:rFonts w:cstheme="minorHAnsi"/>
        </w:rPr>
      </w:r>
      <w:r w:rsidR="00865C2D" w:rsidRPr="00A33C32">
        <w:rPr>
          <w:rFonts w:cstheme="minorHAnsi"/>
        </w:rPr>
        <w:fldChar w:fldCharType="separate"/>
      </w:r>
      <w:r w:rsidR="009D3D7E">
        <w:rPr>
          <w:rFonts w:cstheme="minorHAnsi"/>
          <w:noProof/>
        </w:rPr>
        <w:t>[30]</w:t>
      </w:r>
      <w:r w:rsidR="00865C2D" w:rsidRPr="00A33C32">
        <w:rPr>
          <w:rFonts w:cstheme="minorHAnsi"/>
        </w:rPr>
        <w:fldChar w:fldCharType="end"/>
      </w:r>
      <w:r w:rsidR="00865C2D" w:rsidRPr="00A33C32">
        <w:rPr>
          <w:rFonts w:cstheme="minorHAnsi"/>
        </w:rPr>
        <w:t>.</w:t>
      </w:r>
      <w:r w:rsidR="001C0882" w:rsidRPr="00A33C32">
        <w:rPr>
          <w:rFonts w:cstheme="minorHAnsi"/>
        </w:rPr>
        <w:t xml:space="preserve"> </w:t>
      </w:r>
      <w:r>
        <w:rPr>
          <w:rFonts w:cstheme="minorHAnsi"/>
        </w:rPr>
        <w:t>A smaller</w:t>
      </w:r>
      <w:r w:rsidRPr="00A33C32">
        <w:rPr>
          <w:rFonts w:cstheme="minorHAnsi"/>
        </w:rPr>
        <w:t xml:space="preserve"> </w:t>
      </w:r>
      <w:r w:rsidR="00562139" w:rsidRPr="00A33C32">
        <w:rPr>
          <w:rFonts w:cstheme="minorHAnsi"/>
        </w:rPr>
        <w:t xml:space="preserve">retrospective review </w:t>
      </w:r>
      <w:r w:rsidR="00041AB8" w:rsidRPr="00A33C32">
        <w:rPr>
          <w:rFonts w:cstheme="minorHAnsi"/>
        </w:rPr>
        <w:t xml:space="preserve">included </w:t>
      </w:r>
      <w:r w:rsidR="00865C2D" w:rsidRPr="00A33C32">
        <w:rPr>
          <w:rFonts w:cstheme="minorHAnsi"/>
        </w:rPr>
        <w:t xml:space="preserve">39 patients treated with sPBC following progression after fPBC. </w:t>
      </w:r>
      <w:r>
        <w:rPr>
          <w:rFonts w:cstheme="minorHAnsi"/>
        </w:rPr>
        <w:t>M</w:t>
      </w:r>
      <w:r w:rsidR="00865C2D" w:rsidRPr="00A33C32">
        <w:rPr>
          <w:rFonts w:cstheme="minorHAnsi"/>
        </w:rPr>
        <w:t xml:space="preserve">edian </w:t>
      </w:r>
      <w:r w:rsidR="00885DAB" w:rsidRPr="00A33C32">
        <w:rPr>
          <w:rFonts w:cstheme="minorHAnsi"/>
        </w:rPr>
        <w:t>PFI</w:t>
      </w:r>
      <w:r w:rsidR="00865C2D" w:rsidRPr="00A33C32">
        <w:rPr>
          <w:rFonts w:cstheme="minorHAnsi"/>
        </w:rPr>
        <w:t xml:space="preserve"> was 9.5 months. Median </w:t>
      </w:r>
      <w:r w:rsidR="00C540E5" w:rsidRPr="00A33C32">
        <w:rPr>
          <w:rFonts w:cstheme="minorHAnsi"/>
        </w:rPr>
        <w:t>OS</w:t>
      </w:r>
      <w:r w:rsidR="00865C2D" w:rsidRPr="00A33C32">
        <w:rPr>
          <w:rFonts w:cstheme="minorHAnsi"/>
        </w:rPr>
        <w:t xml:space="preserve"> was 5.7 months, extending to 8 months in those respond</w:t>
      </w:r>
      <w:r w:rsidR="005E3E4F">
        <w:rPr>
          <w:rFonts w:cstheme="minorHAnsi"/>
        </w:rPr>
        <w:t>ing</w:t>
      </w:r>
      <w:r w:rsidR="00865C2D" w:rsidRPr="00A33C32">
        <w:rPr>
          <w:rFonts w:cstheme="minorHAnsi"/>
        </w:rPr>
        <w:t xml:space="preserve"> to sPBC</w:t>
      </w:r>
      <w:r w:rsidR="00865C2D" w:rsidRPr="00A33C32">
        <w:rPr>
          <w:rFonts w:cstheme="minorHAnsi"/>
        </w:rPr>
        <w:fldChar w:fldCharType="begin"/>
      </w:r>
      <w:r w:rsidR="009D3D7E">
        <w:rPr>
          <w:rFonts w:cstheme="minorHAnsi"/>
        </w:rPr>
        <w:instrText xml:space="preserve"> ADDIN EN.CITE &lt;EndNote&gt;&lt;Cite&gt;&lt;Author&gt;Hingorani&lt;/Author&gt;&lt;Year&gt;2015&lt;/Year&gt;&lt;RecNum&gt;41&lt;/RecNum&gt;&lt;DisplayText&gt;[31]&lt;/DisplayText&gt;&lt;record&gt;&lt;rec-number&gt;41&lt;/rec-number&gt;&lt;foreign-keys&gt;&lt;key app="EN" db-id="5e9fdfxty0frr2ewdtpp9dfarp02f50t5vvw" timestamp="1630401552"&gt;41&lt;/key&gt;&lt;/foreign-keys&gt;&lt;ref-type name="Journal Article"&gt;17&lt;/ref-type&gt;&lt;contributors&gt;&lt;authors&gt;&lt;author&gt;Hingorani, M.&lt;/author&gt;&lt;author&gt;Dixit, S.&lt;/author&gt;&lt;author&gt;Roy, R.&lt;/author&gt;&lt;author&gt;Maraveyas, A.&lt;/author&gt;&lt;/authors&gt;&lt;/contributors&gt;&lt;auth-address&gt;Castle Hill Hospital, Cottingham, UK.&lt;/auth-address&gt;&lt;titles&gt;&lt;title&gt;Retention of platinum sensitivity till late stages of tumour progression may imply improved prognosis of oesophageal and gastric cancers&lt;/title&gt;&lt;secondary-title&gt;Oncol Res Treat&lt;/secondary-title&gt;&lt;/titles&gt;&lt;periodical&gt;&lt;full-title&gt;Oncol Res Treat&lt;/full-title&gt;&lt;/periodical&gt;&lt;pages&gt;28-34&lt;/pages&gt;&lt;volume&gt;38&lt;/volume&gt;&lt;number&gt;1-2&lt;/number&gt;&lt;edition&gt;2015/01/31&lt;/edition&gt;&lt;keywords&gt;&lt;keyword&gt;Aged&lt;/keyword&gt;&lt;keyword&gt;Antineoplastic Agents/administration &amp;amp; dosage&lt;/keyword&gt;&lt;keyword&gt;Antineoplastic Combined Chemotherapy Protocols/*administration &amp;amp; dosage&lt;/keyword&gt;&lt;keyword&gt;Disease Progression&lt;/keyword&gt;&lt;keyword&gt;Dose-Response Relationship, Drug&lt;/keyword&gt;&lt;keyword&gt;Drug Resistance, Neoplasm&lt;/keyword&gt;&lt;keyword&gt;Esophageal Neoplasms/*drug therapy/*pathology&lt;/keyword&gt;&lt;keyword&gt;Female&lt;/keyword&gt;&lt;keyword&gt;Humans&lt;/keyword&gt;&lt;keyword&gt;Male&lt;/keyword&gt;&lt;keyword&gt;Middle Aged&lt;/keyword&gt;&lt;keyword&gt;Neoplasm Staging&lt;/keyword&gt;&lt;keyword&gt;Platinum Compounds/*administration &amp;amp; dosage&lt;/keyword&gt;&lt;keyword&gt;Prognosis&lt;/keyword&gt;&lt;keyword&gt;Retrospective Studies&lt;/keyword&gt;&lt;keyword&gt;Stomach Neoplasms/*drug therapy/*pathology&lt;/keyword&gt;&lt;keyword&gt;Treatment Outcome&lt;/keyword&gt;&lt;/keywords&gt;&lt;dates&gt;&lt;year&gt;2015&lt;/year&gt;&lt;/dates&gt;&lt;isbn&gt;2296-5270&lt;/isbn&gt;&lt;accession-num&gt;25634795&lt;/accession-num&gt;&lt;urls&gt;&lt;/urls&gt;&lt;electronic-resource-num&gt;10.1159/000371506&lt;/electronic-resource-num&gt;&lt;remote-database-provider&gt;NLM&lt;/remote-database-provider&gt;&lt;language&gt;eng&lt;/language&gt;&lt;/record&gt;&lt;/Cite&gt;&lt;/EndNote&gt;</w:instrText>
      </w:r>
      <w:r w:rsidR="00865C2D" w:rsidRPr="00A33C32">
        <w:rPr>
          <w:rFonts w:cstheme="minorHAnsi"/>
        </w:rPr>
        <w:fldChar w:fldCharType="separate"/>
      </w:r>
      <w:r w:rsidR="009D3D7E">
        <w:rPr>
          <w:rFonts w:cstheme="minorHAnsi"/>
          <w:noProof/>
        </w:rPr>
        <w:t>[31]</w:t>
      </w:r>
      <w:r w:rsidR="00865C2D" w:rsidRPr="00A33C32">
        <w:rPr>
          <w:rFonts w:cstheme="minorHAnsi"/>
        </w:rPr>
        <w:fldChar w:fldCharType="end"/>
      </w:r>
      <w:r w:rsidR="00865C2D" w:rsidRPr="00A33C32">
        <w:rPr>
          <w:rFonts w:cstheme="minorHAnsi"/>
        </w:rPr>
        <w:t>.</w:t>
      </w:r>
      <w:r w:rsidR="00562139" w:rsidRPr="00A33C32">
        <w:rPr>
          <w:rFonts w:cstheme="minorHAnsi"/>
        </w:rPr>
        <w:t xml:space="preserve"> </w:t>
      </w:r>
    </w:p>
    <w:p w14:paraId="2A594CBD" w14:textId="77777777" w:rsidR="003C003E" w:rsidRDefault="003C003E" w:rsidP="000F0F64">
      <w:pPr>
        <w:spacing w:after="0" w:line="480" w:lineRule="auto"/>
        <w:contextualSpacing/>
        <w:rPr>
          <w:rFonts w:cstheme="minorHAnsi"/>
        </w:rPr>
      </w:pPr>
    </w:p>
    <w:p w14:paraId="3EE1C6ED" w14:textId="2CC96649" w:rsidR="00555F7B" w:rsidRPr="00A33C32" w:rsidRDefault="003E12CB" w:rsidP="000F0F64">
      <w:pPr>
        <w:spacing w:after="0" w:line="480" w:lineRule="auto"/>
        <w:contextualSpacing/>
        <w:rPr>
          <w:rFonts w:cstheme="minorHAnsi"/>
        </w:rPr>
      </w:pPr>
      <w:r>
        <w:rPr>
          <w:rFonts w:cstheme="minorHAnsi"/>
        </w:rPr>
        <w:t>Accepting the substantial limitations of sample sizes</w:t>
      </w:r>
      <w:r w:rsidR="00F21E5E" w:rsidRPr="00A33C32">
        <w:rPr>
          <w:rFonts w:cstheme="minorHAnsi"/>
        </w:rPr>
        <w:t xml:space="preserve"> and retrospective </w:t>
      </w:r>
      <w:r>
        <w:rPr>
          <w:rFonts w:cstheme="minorHAnsi"/>
        </w:rPr>
        <w:t>designs</w:t>
      </w:r>
      <w:r w:rsidR="00F21E5E" w:rsidRPr="00A33C32">
        <w:rPr>
          <w:rFonts w:cstheme="minorHAnsi"/>
        </w:rPr>
        <w:t xml:space="preserve">, </w:t>
      </w:r>
      <w:r>
        <w:rPr>
          <w:rFonts w:cstheme="minorHAnsi"/>
        </w:rPr>
        <w:t>these</w:t>
      </w:r>
      <w:r w:rsidRPr="00A33C32">
        <w:rPr>
          <w:rFonts w:cstheme="minorHAnsi"/>
        </w:rPr>
        <w:t xml:space="preserve"> </w:t>
      </w:r>
      <w:r w:rsidR="00562139" w:rsidRPr="00A33C32">
        <w:rPr>
          <w:rFonts w:cstheme="minorHAnsi"/>
        </w:rPr>
        <w:t xml:space="preserve">data </w:t>
      </w:r>
      <w:r>
        <w:rPr>
          <w:rFonts w:cstheme="minorHAnsi"/>
        </w:rPr>
        <w:t>support a hypothesis</w:t>
      </w:r>
      <w:r w:rsidRPr="00A33C32">
        <w:rPr>
          <w:rFonts w:cstheme="minorHAnsi"/>
        </w:rPr>
        <w:t xml:space="preserve"> </w:t>
      </w:r>
      <w:r w:rsidR="00562139" w:rsidRPr="00A33C32">
        <w:rPr>
          <w:rFonts w:cstheme="minorHAnsi"/>
        </w:rPr>
        <w:t xml:space="preserve">that </w:t>
      </w:r>
      <w:r w:rsidR="005E3E4F">
        <w:rPr>
          <w:rFonts w:cstheme="minorHAnsi"/>
        </w:rPr>
        <w:t xml:space="preserve">PBC </w:t>
      </w:r>
      <w:r w:rsidR="00562139" w:rsidRPr="00A33C32">
        <w:rPr>
          <w:rFonts w:cstheme="minorHAnsi"/>
        </w:rPr>
        <w:t>rechallenge may be a reasonable strategy in select</w:t>
      </w:r>
      <w:r>
        <w:rPr>
          <w:rFonts w:cstheme="minorHAnsi"/>
        </w:rPr>
        <w:t>ed</w:t>
      </w:r>
      <w:r w:rsidR="00562139" w:rsidRPr="00A33C32">
        <w:rPr>
          <w:rFonts w:cstheme="minorHAnsi"/>
        </w:rPr>
        <w:t xml:space="preserve"> patients with</w:t>
      </w:r>
      <w:r w:rsidR="005F6FFB">
        <w:rPr>
          <w:rFonts w:cstheme="minorHAnsi"/>
        </w:rPr>
        <w:t xml:space="preserve"> </w:t>
      </w:r>
      <w:r>
        <w:rPr>
          <w:rFonts w:cstheme="minorHAnsi"/>
        </w:rPr>
        <w:t>longer</w:t>
      </w:r>
      <w:r w:rsidR="00562139" w:rsidRPr="00A33C32">
        <w:rPr>
          <w:rFonts w:cstheme="minorHAnsi"/>
        </w:rPr>
        <w:t xml:space="preserve"> </w:t>
      </w:r>
      <w:r w:rsidR="00673143">
        <w:rPr>
          <w:rFonts w:cstheme="minorHAnsi"/>
        </w:rPr>
        <w:t>PFI</w:t>
      </w:r>
      <w:r w:rsidR="00562139" w:rsidRPr="00A33C32">
        <w:rPr>
          <w:rFonts w:cstheme="minorHAnsi"/>
        </w:rPr>
        <w:t xml:space="preserve"> who remain fit for treatment</w:t>
      </w:r>
      <w:r w:rsidR="0032748C" w:rsidRPr="0032748C">
        <w:rPr>
          <w:rFonts w:cstheme="minorHAnsi"/>
        </w:rPr>
        <w:t>.</w:t>
      </w:r>
      <w:r w:rsidR="00033659" w:rsidRPr="00A33C32">
        <w:rPr>
          <w:rFonts w:cstheme="minorHAnsi"/>
        </w:rPr>
        <w:t xml:space="preserve"> </w:t>
      </w:r>
      <w:r w:rsidR="00FC5238" w:rsidRPr="00A33C32">
        <w:rPr>
          <w:rFonts w:cstheme="minorHAnsi"/>
        </w:rPr>
        <w:t xml:space="preserve">What is not clear from this data is the benefit of rechallenge with </w:t>
      </w:r>
      <w:r>
        <w:rPr>
          <w:rFonts w:cstheme="minorHAnsi"/>
        </w:rPr>
        <w:t xml:space="preserve">either </w:t>
      </w:r>
      <w:r w:rsidR="00FC5238" w:rsidRPr="00A33C32">
        <w:rPr>
          <w:rFonts w:cstheme="minorHAnsi"/>
        </w:rPr>
        <w:t>single agent</w:t>
      </w:r>
      <w:r>
        <w:rPr>
          <w:rFonts w:cstheme="minorHAnsi"/>
        </w:rPr>
        <w:t>, or combination,</w:t>
      </w:r>
      <w:r w:rsidR="00FC5238" w:rsidRPr="00A33C32">
        <w:rPr>
          <w:rFonts w:cstheme="minorHAnsi"/>
        </w:rPr>
        <w:t xml:space="preserve"> </w:t>
      </w:r>
      <w:r w:rsidR="005E3E4F">
        <w:rPr>
          <w:rFonts w:cstheme="minorHAnsi"/>
        </w:rPr>
        <w:t>PBC</w:t>
      </w:r>
      <w:r w:rsidR="001939C9" w:rsidRPr="00A33C32">
        <w:rPr>
          <w:rFonts w:cstheme="minorHAnsi"/>
        </w:rPr>
        <w:t xml:space="preserve"> as all patients received combination regimens</w:t>
      </w:r>
      <w:r w:rsidR="00A34062" w:rsidRPr="00A33C32">
        <w:rPr>
          <w:rFonts w:cstheme="minorHAnsi"/>
        </w:rPr>
        <w:fldChar w:fldCharType="begin">
          <w:fldData xml:space="preserve">PEVuZE5vdGU+PENpdGU+PEF1dGhvcj5Pa2luZXM8L0F1dGhvcj48WWVhcj4yMDEwPC9ZZWFyPjxS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</w:fldData>
        </w:fldChar>
      </w:r>
      <w:r w:rsidR="009D3D7E">
        <w:rPr>
          <w:rFonts w:cstheme="minorHAnsi"/>
        </w:rPr>
        <w:instrText xml:space="preserve"> ADDIN EN.CITE </w:instrText>
      </w:r>
      <w:r w:rsidR="009D3D7E">
        <w:rPr>
          <w:rFonts w:cstheme="minorHAnsi"/>
        </w:rPr>
        <w:fldChar w:fldCharType="begin">
          <w:fldData xml:space="preserve">PEVuZE5vdGU+PENpdGU+PEF1dGhvcj5Pa2luZXM8L0F1dGhvcj48WWVhcj4yMDEwPC9ZZWFyPjxS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A34062" w:rsidRPr="00A33C32">
        <w:rPr>
          <w:rFonts w:cstheme="minorHAnsi"/>
        </w:rPr>
      </w:r>
      <w:r w:rsidR="00A34062" w:rsidRPr="00A33C32">
        <w:rPr>
          <w:rFonts w:cstheme="minorHAnsi"/>
        </w:rPr>
        <w:fldChar w:fldCharType="separate"/>
      </w:r>
      <w:r w:rsidR="009D3D7E">
        <w:rPr>
          <w:rFonts w:cstheme="minorHAnsi"/>
          <w:noProof/>
        </w:rPr>
        <w:t>[30, 31]</w:t>
      </w:r>
      <w:r w:rsidR="00A34062" w:rsidRPr="00A33C32">
        <w:rPr>
          <w:rFonts w:cstheme="minorHAnsi"/>
        </w:rPr>
        <w:fldChar w:fldCharType="end"/>
      </w:r>
      <w:r w:rsidR="00A34062" w:rsidRPr="00A33C32">
        <w:rPr>
          <w:rFonts w:cstheme="minorHAnsi"/>
        </w:rPr>
        <w:t>.</w:t>
      </w:r>
    </w:p>
    <w:p w14:paraId="76994AE2" w14:textId="77777777" w:rsidR="00721159" w:rsidRPr="00A33C32" w:rsidRDefault="00721159" w:rsidP="000F0F64">
      <w:pPr>
        <w:spacing w:after="0" w:line="480" w:lineRule="auto"/>
        <w:contextualSpacing/>
        <w:rPr>
          <w:rFonts w:cstheme="minorHAnsi"/>
        </w:rPr>
      </w:pPr>
    </w:p>
    <w:p w14:paraId="71DAC9AB" w14:textId="77777777" w:rsidR="00721159" w:rsidRPr="00A33C32" w:rsidRDefault="00F4350A" w:rsidP="000F0F64">
      <w:pPr>
        <w:spacing w:after="0" w:line="480" w:lineRule="auto"/>
        <w:contextualSpacing/>
        <w:rPr>
          <w:rFonts w:cstheme="minorHAnsi"/>
          <w:b/>
          <w:bCs/>
          <w:u w:val="single"/>
        </w:rPr>
      </w:pPr>
      <w:r w:rsidRPr="00A33C32">
        <w:rPr>
          <w:rFonts w:cstheme="minorHAnsi"/>
          <w:b/>
          <w:bCs/>
          <w:u w:val="single"/>
        </w:rPr>
        <w:t>Biliary tract cancer</w:t>
      </w:r>
    </w:p>
    <w:p w14:paraId="717791D7" w14:textId="325B9A84" w:rsidR="00721159" w:rsidRPr="00A33C32" w:rsidRDefault="003E12CB" w:rsidP="000F0F64">
      <w:pPr>
        <w:spacing w:after="0" w:line="480" w:lineRule="auto"/>
        <w:contextualSpacing/>
        <w:rPr>
          <w:rFonts w:cstheme="minorHAnsi"/>
        </w:rPr>
      </w:pPr>
      <w:r>
        <w:rPr>
          <w:rFonts w:cstheme="minorHAnsi"/>
        </w:rPr>
        <w:t>P</w:t>
      </w:r>
      <w:r w:rsidR="00C42266" w:rsidRPr="00A33C32">
        <w:rPr>
          <w:rFonts w:cstheme="minorHAnsi"/>
        </w:rPr>
        <w:t xml:space="preserve">rognosis </w:t>
      </w:r>
      <w:r>
        <w:rPr>
          <w:rFonts w:cstheme="minorHAnsi"/>
        </w:rPr>
        <w:t>for</w:t>
      </w:r>
      <w:r w:rsidRPr="00A33C32">
        <w:rPr>
          <w:rFonts w:cstheme="minorHAnsi"/>
        </w:rPr>
        <w:t xml:space="preserve"> </w:t>
      </w:r>
      <w:r w:rsidR="00C42266" w:rsidRPr="00A33C32">
        <w:rPr>
          <w:rFonts w:cstheme="minorHAnsi"/>
        </w:rPr>
        <w:t xml:space="preserve">advanced biliary tract cancer </w:t>
      </w:r>
      <w:r w:rsidR="006D413D">
        <w:rPr>
          <w:rFonts w:cstheme="minorHAnsi"/>
        </w:rPr>
        <w:t xml:space="preserve">(aBTC) </w:t>
      </w:r>
      <w:r w:rsidR="00C42266" w:rsidRPr="00A33C32">
        <w:rPr>
          <w:rFonts w:cstheme="minorHAnsi"/>
        </w:rPr>
        <w:t>is poor with 5-year survival rates of approximately 5%</w:t>
      </w:r>
      <w:r w:rsidR="00560511" w:rsidRPr="00A33C32">
        <w:rPr>
          <w:rFonts w:cstheme="minorHAnsi"/>
        </w:rPr>
        <w:fldChar w:fldCharType="begin"/>
      </w:r>
      <w:r w:rsidR="009D3D7E">
        <w:rPr>
          <w:rFonts w:cstheme="minorHAnsi"/>
        </w:rPr>
        <w:instrText xml:space="preserve"> ADDIN EN.CITE &lt;EndNote&gt;&lt;Cite&gt;&lt;Author&gt;Cancer Research UK&lt;/Author&gt;&lt;Year&gt;2021.&lt;/Year&gt;&lt;RecNum&gt;151&lt;/RecNum&gt;&lt;DisplayText&gt;[32]&lt;/DisplayText&gt;&lt;record&gt;&lt;rec-number&gt;151&lt;/rec-number&gt;&lt;foreign-keys&gt;&lt;key app="EN" db-id="5e9fdfxty0frr2ewdtpp9dfarp02f50t5vvw" timestamp="1634139516"&gt;151&lt;/key&gt;&lt;/foreign-keys&gt;&lt;ref-type name="Web Page"&gt;12&lt;/ref-type&gt;&lt;contributors&gt;&lt;authors&gt;&lt;author&gt;Cancer Research UK,.&lt;/author&gt;&lt;/authors&gt;&lt;/contributors&gt;&lt;titles&gt;&lt;title&gt;Survival for bile duct cancer.&lt;/title&gt;&lt;/titles&gt;&lt;volume&gt;2021.&lt;/volume&gt;&lt;number&gt;13th October 2021.&lt;/number&gt;&lt;dates&gt;&lt;year&gt;2021.&lt;/year&gt;&lt;/dates&gt;&lt;urls&gt;&lt;related-urls&gt;&lt;url&gt;https://www.cancerresearchuk.org/about-cancer/bile-duct-cancer/survival&lt;/url&gt;&lt;/related-urls&gt;&lt;/urls&gt;&lt;/record&gt;&lt;/Cite&gt;&lt;/EndNote&gt;</w:instrText>
      </w:r>
      <w:r w:rsidR="00560511" w:rsidRPr="00A33C32">
        <w:rPr>
          <w:rFonts w:cstheme="minorHAnsi"/>
        </w:rPr>
        <w:fldChar w:fldCharType="separate"/>
      </w:r>
      <w:r w:rsidR="009D3D7E">
        <w:rPr>
          <w:rFonts w:cstheme="minorHAnsi"/>
          <w:noProof/>
        </w:rPr>
        <w:t>[32]</w:t>
      </w:r>
      <w:r w:rsidR="00560511" w:rsidRPr="00A33C32">
        <w:rPr>
          <w:rFonts w:cstheme="minorHAnsi"/>
        </w:rPr>
        <w:fldChar w:fldCharType="end"/>
      </w:r>
      <w:r w:rsidR="00C42266" w:rsidRPr="00A33C32">
        <w:rPr>
          <w:rFonts w:cstheme="minorHAnsi"/>
        </w:rPr>
        <w:t xml:space="preserve">. </w:t>
      </w:r>
      <w:r w:rsidR="0054088A" w:rsidRPr="00A33C32">
        <w:rPr>
          <w:rFonts w:cstheme="minorHAnsi"/>
        </w:rPr>
        <w:t>GC</w:t>
      </w:r>
      <w:r w:rsidR="00F9537A" w:rsidRPr="00A33C32">
        <w:rPr>
          <w:rFonts w:cstheme="minorHAnsi"/>
        </w:rPr>
        <w:t xml:space="preserve"> </w:t>
      </w:r>
      <w:r>
        <w:rPr>
          <w:rFonts w:cstheme="minorHAnsi"/>
        </w:rPr>
        <w:t>is</w:t>
      </w:r>
      <w:r w:rsidR="007A7ABA" w:rsidRPr="00A33C32">
        <w:rPr>
          <w:rFonts w:cstheme="minorHAnsi"/>
        </w:rPr>
        <w:t xml:space="preserve"> the standard first-line treatment</w:t>
      </w:r>
      <w:r w:rsidR="00DF336F" w:rsidRPr="00A33C32">
        <w:rPr>
          <w:rFonts w:cstheme="minorHAnsi"/>
        </w:rPr>
        <w:fldChar w:fldCharType="begin">
          <w:fldData xml:space="preserve">PEVuZE5vdGU+PENpdGU+PEF1dGhvcj5WYWxsZTwvQXV0aG9yPjxZZWFyPjIwMTA8L1llYXI+PFJl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</w:fldData>
        </w:fldChar>
      </w:r>
      <w:r w:rsidR="009D3D7E">
        <w:rPr>
          <w:rFonts w:cstheme="minorHAnsi"/>
        </w:rPr>
        <w:instrText xml:space="preserve"> ADDIN EN.CITE </w:instrText>
      </w:r>
      <w:r w:rsidR="009D3D7E">
        <w:rPr>
          <w:rFonts w:cstheme="minorHAnsi"/>
        </w:rPr>
        <w:fldChar w:fldCharType="begin">
          <w:fldData xml:space="preserve">PEVuZE5vdGU+PENpdGU+PEF1dGhvcj5WYWxsZTwvQXV0aG9yPjxZZWFyPjIwMTA8L1llYXI+PFJl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DF336F" w:rsidRPr="00A33C32">
        <w:rPr>
          <w:rFonts w:cstheme="minorHAnsi"/>
        </w:rPr>
      </w:r>
      <w:r w:rsidR="00DF336F" w:rsidRPr="00A33C32">
        <w:rPr>
          <w:rFonts w:cstheme="minorHAnsi"/>
        </w:rPr>
        <w:fldChar w:fldCharType="separate"/>
      </w:r>
      <w:r w:rsidR="009D3D7E">
        <w:rPr>
          <w:rFonts w:cstheme="minorHAnsi"/>
          <w:noProof/>
        </w:rPr>
        <w:t>[33]</w:t>
      </w:r>
      <w:r w:rsidR="00DF336F" w:rsidRPr="00A33C32">
        <w:rPr>
          <w:rFonts w:cstheme="minorHAnsi"/>
        </w:rPr>
        <w:fldChar w:fldCharType="end"/>
      </w:r>
      <w:r w:rsidR="00964C28" w:rsidRPr="00A33C32">
        <w:rPr>
          <w:rFonts w:cstheme="minorHAnsi"/>
        </w:rPr>
        <w:t xml:space="preserve">. </w:t>
      </w:r>
      <w:r w:rsidR="00855127" w:rsidRPr="00A33C32">
        <w:rPr>
          <w:rFonts w:cstheme="minorHAnsi"/>
        </w:rPr>
        <w:t xml:space="preserve">ABC-06 </w:t>
      </w:r>
      <w:r w:rsidR="006D413D">
        <w:rPr>
          <w:rFonts w:cstheme="minorHAnsi"/>
        </w:rPr>
        <w:t>was</w:t>
      </w:r>
      <w:r w:rsidR="00E74A2E" w:rsidRPr="00A33C32">
        <w:rPr>
          <w:rFonts w:cstheme="minorHAnsi"/>
        </w:rPr>
        <w:t xml:space="preserve"> the first phase III </w:t>
      </w:r>
      <w:r>
        <w:rPr>
          <w:rFonts w:cstheme="minorHAnsi"/>
        </w:rPr>
        <w:t>study</w:t>
      </w:r>
      <w:r w:rsidRPr="00A33C32">
        <w:rPr>
          <w:rFonts w:cstheme="minorHAnsi"/>
        </w:rPr>
        <w:t xml:space="preserve"> </w:t>
      </w:r>
      <w:r w:rsidR="00EC13D0" w:rsidRPr="00A33C32">
        <w:rPr>
          <w:rFonts w:cstheme="minorHAnsi"/>
        </w:rPr>
        <w:t>of second-line chemotherapy</w:t>
      </w:r>
      <w:r w:rsidR="003829C5">
        <w:rPr>
          <w:rFonts w:cstheme="minorHAnsi"/>
        </w:rPr>
        <w:t>, following</w:t>
      </w:r>
      <w:r w:rsidR="003829C5" w:rsidRPr="003829C5">
        <w:rPr>
          <w:rFonts w:cstheme="minorHAnsi"/>
        </w:rPr>
        <w:t xml:space="preserve"> </w:t>
      </w:r>
      <w:r w:rsidR="003829C5" w:rsidRPr="00A33C32">
        <w:rPr>
          <w:rFonts w:cstheme="minorHAnsi"/>
        </w:rPr>
        <w:t xml:space="preserve">first-line </w:t>
      </w:r>
      <w:r w:rsidR="003829C5">
        <w:rPr>
          <w:rFonts w:cstheme="minorHAnsi"/>
        </w:rPr>
        <w:t>GC,</w:t>
      </w:r>
      <w:r w:rsidR="00EC13D0" w:rsidRPr="00A33C32">
        <w:rPr>
          <w:rFonts w:cstheme="minorHAnsi"/>
        </w:rPr>
        <w:t xml:space="preserve"> </w:t>
      </w:r>
      <w:r w:rsidR="00361823" w:rsidRPr="00A33C32">
        <w:rPr>
          <w:rFonts w:cstheme="minorHAnsi"/>
        </w:rPr>
        <w:t xml:space="preserve">and </w:t>
      </w:r>
      <w:r w:rsidR="00AD3E38" w:rsidRPr="00A33C32">
        <w:rPr>
          <w:rFonts w:cstheme="minorHAnsi"/>
        </w:rPr>
        <w:t>estab</w:t>
      </w:r>
      <w:r w:rsidR="00322A17" w:rsidRPr="00A33C32">
        <w:rPr>
          <w:rFonts w:cstheme="minorHAnsi"/>
        </w:rPr>
        <w:t xml:space="preserve">lished FOLFOX </w:t>
      </w:r>
      <w:r>
        <w:rPr>
          <w:rFonts w:cstheme="minorHAnsi"/>
        </w:rPr>
        <w:t>(leucovorin, fluorouracil</w:t>
      </w:r>
      <w:r w:rsidRPr="003E12CB">
        <w:rPr>
          <w:rFonts w:cstheme="minorHAnsi"/>
        </w:rPr>
        <w:t>, oxaliplatin</w:t>
      </w:r>
      <w:r>
        <w:rPr>
          <w:rFonts w:cstheme="minorHAnsi"/>
        </w:rPr>
        <w:t>)</w:t>
      </w:r>
      <w:r w:rsidRPr="003E12CB">
        <w:rPr>
          <w:rFonts w:cstheme="minorHAnsi"/>
        </w:rPr>
        <w:t xml:space="preserve"> </w:t>
      </w:r>
      <w:r w:rsidR="00322A17" w:rsidRPr="00A33C32">
        <w:rPr>
          <w:rFonts w:cstheme="minorHAnsi"/>
        </w:rPr>
        <w:t>as the</w:t>
      </w:r>
      <w:r w:rsidR="00C329F6" w:rsidRPr="00A33C32">
        <w:rPr>
          <w:rFonts w:cstheme="minorHAnsi"/>
        </w:rPr>
        <w:t xml:space="preserve"> second-line</w:t>
      </w:r>
      <w:r w:rsidR="00322A17" w:rsidRPr="00A33C32">
        <w:rPr>
          <w:rFonts w:cstheme="minorHAnsi"/>
        </w:rPr>
        <w:t xml:space="preserve"> standard</w:t>
      </w:r>
      <w:r w:rsidR="00553499" w:rsidRPr="00A33C32">
        <w:rPr>
          <w:rFonts w:cstheme="minorHAnsi"/>
        </w:rPr>
        <w:t>.</w:t>
      </w:r>
      <w:r w:rsidR="00C329F6" w:rsidRPr="00A33C32">
        <w:rPr>
          <w:rFonts w:cstheme="minorHAnsi"/>
        </w:rPr>
        <w:t xml:space="preserve"> </w:t>
      </w:r>
      <w:r w:rsidR="00ED3F7B" w:rsidRPr="00A33C32">
        <w:rPr>
          <w:rFonts w:cstheme="minorHAnsi"/>
        </w:rPr>
        <w:t>M</w:t>
      </w:r>
      <w:r w:rsidR="00D66A69" w:rsidRPr="00A33C32">
        <w:rPr>
          <w:rFonts w:cstheme="minorHAnsi"/>
        </w:rPr>
        <w:t xml:space="preserve">edian </w:t>
      </w:r>
      <w:r w:rsidR="00C540E5" w:rsidRPr="00A33C32">
        <w:rPr>
          <w:rFonts w:cstheme="minorHAnsi"/>
        </w:rPr>
        <w:t>OS</w:t>
      </w:r>
      <w:r w:rsidR="00D66A69" w:rsidRPr="00A33C32">
        <w:rPr>
          <w:rFonts w:cstheme="minorHAnsi"/>
        </w:rPr>
        <w:t xml:space="preserve"> </w:t>
      </w:r>
      <w:r w:rsidR="006D413D">
        <w:rPr>
          <w:rFonts w:cstheme="minorHAnsi"/>
        </w:rPr>
        <w:t>with</w:t>
      </w:r>
      <w:r w:rsidR="00ED3F7B" w:rsidRPr="00A33C32">
        <w:rPr>
          <w:rFonts w:cstheme="minorHAnsi"/>
        </w:rPr>
        <w:t xml:space="preserve"> FOLFOX </w:t>
      </w:r>
      <w:r w:rsidR="00FA354E" w:rsidRPr="00A33C32">
        <w:rPr>
          <w:rFonts w:cstheme="minorHAnsi"/>
        </w:rPr>
        <w:t xml:space="preserve">plus active symptom control (ASC) </w:t>
      </w:r>
      <w:r w:rsidR="00ED3F7B" w:rsidRPr="00A33C32">
        <w:rPr>
          <w:rFonts w:cstheme="minorHAnsi"/>
        </w:rPr>
        <w:t xml:space="preserve">was </w:t>
      </w:r>
      <w:r w:rsidR="00D66A69" w:rsidRPr="00A33C32">
        <w:rPr>
          <w:rFonts w:cstheme="minorHAnsi"/>
        </w:rPr>
        <w:t xml:space="preserve">6.2 months </w:t>
      </w:r>
      <w:r w:rsidR="006D413D">
        <w:rPr>
          <w:rFonts w:cstheme="minorHAnsi"/>
        </w:rPr>
        <w:t xml:space="preserve">versus </w:t>
      </w:r>
      <w:r w:rsidR="004251E4" w:rsidRPr="00A33C32">
        <w:rPr>
          <w:rFonts w:cstheme="minorHAnsi"/>
        </w:rPr>
        <w:t>5.3 months</w:t>
      </w:r>
      <w:r w:rsidR="006D413D" w:rsidRPr="006D413D">
        <w:rPr>
          <w:rFonts w:cstheme="minorHAnsi"/>
        </w:rPr>
        <w:t xml:space="preserve"> </w:t>
      </w:r>
      <w:r w:rsidR="006D413D">
        <w:rPr>
          <w:rFonts w:cstheme="minorHAnsi"/>
        </w:rPr>
        <w:t>for</w:t>
      </w:r>
      <w:r w:rsidR="006D413D" w:rsidRPr="00A33C32">
        <w:rPr>
          <w:rFonts w:cstheme="minorHAnsi"/>
        </w:rPr>
        <w:t xml:space="preserve"> ASC alone</w:t>
      </w:r>
      <w:r w:rsidR="003829C5">
        <w:rPr>
          <w:rFonts w:cstheme="minorHAnsi"/>
        </w:rPr>
        <w:t xml:space="preserve"> </w:t>
      </w:r>
      <w:r w:rsidR="006D413D">
        <w:rPr>
          <w:rFonts w:cstheme="minorHAnsi"/>
        </w:rPr>
        <w:t>(</w:t>
      </w:r>
      <w:r w:rsidR="00281BDE">
        <w:rPr>
          <w:rFonts w:cstheme="minorHAnsi"/>
        </w:rPr>
        <w:t>HR</w:t>
      </w:r>
      <w:r w:rsidR="003829C5" w:rsidRPr="003829C5">
        <w:rPr>
          <w:rFonts w:cstheme="minorHAnsi"/>
        </w:rPr>
        <w:t xml:space="preserve"> 0·6</w:t>
      </w:r>
      <w:r w:rsidR="003829C5">
        <w:rPr>
          <w:rFonts w:cstheme="minorHAnsi"/>
        </w:rPr>
        <w:t>9 [95% CI 0·50–0·97]; p=0·031)</w:t>
      </w:r>
      <w:r w:rsidR="00DF336F" w:rsidRPr="00A33C32">
        <w:rPr>
          <w:rFonts w:cstheme="minorHAnsi"/>
        </w:rPr>
        <w:fldChar w:fldCharType="begin">
          <w:fldData xml:space="preserve">PEVuZE5vdGU+PENpdGU+PEF1dGhvcj5MYW1hcmNhPC9BdXRob3I+PFllYXI+MjAyMTwvWWVhcj48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</w:fldData>
        </w:fldChar>
      </w:r>
      <w:r w:rsidR="009D3D7E">
        <w:rPr>
          <w:rFonts w:cstheme="minorHAnsi"/>
        </w:rPr>
        <w:instrText xml:space="preserve"> ADDIN EN.CITE </w:instrText>
      </w:r>
      <w:r w:rsidR="009D3D7E">
        <w:rPr>
          <w:rFonts w:cstheme="minorHAnsi"/>
        </w:rPr>
        <w:fldChar w:fldCharType="begin">
          <w:fldData xml:space="preserve">PEVuZE5vdGU+PENpdGU+PEF1dGhvcj5MYW1hcmNhPC9BdXRob3I+PFllYXI+MjAyMTwvWWVhcj48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DF336F" w:rsidRPr="00A33C32">
        <w:rPr>
          <w:rFonts w:cstheme="minorHAnsi"/>
        </w:rPr>
      </w:r>
      <w:r w:rsidR="00DF336F" w:rsidRPr="00A33C32">
        <w:rPr>
          <w:rFonts w:cstheme="minorHAnsi"/>
        </w:rPr>
        <w:fldChar w:fldCharType="separate"/>
      </w:r>
      <w:r w:rsidR="009D3D7E">
        <w:rPr>
          <w:rFonts w:cstheme="minorHAnsi"/>
          <w:noProof/>
        </w:rPr>
        <w:t>[34]</w:t>
      </w:r>
      <w:r w:rsidR="00DF336F" w:rsidRPr="00A33C32">
        <w:rPr>
          <w:rFonts w:cstheme="minorHAnsi"/>
        </w:rPr>
        <w:fldChar w:fldCharType="end"/>
      </w:r>
      <w:r w:rsidR="00DF336F" w:rsidRPr="00A33C32">
        <w:rPr>
          <w:rFonts w:cstheme="minorHAnsi"/>
        </w:rPr>
        <w:t>.</w:t>
      </w:r>
    </w:p>
    <w:p w14:paraId="1322D487" w14:textId="77777777" w:rsidR="00D94306" w:rsidRPr="00A33C32" w:rsidRDefault="00D94306" w:rsidP="000F0F64">
      <w:pPr>
        <w:spacing w:after="0" w:line="480" w:lineRule="auto"/>
        <w:contextualSpacing/>
        <w:rPr>
          <w:rFonts w:cstheme="minorHAnsi"/>
        </w:rPr>
      </w:pPr>
    </w:p>
    <w:p w14:paraId="3A3FF66A" w14:textId="2CEDFAD1" w:rsidR="00721159" w:rsidRPr="00A33C32" w:rsidRDefault="003829C5" w:rsidP="000F0F64">
      <w:pPr>
        <w:spacing w:after="0" w:line="480" w:lineRule="auto"/>
        <w:contextualSpacing/>
        <w:rPr>
          <w:rFonts w:cstheme="minorHAnsi"/>
        </w:rPr>
      </w:pPr>
      <w:r>
        <w:rPr>
          <w:rFonts w:cstheme="minorHAnsi"/>
        </w:rPr>
        <w:t xml:space="preserve">Prior to </w:t>
      </w:r>
      <w:r w:rsidR="009819D9" w:rsidRPr="00A33C32">
        <w:rPr>
          <w:rFonts w:cstheme="minorHAnsi"/>
        </w:rPr>
        <w:t>ABC-06</w:t>
      </w:r>
      <w:r>
        <w:rPr>
          <w:rFonts w:cstheme="minorHAnsi"/>
        </w:rPr>
        <w:t>,</w:t>
      </w:r>
      <w:r w:rsidR="00E546A2" w:rsidRPr="00A33C32">
        <w:rPr>
          <w:rFonts w:cstheme="minorHAnsi"/>
        </w:rPr>
        <w:t xml:space="preserve"> data </w:t>
      </w:r>
      <w:r>
        <w:rPr>
          <w:rFonts w:cstheme="minorHAnsi"/>
        </w:rPr>
        <w:t>on second line options were</w:t>
      </w:r>
      <w:r w:rsidRPr="00A33C32">
        <w:rPr>
          <w:rFonts w:cstheme="minorHAnsi"/>
        </w:rPr>
        <w:t xml:space="preserve"> </w:t>
      </w:r>
      <w:r w:rsidR="00E546A2" w:rsidRPr="00A33C32">
        <w:rPr>
          <w:rFonts w:cstheme="minorHAnsi"/>
        </w:rPr>
        <w:t>limited to small phase II studies and retrospective reviews</w:t>
      </w:r>
      <w:r w:rsidR="00A5587E" w:rsidRPr="00A33C32">
        <w:rPr>
          <w:rFonts w:cstheme="minorHAnsi"/>
        </w:rPr>
        <w:t xml:space="preserve">. </w:t>
      </w:r>
      <w:r w:rsidR="006A363A" w:rsidRPr="00A33C32">
        <w:rPr>
          <w:rFonts w:cstheme="minorHAnsi"/>
        </w:rPr>
        <w:t xml:space="preserve">A 2013 systematic review </w:t>
      </w:r>
      <w:r w:rsidR="005F7D4B" w:rsidRPr="00A33C32">
        <w:rPr>
          <w:rFonts w:cstheme="minorHAnsi"/>
        </w:rPr>
        <w:t xml:space="preserve">of 25 studies </w:t>
      </w:r>
      <w:r w:rsidR="002366B2" w:rsidRPr="00A33C32">
        <w:rPr>
          <w:rFonts w:cstheme="minorHAnsi"/>
        </w:rPr>
        <w:t xml:space="preserve">evaluated </w:t>
      </w:r>
      <w:r w:rsidR="008E3039" w:rsidRPr="00A33C32">
        <w:rPr>
          <w:rFonts w:cstheme="minorHAnsi"/>
        </w:rPr>
        <w:t xml:space="preserve">second-line chemotherapy in </w:t>
      </w:r>
      <w:r w:rsidR="006D413D">
        <w:rPr>
          <w:rFonts w:cstheme="minorHAnsi"/>
        </w:rPr>
        <w:t>aBTC</w:t>
      </w:r>
      <w:r w:rsidR="007A32C8">
        <w:rPr>
          <w:rFonts w:cstheme="minorHAnsi"/>
        </w:rPr>
        <w:t>.</w:t>
      </w:r>
      <w:r w:rsidR="009720CF" w:rsidRPr="00A33C32">
        <w:rPr>
          <w:rFonts w:cstheme="minorHAnsi"/>
        </w:rPr>
        <w:t xml:space="preserve"> </w:t>
      </w:r>
      <w:r w:rsidR="007A32C8">
        <w:rPr>
          <w:rFonts w:cstheme="minorHAnsi"/>
        </w:rPr>
        <w:t xml:space="preserve">Of </w:t>
      </w:r>
      <w:r w:rsidR="00893268">
        <w:rPr>
          <w:rFonts w:cstheme="minorHAnsi"/>
        </w:rPr>
        <w:t xml:space="preserve">fourteen phase II trials included, only three included platinum agents, and only one </w:t>
      </w:r>
      <w:r w:rsidR="00EE3D31">
        <w:rPr>
          <w:rFonts w:cstheme="minorHAnsi"/>
        </w:rPr>
        <w:t>included platinum agents in both first- and second-line setting</w:t>
      </w:r>
      <w:r w:rsidR="000D7E0F">
        <w:rPr>
          <w:rFonts w:cstheme="minorHAnsi"/>
        </w:rPr>
        <w:t xml:space="preserve">. The authors </w:t>
      </w:r>
      <w:r w:rsidR="006D413D">
        <w:rPr>
          <w:rFonts w:cstheme="minorHAnsi"/>
        </w:rPr>
        <w:t xml:space="preserve">did </w:t>
      </w:r>
      <w:r w:rsidR="000D7E0F">
        <w:rPr>
          <w:rFonts w:cstheme="minorHAnsi"/>
        </w:rPr>
        <w:t>not discuss the platinum rechallenge subset and</w:t>
      </w:r>
      <w:r w:rsidR="00F16E2F">
        <w:rPr>
          <w:rFonts w:cstheme="minorHAnsi"/>
        </w:rPr>
        <w:t xml:space="preserve"> </w:t>
      </w:r>
      <w:r w:rsidR="00580A3A">
        <w:rPr>
          <w:rFonts w:cstheme="minorHAnsi"/>
        </w:rPr>
        <w:t xml:space="preserve">therefore </w:t>
      </w:r>
      <w:r w:rsidR="00F16E2F">
        <w:rPr>
          <w:rFonts w:cstheme="minorHAnsi"/>
        </w:rPr>
        <w:t>no conclusion can be drawn</w:t>
      </w:r>
      <w:r w:rsidR="00751573">
        <w:rPr>
          <w:rFonts w:cstheme="minorHAnsi"/>
        </w:rPr>
        <w:t xml:space="preserve"> regarding </w:t>
      </w:r>
      <w:r w:rsidR="007D6B76">
        <w:rPr>
          <w:rFonts w:cstheme="minorHAnsi"/>
        </w:rPr>
        <w:t>this group</w:t>
      </w:r>
      <w:r w:rsidR="009720CF" w:rsidRPr="00A33C32">
        <w:rPr>
          <w:rFonts w:cstheme="minorHAnsi"/>
        </w:rPr>
        <w:t>.</w:t>
      </w:r>
      <w:r w:rsidR="00452A35" w:rsidRPr="00A33C32">
        <w:rPr>
          <w:rFonts w:cstheme="minorHAnsi"/>
        </w:rPr>
        <w:t xml:space="preserve"> Median </w:t>
      </w:r>
      <w:r w:rsidR="00C540E5" w:rsidRPr="00A33C32">
        <w:rPr>
          <w:rFonts w:cstheme="minorHAnsi"/>
        </w:rPr>
        <w:t>OS</w:t>
      </w:r>
      <w:r w:rsidR="000A5F86" w:rsidRPr="00A33C32">
        <w:rPr>
          <w:rFonts w:cstheme="minorHAnsi"/>
        </w:rPr>
        <w:t xml:space="preserve"> </w:t>
      </w:r>
      <w:r w:rsidR="0028266D" w:rsidRPr="00A33C32">
        <w:rPr>
          <w:rFonts w:cstheme="minorHAnsi"/>
        </w:rPr>
        <w:t xml:space="preserve">was </w:t>
      </w:r>
      <w:r w:rsidR="00145460" w:rsidRPr="00A33C32">
        <w:rPr>
          <w:rFonts w:cstheme="minorHAnsi"/>
        </w:rPr>
        <w:t xml:space="preserve">6.6 months for the phase II </w:t>
      </w:r>
      <w:r w:rsidR="009A0077">
        <w:rPr>
          <w:rFonts w:cstheme="minorHAnsi"/>
        </w:rPr>
        <w:t>trial component</w:t>
      </w:r>
      <w:r w:rsidR="009A0077" w:rsidRPr="00A33C32">
        <w:rPr>
          <w:rFonts w:cstheme="minorHAnsi"/>
        </w:rPr>
        <w:t xml:space="preserve"> </w:t>
      </w:r>
      <w:r w:rsidR="00145460" w:rsidRPr="00A33C32">
        <w:rPr>
          <w:rFonts w:cstheme="minorHAnsi"/>
        </w:rPr>
        <w:t>of th</w:t>
      </w:r>
      <w:r w:rsidR="006D413D">
        <w:rPr>
          <w:rFonts w:cstheme="minorHAnsi"/>
        </w:rPr>
        <w:t>is</w:t>
      </w:r>
      <w:r w:rsidR="00145460" w:rsidRPr="00A33C32">
        <w:rPr>
          <w:rFonts w:cstheme="minorHAnsi"/>
        </w:rPr>
        <w:t xml:space="preserve"> review</w:t>
      </w:r>
      <w:r w:rsidR="004867BF">
        <w:rPr>
          <w:rFonts w:cstheme="minorHAnsi"/>
        </w:rPr>
        <w:t>, which</w:t>
      </w:r>
      <w:r w:rsidR="00145460" w:rsidRPr="00A33C32">
        <w:rPr>
          <w:rFonts w:cstheme="minorHAnsi"/>
        </w:rPr>
        <w:t xml:space="preserve"> is likely influenced by better </w:t>
      </w:r>
      <w:r w:rsidR="00145460" w:rsidRPr="00A33C32">
        <w:rPr>
          <w:rFonts w:cstheme="minorHAnsi"/>
        </w:rPr>
        <w:lastRenderedPageBreak/>
        <w:t xml:space="preserve">performance status of those </w:t>
      </w:r>
      <w:r w:rsidR="0028266D" w:rsidRPr="00A33C32">
        <w:rPr>
          <w:rFonts w:cstheme="minorHAnsi"/>
        </w:rPr>
        <w:t>receiv</w:t>
      </w:r>
      <w:r w:rsidR="006D413D">
        <w:rPr>
          <w:rFonts w:cstheme="minorHAnsi"/>
        </w:rPr>
        <w:t>ing</w:t>
      </w:r>
      <w:r w:rsidR="0028266D" w:rsidRPr="00A33C32">
        <w:rPr>
          <w:rFonts w:cstheme="minorHAnsi"/>
        </w:rPr>
        <w:t xml:space="preserve"> second-line </w:t>
      </w:r>
      <w:r w:rsidR="00145460" w:rsidRPr="00A33C32">
        <w:rPr>
          <w:rFonts w:cstheme="minorHAnsi"/>
        </w:rPr>
        <w:t>chemotherapy</w:t>
      </w:r>
      <w:r w:rsidR="0075724F">
        <w:rPr>
          <w:rFonts w:cstheme="minorHAnsi"/>
        </w:rPr>
        <w:t>, though this figure is supported by the results of ABC-06</w:t>
      </w:r>
      <w:r w:rsidR="003840EC" w:rsidRPr="00A33C32">
        <w:rPr>
          <w:rFonts w:cstheme="minorHAnsi"/>
        </w:rPr>
        <w:fldChar w:fldCharType="begin"/>
      </w:r>
      <w:r w:rsidR="009D3D7E">
        <w:rPr>
          <w:rFonts w:cstheme="minorHAnsi"/>
        </w:rPr>
        <w:instrText xml:space="preserve"> ADDIN EN.CITE &lt;EndNote&gt;&lt;Cite&gt;&lt;Author&gt;Lamarca&lt;/Author&gt;&lt;Year&gt;2014&lt;/Year&gt;&lt;RecNum&gt;148&lt;/RecNum&gt;&lt;DisplayText&gt;[35]&lt;/DisplayText&gt;&lt;record&gt;&lt;rec-number&gt;148&lt;/rec-number&gt;&lt;foreign-keys&gt;&lt;key app="EN" db-id="5e9fdfxty0frr2ewdtpp9dfarp02f50t5vvw" timestamp="1634125201"&gt;148&lt;/key&gt;&lt;/foreign-keys&gt;&lt;ref-type name="Journal Article"&gt;17&lt;/ref-type&gt;&lt;contributors&gt;&lt;authors&gt;&lt;author&gt;Lamarca, A.&lt;/author&gt;&lt;author&gt;Hubner, R. A.&lt;/author&gt;&lt;author&gt;David Ryder, W.&lt;/author&gt;&lt;author&gt;Valle, J. W.&lt;/author&gt;&lt;/authors&gt;&lt;/contributors&gt;&lt;auth-address&gt;Department of Medical Oncology, The Christie NHS Foundation Trust, Manchester Academic Health Sciences Centre, Manchester.&amp;#xD;MAHSC Clinical Trials Unit, The Christie NHS Foundation Trust, Manchester, UK.&amp;#xD;Department of Medical Oncology, The Christie NHS Foundation Trust, Manchester Academic Health Sciences Centre, Manchester. Electronic address: juan.valle@christie.nhs.uk.&lt;/auth-address&gt;&lt;titles&gt;&lt;title&gt;Second-line chemotherapy in advanced biliary cancer: a systematic review&lt;/title&gt;&lt;secondary-title&gt;Ann Oncol&lt;/secondary-title&gt;&lt;/titles&gt;&lt;periodical&gt;&lt;full-title&gt;Ann Oncol&lt;/full-title&gt;&lt;/periodical&gt;&lt;pages&gt;2328-2338&lt;/pages&gt;&lt;volume&gt;25&lt;/volume&gt;&lt;number&gt;12&lt;/number&gt;&lt;edition&gt;2014/04/29&lt;/edition&gt;&lt;keywords&gt;&lt;keyword&gt;Antineoplastic Agents/*therapeutic use&lt;/keyword&gt;&lt;keyword&gt;Biliary Tract Neoplasms/*drug therapy&lt;/keyword&gt;&lt;keyword&gt;Disease-Free Survival&lt;/keyword&gt;&lt;keyword&gt;Humans&lt;/keyword&gt;&lt;keyword&gt;Treatment Outcome&lt;/keyword&gt;&lt;keyword&gt;advanced biliary cancer&lt;/keyword&gt;&lt;keyword&gt;chemotherapy&lt;/keyword&gt;&lt;keyword&gt;second-line&lt;/keyword&gt;&lt;keyword&gt;systematic review&lt;/keyword&gt;&lt;/keywords&gt;&lt;dates&gt;&lt;year&gt;2014&lt;/year&gt;&lt;pub-dates&gt;&lt;date&gt;Dec&lt;/date&gt;&lt;/pub-dates&gt;&lt;/dates&gt;&lt;isbn&gt;0923-7534&lt;/isbn&gt;&lt;accession-num&gt;24769639&lt;/accession-num&gt;&lt;urls&gt;&lt;/urls&gt;&lt;electronic-resource-num&gt;10.1093/annonc/mdu162&lt;/electronic-resource-num&gt;&lt;remote-database-provider&gt;NLM&lt;/remote-database-provider&gt;&lt;language&gt;eng&lt;/language&gt;&lt;/record&gt;&lt;/Cite&gt;&lt;/EndNote&gt;</w:instrText>
      </w:r>
      <w:r w:rsidR="003840EC" w:rsidRPr="00A33C32">
        <w:rPr>
          <w:rFonts w:cstheme="minorHAnsi"/>
        </w:rPr>
        <w:fldChar w:fldCharType="separate"/>
      </w:r>
      <w:r w:rsidR="009D3D7E">
        <w:rPr>
          <w:rFonts w:cstheme="minorHAnsi"/>
          <w:noProof/>
        </w:rPr>
        <w:t>[35]</w:t>
      </w:r>
      <w:r w:rsidR="003840EC" w:rsidRPr="00A33C32">
        <w:rPr>
          <w:rFonts w:cstheme="minorHAnsi"/>
        </w:rPr>
        <w:fldChar w:fldCharType="end"/>
      </w:r>
      <w:r w:rsidR="00145460" w:rsidRPr="00A33C32">
        <w:rPr>
          <w:rFonts w:cstheme="minorHAnsi"/>
        </w:rPr>
        <w:t xml:space="preserve">. </w:t>
      </w:r>
    </w:p>
    <w:p w14:paraId="42DD2343" w14:textId="77777777" w:rsidR="00721159" w:rsidRPr="00A33C32" w:rsidRDefault="00721159" w:rsidP="000F0F64">
      <w:pPr>
        <w:spacing w:after="0" w:line="480" w:lineRule="auto"/>
        <w:contextualSpacing/>
        <w:rPr>
          <w:rFonts w:cstheme="minorHAnsi"/>
        </w:rPr>
      </w:pPr>
    </w:p>
    <w:p w14:paraId="389EAA9D" w14:textId="4B575113" w:rsidR="0033473C" w:rsidRPr="00EF7B90" w:rsidRDefault="008C6F77" w:rsidP="000F0F64">
      <w:pPr>
        <w:spacing w:after="0" w:line="480" w:lineRule="auto"/>
        <w:contextualSpacing/>
        <w:rPr>
          <w:rFonts w:cstheme="minorHAnsi"/>
          <w:color w:val="FF0000"/>
        </w:rPr>
      </w:pPr>
      <w:r>
        <w:rPr>
          <w:rFonts w:cstheme="minorHAnsi"/>
        </w:rPr>
        <w:t xml:space="preserve">In a </w:t>
      </w:r>
      <w:r w:rsidR="00530741" w:rsidRPr="00A33C32">
        <w:rPr>
          <w:rFonts w:cstheme="minorHAnsi"/>
        </w:rPr>
        <w:t xml:space="preserve">retrospective </w:t>
      </w:r>
      <w:r>
        <w:rPr>
          <w:rFonts w:cstheme="minorHAnsi"/>
        </w:rPr>
        <w:t>analysis of</w:t>
      </w:r>
      <w:r w:rsidR="008325E5" w:rsidRPr="00A33C32">
        <w:rPr>
          <w:rFonts w:cstheme="minorHAnsi"/>
        </w:rPr>
        <w:t xml:space="preserve"> second-line chemotherapy </w:t>
      </w:r>
      <w:r w:rsidR="003E4129" w:rsidRPr="00A33C32">
        <w:rPr>
          <w:rFonts w:cstheme="minorHAnsi"/>
        </w:rPr>
        <w:t>for</w:t>
      </w:r>
      <w:r w:rsidR="008325E5" w:rsidRPr="00A33C32">
        <w:rPr>
          <w:rFonts w:cstheme="minorHAnsi"/>
        </w:rPr>
        <w:t xml:space="preserve"> </w:t>
      </w:r>
      <w:r w:rsidR="006D413D">
        <w:rPr>
          <w:rFonts w:cstheme="minorHAnsi"/>
        </w:rPr>
        <w:t>aBTC</w:t>
      </w:r>
      <w:r>
        <w:rPr>
          <w:rFonts w:cstheme="minorHAnsi"/>
        </w:rPr>
        <w:t xml:space="preserve">, </w:t>
      </w:r>
      <w:r w:rsidR="00E0194A" w:rsidRPr="00A33C32">
        <w:rPr>
          <w:rFonts w:cstheme="minorHAnsi"/>
        </w:rPr>
        <w:t>9 patients re</w:t>
      </w:r>
      <w:r w:rsidR="00A21CF0" w:rsidRPr="00A33C32">
        <w:rPr>
          <w:rFonts w:cstheme="minorHAnsi"/>
        </w:rPr>
        <w:t xml:space="preserve">challenged </w:t>
      </w:r>
      <w:r w:rsidR="00E0194A" w:rsidRPr="00A33C32">
        <w:rPr>
          <w:rFonts w:cstheme="minorHAnsi"/>
        </w:rPr>
        <w:t xml:space="preserve">with </w:t>
      </w:r>
      <w:r w:rsidR="00B43A03" w:rsidRPr="00A33C32">
        <w:rPr>
          <w:rFonts w:cstheme="minorHAnsi"/>
        </w:rPr>
        <w:t>GC</w:t>
      </w:r>
      <w:r>
        <w:rPr>
          <w:rFonts w:cstheme="minorHAnsi"/>
        </w:rPr>
        <w:t xml:space="preserve"> </w:t>
      </w:r>
      <w:r w:rsidR="00A218A7" w:rsidRPr="00A33C32">
        <w:rPr>
          <w:rFonts w:cstheme="minorHAnsi"/>
        </w:rPr>
        <w:t xml:space="preserve">had a PFS to first-line </w:t>
      </w:r>
      <w:r w:rsidR="009C4F0F" w:rsidRPr="00A33C32">
        <w:rPr>
          <w:rFonts w:cstheme="minorHAnsi"/>
        </w:rPr>
        <w:t>GC</w:t>
      </w:r>
      <w:r w:rsidR="00A218A7" w:rsidRPr="00A33C32">
        <w:rPr>
          <w:rFonts w:cstheme="minorHAnsi"/>
        </w:rPr>
        <w:t xml:space="preserve"> </w:t>
      </w:r>
      <w:r w:rsidR="003955B2">
        <w:rPr>
          <w:rFonts w:cstheme="minorHAnsi"/>
        </w:rPr>
        <w:t>of</w:t>
      </w:r>
      <w:r w:rsidR="00890C7A">
        <w:rPr>
          <w:rFonts w:cstheme="minorHAnsi"/>
        </w:rPr>
        <w:t xml:space="preserve"> 11.2 months,</w:t>
      </w:r>
      <w:r w:rsidR="003955B2">
        <w:rPr>
          <w:rFonts w:cstheme="minorHAnsi"/>
        </w:rPr>
        <w:t xml:space="preserve"> </w:t>
      </w:r>
      <w:r w:rsidR="00A218A7" w:rsidRPr="00A33C32">
        <w:rPr>
          <w:rFonts w:cstheme="minorHAnsi"/>
        </w:rPr>
        <w:t xml:space="preserve">which exceeded the 8.0 month PFS of </w:t>
      </w:r>
      <w:r w:rsidR="00C25280" w:rsidRPr="00A33C32">
        <w:rPr>
          <w:rFonts w:cstheme="minorHAnsi"/>
        </w:rPr>
        <w:t>the GC</w:t>
      </w:r>
      <w:r w:rsidR="002E1EC7" w:rsidRPr="00A33C32">
        <w:rPr>
          <w:rFonts w:cstheme="minorHAnsi"/>
        </w:rPr>
        <w:t xml:space="preserve"> </w:t>
      </w:r>
      <w:r w:rsidR="00A218A7" w:rsidRPr="00A33C32">
        <w:rPr>
          <w:rFonts w:cstheme="minorHAnsi"/>
        </w:rPr>
        <w:t xml:space="preserve">arm in the </w:t>
      </w:r>
      <w:r>
        <w:rPr>
          <w:rFonts w:cstheme="minorHAnsi"/>
        </w:rPr>
        <w:t xml:space="preserve">first line </w:t>
      </w:r>
      <w:r w:rsidR="00A218A7" w:rsidRPr="00A33C32">
        <w:rPr>
          <w:rFonts w:cstheme="minorHAnsi"/>
        </w:rPr>
        <w:t>ABC-02 trial</w:t>
      </w:r>
      <w:r w:rsidR="000B3566" w:rsidRPr="00A33C32">
        <w:rPr>
          <w:rFonts w:cstheme="minorHAnsi"/>
        </w:rPr>
        <w:fldChar w:fldCharType="begin">
          <w:fldData xml:space="preserve">PEVuZE5vdGU+PENpdGU+PEF1dGhvcj5WYWxsZTwvQXV0aG9yPjxZZWFyPjIwMTA8L1llYXI+PFJl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</w:fldData>
        </w:fldChar>
      </w:r>
      <w:r w:rsidR="009D3D7E">
        <w:rPr>
          <w:rFonts w:cstheme="minorHAnsi"/>
        </w:rPr>
        <w:instrText xml:space="preserve"> ADDIN EN.CITE </w:instrText>
      </w:r>
      <w:r w:rsidR="009D3D7E">
        <w:rPr>
          <w:rFonts w:cstheme="minorHAnsi"/>
        </w:rPr>
        <w:fldChar w:fldCharType="begin">
          <w:fldData xml:space="preserve">PEVuZE5vdGU+PENpdGU+PEF1dGhvcj5WYWxsZTwvQXV0aG9yPjxZZWFyPjIwMTA8L1llYXI+PFJl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0B3566" w:rsidRPr="00A33C32">
        <w:rPr>
          <w:rFonts w:cstheme="minorHAnsi"/>
        </w:rPr>
      </w:r>
      <w:r w:rsidR="000B3566" w:rsidRPr="00A33C32">
        <w:rPr>
          <w:rFonts w:cstheme="minorHAnsi"/>
        </w:rPr>
        <w:fldChar w:fldCharType="separate"/>
      </w:r>
      <w:r w:rsidR="009D3D7E">
        <w:rPr>
          <w:rFonts w:cstheme="minorHAnsi"/>
          <w:noProof/>
        </w:rPr>
        <w:t>[33, 36]</w:t>
      </w:r>
      <w:r w:rsidR="000B3566" w:rsidRPr="00A33C32">
        <w:rPr>
          <w:rFonts w:cstheme="minorHAnsi"/>
        </w:rPr>
        <w:fldChar w:fldCharType="end"/>
      </w:r>
      <w:r w:rsidR="00A218A7" w:rsidRPr="00A33C32">
        <w:rPr>
          <w:rFonts w:cstheme="minorHAnsi"/>
        </w:rPr>
        <w:t>.</w:t>
      </w:r>
      <w:r w:rsidR="004A5936" w:rsidRPr="00A33C32">
        <w:rPr>
          <w:rFonts w:cstheme="minorHAnsi"/>
        </w:rPr>
        <w:t xml:space="preserve"> </w:t>
      </w:r>
      <w:r w:rsidR="00282BBC">
        <w:rPr>
          <w:rFonts w:cstheme="minorHAnsi"/>
        </w:rPr>
        <w:t>M</w:t>
      </w:r>
      <w:r w:rsidR="00B07604" w:rsidRPr="00A33C32">
        <w:rPr>
          <w:rFonts w:cstheme="minorHAnsi"/>
        </w:rPr>
        <w:t xml:space="preserve">edian PFS </w:t>
      </w:r>
      <w:r>
        <w:rPr>
          <w:rFonts w:cstheme="minorHAnsi"/>
        </w:rPr>
        <w:t>following GC</w:t>
      </w:r>
      <w:r w:rsidRPr="00A33C32">
        <w:rPr>
          <w:rFonts w:cstheme="minorHAnsi"/>
        </w:rPr>
        <w:t xml:space="preserve"> </w:t>
      </w:r>
      <w:r w:rsidR="00B07604" w:rsidRPr="00A33C32">
        <w:rPr>
          <w:rFonts w:cstheme="minorHAnsi"/>
        </w:rPr>
        <w:t>rechallenge was 13.3 months</w:t>
      </w:r>
      <w:r w:rsidR="004A5936" w:rsidRPr="00A33C32">
        <w:rPr>
          <w:rFonts w:cstheme="minorHAnsi"/>
        </w:rPr>
        <w:t xml:space="preserve">, </w:t>
      </w:r>
      <w:r>
        <w:rPr>
          <w:rFonts w:cstheme="minorHAnsi"/>
        </w:rPr>
        <w:t>compared with</w:t>
      </w:r>
      <w:r w:rsidR="004A5936" w:rsidRPr="00A33C32">
        <w:rPr>
          <w:rFonts w:cstheme="minorHAnsi"/>
        </w:rPr>
        <w:t xml:space="preserve"> 4.0 months in the FOLF</w:t>
      </w:r>
      <w:r w:rsidR="008A15F6" w:rsidRPr="00A33C32">
        <w:rPr>
          <w:rFonts w:cstheme="minorHAnsi"/>
        </w:rPr>
        <w:t>OX plus</w:t>
      </w:r>
      <w:r w:rsidR="00FA354E" w:rsidRPr="00A33C32">
        <w:rPr>
          <w:rFonts w:cstheme="minorHAnsi"/>
        </w:rPr>
        <w:t xml:space="preserve"> ASC </w:t>
      </w:r>
      <w:r w:rsidR="005E2376" w:rsidRPr="00A33C32">
        <w:rPr>
          <w:rFonts w:cstheme="minorHAnsi"/>
        </w:rPr>
        <w:t>arm</w:t>
      </w:r>
      <w:r w:rsidR="00FA354E" w:rsidRPr="00A33C32">
        <w:rPr>
          <w:rFonts w:cstheme="minorHAnsi"/>
        </w:rPr>
        <w:t xml:space="preserve"> of ABC-06</w:t>
      </w:r>
      <w:r w:rsidR="00FA354E" w:rsidRPr="00A33C32">
        <w:rPr>
          <w:rFonts w:cstheme="minorHAnsi"/>
        </w:rPr>
        <w:fldChar w:fldCharType="begin">
          <w:fldData xml:space="preserve">PEVuZE5vdGU+PENpdGU+PEF1dGhvcj5MYW1hcmNhPC9BdXRob3I+PFllYXI+MjAyMTwvWWVhcj48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</w:fldData>
        </w:fldChar>
      </w:r>
      <w:r w:rsidR="009D3D7E">
        <w:rPr>
          <w:rFonts w:cstheme="minorHAnsi"/>
        </w:rPr>
        <w:instrText xml:space="preserve"> ADDIN EN.CITE </w:instrText>
      </w:r>
      <w:r w:rsidR="009D3D7E">
        <w:rPr>
          <w:rFonts w:cstheme="minorHAnsi"/>
        </w:rPr>
        <w:fldChar w:fldCharType="begin">
          <w:fldData xml:space="preserve">PEVuZE5vdGU+PENpdGU+PEF1dGhvcj5MYW1hcmNhPC9BdXRob3I+PFllYXI+MjAyMTwvWWVhcj48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FA354E" w:rsidRPr="00A33C32">
        <w:rPr>
          <w:rFonts w:cstheme="minorHAnsi"/>
        </w:rPr>
      </w:r>
      <w:r w:rsidR="00FA354E" w:rsidRPr="00A33C32">
        <w:rPr>
          <w:rFonts w:cstheme="minorHAnsi"/>
        </w:rPr>
        <w:fldChar w:fldCharType="separate"/>
      </w:r>
      <w:r w:rsidR="009D3D7E">
        <w:rPr>
          <w:rFonts w:cstheme="minorHAnsi"/>
          <w:noProof/>
        </w:rPr>
        <w:t>[34]</w:t>
      </w:r>
      <w:r w:rsidR="00FA354E" w:rsidRPr="00A33C32">
        <w:rPr>
          <w:rFonts w:cstheme="minorHAnsi"/>
        </w:rPr>
        <w:fldChar w:fldCharType="end"/>
      </w:r>
      <w:r w:rsidR="00FA354E" w:rsidRPr="00A33C32">
        <w:rPr>
          <w:rFonts w:cstheme="minorHAnsi"/>
        </w:rPr>
        <w:t>.</w:t>
      </w:r>
      <w:r w:rsidR="00F41942" w:rsidRPr="00A33C32">
        <w:rPr>
          <w:rFonts w:cstheme="minorHAnsi"/>
        </w:rPr>
        <w:t xml:space="preserve"> </w:t>
      </w:r>
      <w:r w:rsidR="00E24393" w:rsidRPr="00A33C32">
        <w:rPr>
          <w:rFonts w:cstheme="minorHAnsi"/>
        </w:rPr>
        <w:t>I</w:t>
      </w:r>
      <w:r w:rsidR="009936C7" w:rsidRPr="00A33C32">
        <w:rPr>
          <w:rFonts w:cstheme="minorHAnsi"/>
        </w:rPr>
        <w:t>n</w:t>
      </w:r>
      <w:r w:rsidR="00E24393" w:rsidRPr="00A33C32">
        <w:rPr>
          <w:rFonts w:cstheme="minorHAnsi"/>
        </w:rPr>
        <w:t xml:space="preserve"> the </w:t>
      </w:r>
      <w:r w:rsidR="00DE5C60" w:rsidRPr="00A33C32">
        <w:rPr>
          <w:rFonts w:cstheme="minorHAnsi"/>
        </w:rPr>
        <w:t xml:space="preserve">second-line </w:t>
      </w:r>
      <w:r w:rsidR="008D69F0" w:rsidRPr="00A33C32">
        <w:rPr>
          <w:rFonts w:cstheme="minorHAnsi"/>
        </w:rPr>
        <w:t>chemotherapy</w:t>
      </w:r>
      <w:r w:rsidR="00272EB5">
        <w:rPr>
          <w:rFonts w:cstheme="minorHAnsi"/>
        </w:rPr>
        <w:t xml:space="preserve"> cohort</w:t>
      </w:r>
      <w:r w:rsidR="00282BBC">
        <w:rPr>
          <w:rFonts w:cstheme="minorHAnsi"/>
        </w:rPr>
        <w:t>,</w:t>
      </w:r>
      <w:r w:rsidR="00E24393" w:rsidRPr="00A33C32">
        <w:rPr>
          <w:rFonts w:cstheme="minorHAnsi"/>
        </w:rPr>
        <w:t xml:space="preserve"> </w:t>
      </w:r>
      <w:r w:rsidR="008D69F0" w:rsidRPr="00A33C32">
        <w:rPr>
          <w:rFonts w:cstheme="minorHAnsi"/>
        </w:rPr>
        <w:t>61%</w:t>
      </w:r>
      <w:r w:rsidR="00E24393" w:rsidRPr="00A33C32">
        <w:rPr>
          <w:rFonts w:cstheme="minorHAnsi"/>
        </w:rPr>
        <w:t xml:space="preserve"> </w:t>
      </w:r>
      <w:r w:rsidR="009258AE" w:rsidRPr="00A33C32">
        <w:rPr>
          <w:rFonts w:cstheme="minorHAnsi"/>
        </w:rPr>
        <w:t>had</w:t>
      </w:r>
      <w:r w:rsidR="00E24393" w:rsidRPr="00A33C32">
        <w:rPr>
          <w:rFonts w:cstheme="minorHAnsi"/>
        </w:rPr>
        <w:t xml:space="preserve"> locally advanced cancer</w:t>
      </w:r>
      <w:r w:rsidR="00CE686F" w:rsidRPr="00A33C32">
        <w:rPr>
          <w:rFonts w:cstheme="minorHAnsi"/>
        </w:rPr>
        <w:t xml:space="preserve">, which may </w:t>
      </w:r>
      <w:r w:rsidR="00337A31">
        <w:rPr>
          <w:rFonts w:cstheme="minorHAnsi"/>
        </w:rPr>
        <w:t xml:space="preserve">provide one </w:t>
      </w:r>
      <w:r w:rsidR="00282BBC">
        <w:rPr>
          <w:rFonts w:cstheme="minorHAnsi"/>
        </w:rPr>
        <w:t>driver towards</w:t>
      </w:r>
      <w:r w:rsidR="00337A31">
        <w:rPr>
          <w:rFonts w:cstheme="minorHAnsi"/>
        </w:rPr>
        <w:t xml:space="preserve"> relatively high</w:t>
      </w:r>
      <w:r w:rsidR="00CE686F" w:rsidRPr="00A33C32">
        <w:rPr>
          <w:rFonts w:cstheme="minorHAnsi"/>
        </w:rPr>
        <w:t xml:space="preserve"> PFS in the platinum rechallenge coho</w:t>
      </w:r>
      <w:r w:rsidR="009936C7" w:rsidRPr="00A33C32">
        <w:rPr>
          <w:rFonts w:cstheme="minorHAnsi"/>
        </w:rPr>
        <w:t>rt.</w:t>
      </w:r>
      <w:r w:rsidR="00C667C6" w:rsidRPr="00A33C32">
        <w:rPr>
          <w:rFonts w:cstheme="minorHAnsi"/>
        </w:rPr>
        <w:t xml:space="preserve"> </w:t>
      </w:r>
      <w:r w:rsidR="00031403" w:rsidRPr="00A33C32">
        <w:rPr>
          <w:rFonts w:cstheme="minorHAnsi"/>
        </w:rPr>
        <w:t xml:space="preserve">Interpretation of these results </w:t>
      </w:r>
      <w:r w:rsidR="00337A31">
        <w:rPr>
          <w:rFonts w:cstheme="minorHAnsi"/>
        </w:rPr>
        <w:t>clearly</w:t>
      </w:r>
      <w:r w:rsidR="00031403" w:rsidRPr="00A33C32">
        <w:rPr>
          <w:rFonts w:cstheme="minorHAnsi"/>
        </w:rPr>
        <w:t xml:space="preserve"> </w:t>
      </w:r>
      <w:r w:rsidR="00337A31">
        <w:rPr>
          <w:rFonts w:cstheme="minorHAnsi"/>
        </w:rPr>
        <w:t xml:space="preserve">requires caution in view of </w:t>
      </w:r>
      <w:r w:rsidR="00031403" w:rsidRPr="00A33C32">
        <w:rPr>
          <w:rFonts w:cstheme="minorHAnsi"/>
        </w:rPr>
        <w:t xml:space="preserve">the very small </w:t>
      </w:r>
      <w:r w:rsidR="008325E5" w:rsidRPr="00A33C32">
        <w:rPr>
          <w:rFonts w:cstheme="minorHAnsi"/>
        </w:rPr>
        <w:t xml:space="preserve">sample </w:t>
      </w:r>
      <w:r w:rsidR="00337A31">
        <w:rPr>
          <w:rFonts w:cstheme="minorHAnsi"/>
        </w:rPr>
        <w:t>size. P</w:t>
      </w:r>
      <w:r w:rsidR="00337A31" w:rsidRPr="00A33C32">
        <w:rPr>
          <w:rFonts w:cstheme="minorHAnsi"/>
        </w:rPr>
        <w:t xml:space="preserve">latinum </w:t>
      </w:r>
      <w:r w:rsidR="00D83394" w:rsidRPr="00A33C32">
        <w:rPr>
          <w:rFonts w:cstheme="minorHAnsi"/>
        </w:rPr>
        <w:t>rechallenge may be appropriate</w:t>
      </w:r>
      <w:r w:rsidR="00337A31">
        <w:rPr>
          <w:rFonts w:cstheme="minorHAnsi"/>
        </w:rPr>
        <w:t xml:space="preserve"> however</w:t>
      </w:r>
      <w:r w:rsidR="00D83394" w:rsidRPr="00A33C32">
        <w:rPr>
          <w:rFonts w:cstheme="minorHAnsi"/>
        </w:rPr>
        <w:t xml:space="preserve"> in carefully selected patients</w:t>
      </w:r>
      <w:r w:rsidR="00337A31">
        <w:rPr>
          <w:rFonts w:cstheme="minorHAnsi"/>
        </w:rPr>
        <w:t xml:space="preserve"> and treatment interval may be one guiding factor</w:t>
      </w:r>
      <w:r w:rsidR="00D83394" w:rsidRPr="00A33C32">
        <w:rPr>
          <w:rFonts w:cstheme="minorHAnsi"/>
        </w:rPr>
        <w:t xml:space="preserve">. </w:t>
      </w:r>
    </w:p>
    <w:p w14:paraId="3A042ABE" w14:textId="77777777" w:rsidR="0033473C" w:rsidRPr="00A33C32" w:rsidRDefault="0033473C" w:rsidP="000F0F64">
      <w:pPr>
        <w:spacing w:after="0" w:line="480" w:lineRule="auto"/>
        <w:contextualSpacing/>
        <w:rPr>
          <w:rFonts w:cstheme="minorHAnsi"/>
        </w:rPr>
      </w:pPr>
    </w:p>
    <w:p w14:paraId="4CE88F78" w14:textId="77777777" w:rsidR="00467B87" w:rsidRPr="00A33C32" w:rsidRDefault="00662E28" w:rsidP="000F0F64">
      <w:pPr>
        <w:spacing w:after="0" w:line="480" w:lineRule="auto"/>
        <w:contextualSpacing/>
        <w:rPr>
          <w:rFonts w:cstheme="minorHAnsi"/>
          <w:b/>
          <w:bCs/>
          <w:u w:val="single"/>
        </w:rPr>
      </w:pPr>
      <w:r w:rsidRPr="00A33C32">
        <w:rPr>
          <w:rFonts w:cstheme="minorHAnsi"/>
          <w:b/>
          <w:bCs/>
          <w:u w:val="single"/>
        </w:rPr>
        <w:t>Non-small cell lung cancer</w:t>
      </w:r>
      <w:r w:rsidR="00C72EBA" w:rsidRPr="00A33C32">
        <w:rPr>
          <w:rFonts w:cstheme="minorHAnsi"/>
          <w:b/>
          <w:bCs/>
          <w:u w:val="single"/>
        </w:rPr>
        <w:t xml:space="preserve"> (NSCLC)</w:t>
      </w:r>
    </w:p>
    <w:p w14:paraId="10D4BD46" w14:textId="33CB5AB8" w:rsidR="008A6C0B" w:rsidRDefault="00E302E1" w:rsidP="000F0F64">
      <w:pPr>
        <w:spacing w:after="0" w:line="480" w:lineRule="auto"/>
        <w:contextualSpacing/>
        <w:rPr>
          <w:shd w:val="clear" w:color="auto" w:fill="FFFFFF"/>
        </w:rPr>
      </w:pPr>
      <w:r>
        <w:t>PBC</w:t>
      </w:r>
      <w:r w:rsidRPr="00A33C32" w:rsidDel="00E302E1">
        <w:rPr>
          <w:rFonts w:cstheme="minorHAnsi"/>
        </w:rPr>
        <w:t xml:space="preserve"> </w:t>
      </w:r>
      <w:r w:rsidR="00DB6DD8" w:rsidRPr="00A33C32">
        <w:rPr>
          <w:rFonts w:cstheme="minorHAnsi"/>
        </w:rPr>
        <w:t xml:space="preserve">is widely used </w:t>
      </w:r>
      <w:r w:rsidR="009A0077">
        <w:rPr>
          <w:rFonts w:cstheme="minorHAnsi"/>
        </w:rPr>
        <w:t>for</w:t>
      </w:r>
      <w:r w:rsidR="00DB6DD8" w:rsidRPr="00A33C32">
        <w:rPr>
          <w:rFonts w:cstheme="minorHAnsi"/>
        </w:rPr>
        <w:t xml:space="preserve"> NSCLC. </w:t>
      </w:r>
      <w:r w:rsidR="00282BBC">
        <w:rPr>
          <w:rFonts w:cstheme="minorHAnsi"/>
        </w:rPr>
        <w:t>C</w:t>
      </w:r>
      <w:r w:rsidR="00555D2E" w:rsidRPr="00A33C32">
        <w:rPr>
          <w:rFonts w:cstheme="minorHAnsi"/>
        </w:rPr>
        <w:t xml:space="preserve">isplatin-based treatment is the standard </w:t>
      </w:r>
      <w:r w:rsidR="00282BBC">
        <w:rPr>
          <w:rFonts w:cstheme="minorHAnsi"/>
        </w:rPr>
        <w:t>for radical treatment</w:t>
      </w:r>
      <w:r w:rsidR="00A010D1" w:rsidRPr="00A33C32">
        <w:rPr>
          <w:rFonts w:cstheme="minorHAnsi"/>
        </w:rPr>
        <w:t>.</w:t>
      </w:r>
      <w:r w:rsidR="00B40DEE" w:rsidRPr="00A33C32">
        <w:rPr>
          <w:rFonts w:cstheme="minorHAnsi"/>
        </w:rPr>
        <w:t xml:space="preserve"> </w:t>
      </w:r>
      <w:r w:rsidR="00282BBC">
        <w:rPr>
          <w:rFonts w:cstheme="minorHAnsi"/>
        </w:rPr>
        <w:t>For</w:t>
      </w:r>
      <w:r w:rsidR="008A3135" w:rsidRPr="00A33C32">
        <w:rPr>
          <w:rFonts w:cstheme="minorHAnsi"/>
        </w:rPr>
        <w:t xml:space="preserve"> </w:t>
      </w:r>
      <w:r w:rsidR="00282BBC">
        <w:rPr>
          <w:rFonts w:cstheme="minorHAnsi"/>
        </w:rPr>
        <w:t>palliative treatment</w:t>
      </w:r>
      <w:r w:rsidR="009A0077">
        <w:rPr>
          <w:rFonts w:cstheme="minorHAnsi"/>
        </w:rPr>
        <w:t>,</w:t>
      </w:r>
      <w:r w:rsidR="006A5AAA" w:rsidRPr="00A33C32">
        <w:rPr>
          <w:rFonts w:cstheme="minorHAnsi"/>
        </w:rPr>
        <w:t xml:space="preserve"> </w:t>
      </w:r>
      <w:r w:rsidR="00282BBC">
        <w:rPr>
          <w:rFonts w:cstheme="minorHAnsi"/>
        </w:rPr>
        <w:t>with no</w:t>
      </w:r>
      <w:r w:rsidR="003B520C" w:rsidRPr="00A33C32">
        <w:rPr>
          <w:rFonts w:cstheme="minorHAnsi"/>
        </w:rPr>
        <w:t xml:space="preserve"> targetable gen</w:t>
      </w:r>
      <w:r w:rsidR="00145BC1" w:rsidRPr="00A33C32">
        <w:rPr>
          <w:rFonts w:cstheme="minorHAnsi"/>
        </w:rPr>
        <w:t xml:space="preserve">e </w:t>
      </w:r>
      <w:r w:rsidR="009A0077">
        <w:rPr>
          <w:rFonts w:cstheme="minorHAnsi"/>
        </w:rPr>
        <w:t>alteration,</w:t>
      </w:r>
      <w:r w:rsidR="003B520C" w:rsidRPr="00A33C32">
        <w:rPr>
          <w:rFonts w:cstheme="minorHAnsi"/>
        </w:rPr>
        <w:t xml:space="preserve"> patients are treated according to PD</w:t>
      </w:r>
      <w:r w:rsidR="00145BC1" w:rsidRPr="00A33C32">
        <w:rPr>
          <w:rFonts w:cstheme="minorHAnsi"/>
        </w:rPr>
        <w:t>-</w:t>
      </w:r>
      <w:r w:rsidR="003B520C" w:rsidRPr="00A33C32">
        <w:rPr>
          <w:rFonts w:cstheme="minorHAnsi"/>
        </w:rPr>
        <w:t xml:space="preserve">L1 </w:t>
      </w:r>
      <w:r w:rsidR="00282BBC">
        <w:rPr>
          <w:rFonts w:cstheme="minorHAnsi"/>
        </w:rPr>
        <w:t>expression</w:t>
      </w:r>
      <w:r w:rsidR="00145BC1" w:rsidRPr="00A33C32">
        <w:rPr>
          <w:rFonts w:cstheme="minorHAnsi"/>
        </w:rPr>
        <w:t>.</w:t>
      </w:r>
      <w:r w:rsidR="00DB6DD8" w:rsidRPr="00A33C32">
        <w:rPr>
          <w:rFonts w:cstheme="minorHAnsi"/>
        </w:rPr>
        <w:t xml:space="preserve"> </w:t>
      </w:r>
      <w:r w:rsidR="0042020B" w:rsidRPr="00A33C32">
        <w:rPr>
          <w:rFonts w:cstheme="minorHAnsi"/>
        </w:rPr>
        <w:t xml:space="preserve">If PD-L1 </w:t>
      </w:r>
      <w:r w:rsidR="009A0077">
        <w:rPr>
          <w:rFonts w:cstheme="minorHAnsi"/>
        </w:rPr>
        <w:t>low</w:t>
      </w:r>
      <w:r w:rsidR="00772BBC">
        <w:rPr>
          <w:rFonts w:cstheme="minorHAnsi"/>
        </w:rPr>
        <w:t>,</w:t>
      </w:r>
      <w:r w:rsidR="0042020B" w:rsidRPr="00A33C32">
        <w:rPr>
          <w:rFonts w:cstheme="minorHAnsi"/>
        </w:rPr>
        <w:t xml:space="preserve"> then </w:t>
      </w:r>
      <w:r w:rsidR="00772BBC">
        <w:rPr>
          <w:rFonts w:cstheme="minorHAnsi"/>
        </w:rPr>
        <w:t>typical</w:t>
      </w:r>
      <w:r w:rsidR="004E6E14" w:rsidRPr="00A33C32">
        <w:rPr>
          <w:rFonts w:cstheme="minorHAnsi"/>
        </w:rPr>
        <w:t xml:space="preserve"> first-line regimens </w:t>
      </w:r>
      <w:r w:rsidR="00772BBC">
        <w:rPr>
          <w:rFonts w:cstheme="minorHAnsi"/>
        </w:rPr>
        <w:t>include pembrolizumab, combined with c</w:t>
      </w:r>
      <w:r w:rsidR="00226DD9" w:rsidRPr="00A33C32">
        <w:rPr>
          <w:rFonts w:cstheme="minorHAnsi"/>
        </w:rPr>
        <w:t xml:space="preserve">arboplatin and paclitaxel for </w:t>
      </w:r>
      <w:r w:rsidR="00D24B45">
        <w:rPr>
          <w:rFonts w:cstheme="minorHAnsi"/>
        </w:rPr>
        <w:t>SCC</w:t>
      </w:r>
      <w:r w:rsidR="00F80EAC" w:rsidRPr="00A33C32">
        <w:rPr>
          <w:rFonts w:cstheme="minorHAnsi"/>
        </w:rPr>
        <w:t xml:space="preserve">, </w:t>
      </w:r>
      <w:r w:rsidR="00772BBC">
        <w:rPr>
          <w:rFonts w:cstheme="minorHAnsi"/>
        </w:rPr>
        <w:t xml:space="preserve">or </w:t>
      </w:r>
      <w:r w:rsidR="00F80EAC" w:rsidRPr="00A33C32">
        <w:rPr>
          <w:rFonts w:cstheme="minorHAnsi"/>
        </w:rPr>
        <w:t>carboplatin and pem</w:t>
      </w:r>
      <w:r w:rsidR="001403A3" w:rsidRPr="00A33C32">
        <w:rPr>
          <w:rFonts w:cstheme="minorHAnsi"/>
        </w:rPr>
        <w:t>etrexed for non</w:t>
      </w:r>
      <w:r w:rsidR="00DB59CD" w:rsidRPr="00A33C32">
        <w:rPr>
          <w:rFonts w:cstheme="minorHAnsi"/>
        </w:rPr>
        <w:t>-</w:t>
      </w:r>
      <w:r w:rsidR="00D24B45">
        <w:rPr>
          <w:rFonts w:cstheme="minorHAnsi"/>
        </w:rPr>
        <w:t>SCC</w:t>
      </w:r>
      <w:r w:rsidR="001403A3" w:rsidRPr="00A33C32">
        <w:rPr>
          <w:rFonts w:cstheme="minorHAnsi"/>
        </w:rPr>
        <w:t xml:space="preserve">. </w:t>
      </w:r>
      <w:r w:rsidR="009A0077" w:rsidRPr="00A33C32" w:rsidDel="009A0077">
        <w:rPr>
          <w:rFonts w:cstheme="minorHAnsi"/>
        </w:rPr>
        <w:t xml:space="preserve"> </w:t>
      </w:r>
      <w:r w:rsidR="00422D5E" w:rsidRPr="00A33C32">
        <w:rPr>
          <w:rFonts w:cstheme="minorHAnsi"/>
        </w:rPr>
        <w:t xml:space="preserve">ICI </w:t>
      </w:r>
      <w:r w:rsidR="00281BDE">
        <w:rPr>
          <w:rFonts w:cstheme="minorHAnsi"/>
        </w:rPr>
        <w:t xml:space="preserve">monotherapy </w:t>
      </w:r>
      <w:r w:rsidR="00422D5E" w:rsidRPr="00A33C32">
        <w:rPr>
          <w:rFonts w:cstheme="minorHAnsi"/>
        </w:rPr>
        <w:t xml:space="preserve">is </w:t>
      </w:r>
      <w:r w:rsidR="00772BBC">
        <w:rPr>
          <w:rFonts w:cstheme="minorHAnsi"/>
        </w:rPr>
        <w:t>typically used</w:t>
      </w:r>
      <w:r w:rsidR="00AA0B26">
        <w:rPr>
          <w:rFonts w:cstheme="minorHAnsi"/>
        </w:rPr>
        <w:t xml:space="preserve"> </w:t>
      </w:r>
      <w:r w:rsidR="00422D5E" w:rsidRPr="00A33C32">
        <w:rPr>
          <w:rFonts w:cstheme="minorHAnsi"/>
        </w:rPr>
        <w:t xml:space="preserve">first-line if PD-L1 </w:t>
      </w:r>
      <w:r w:rsidR="00772BBC">
        <w:rPr>
          <w:rFonts w:cstheme="minorHAnsi"/>
        </w:rPr>
        <w:t>high</w:t>
      </w:r>
      <w:r w:rsidR="006441ED" w:rsidRPr="00A33C32">
        <w:rPr>
          <w:rFonts w:cstheme="minorHAnsi"/>
        </w:rPr>
        <w:t>, with</w:t>
      </w:r>
      <w:r w:rsidR="00422D5E" w:rsidRPr="00A33C32">
        <w:rPr>
          <w:rFonts w:cstheme="minorHAnsi"/>
        </w:rPr>
        <w:t xml:space="preserve"> platinum doublet chemotherapy </w:t>
      </w:r>
      <w:r w:rsidR="00270A4A" w:rsidRPr="00A33C32">
        <w:rPr>
          <w:rFonts w:cstheme="minorHAnsi"/>
        </w:rPr>
        <w:t>upon progression</w:t>
      </w:r>
      <w:r w:rsidR="00281BDE">
        <w:rPr>
          <w:rFonts w:cstheme="minorHAnsi"/>
        </w:rPr>
        <w:t>, with</w:t>
      </w:r>
      <w:r w:rsidR="00992469" w:rsidRPr="00A33C32">
        <w:rPr>
          <w:rFonts w:cstheme="minorHAnsi"/>
        </w:rPr>
        <w:t xml:space="preserve"> pemetrexed for non-</w:t>
      </w:r>
      <w:r w:rsidR="00D24B45">
        <w:rPr>
          <w:rFonts w:cstheme="minorHAnsi"/>
        </w:rPr>
        <w:t>SCC</w:t>
      </w:r>
      <w:r w:rsidR="00A05503" w:rsidRPr="00A33C32">
        <w:rPr>
          <w:rFonts w:cstheme="minorHAnsi"/>
        </w:rPr>
        <w:t>,</w:t>
      </w:r>
      <w:r w:rsidR="00992469" w:rsidRPr="00A33C32">
        <w:rPr>
          <w:rFonts w:cstheme="minorHAnsi"/>
        </w:rPr>
        <w:t xml:space="preserve"> and </w:t>
      </w:r>
      <w:r w:rsidR="00A05503" w:rsidRPr="00A33C32">
        <w:rPr>
          <w:rFonts w:cstheme="minorHAnsi"/>
        </w:rPr>
        <w:t xml:space="preserve">gemcitabine or vinorelbine for </w:t>
      </w:r>
      <w:r w:rsidR="00D24B45">
        <w:rPr>
          <w:rFonts w:cstheme="minorHAnsi"/>
        </w:rPr>
        <w:t>SCC</w:t>
      </w:r>
      <w:r w:rsidR="00335507" w:rsidRPr="00A33C32">
        <w:rPr>
          <w:rFonts w:cstheme="minorHAnsi"/>
        </w:rPr>
        <w:t>.</w:t>
      </w:r>
      <w:r w:rsidR="00DB6DD8" w:rsidRPr="00A33C32">
        <w:rPr>
          <w:rFonts w:cstheme="minorHAnsi"/>
        </w:rPr>
        <w:t xml:space="preserve"> </w:t>
      </w:r>
      <w:r w:rsidR="00281BDE">
        <w:rPr>
          <w:rFonts w:cstheme="minorHAnsi"/>
        </w:rPr>
        <w:t>S</w:t>
      </w:r>
      <w:r w:rsidR="009C098C" w:rsidRPr="00A33C32">
        <w:rPr>
          <w:rFonts w:cstheme="minorHAnsi"/>
        </w:rPr>
        <w:t xml:space="preserve">ubsequent </w:t>
      </w:r>
      <w:r w:rsidR="00C001F9" w:rsidRPr="00A33C32">
        <w:rPr>
          <w:rFonts w:cstheme="minorHAnsi"/>
        </w:rPr>
        <w:t xml:space="preserve">chemotherapy </w:t>
      </w:r>
      <w:r w:rsidR="00281BDE">
        <w:rPr>
          <w:rFonts w:cstheme="minorHAnsi"/>
        </w:rPr>
        <w:t xml:space="preserve">options </w:t>
      </w:r>
      <w:r w:rsidR="00A849D5" w:rsidRPr="00A33C32">
        <w:rPr>
          <w:rFonts w:cstheme="minorHAnsi"/>
        </w:rPr>
        <w:t>upon</w:t>
      </w:r>
      <w:r w:rsidR="00C001F9" w:rsidRPr="00A33C32">
        <w:rPr>
          <w:rFonts w:cstheme="minorHAnsi"/>
        </w:rPr>
        <w:t xml:space="preserve"> progression after </w:t>
      </w:r>
      <w:r w:rsidR="00281BDE">
        <w:rPr>
          <w:rFonts w:cstheme="minorHAnsi"/>
        </w:rPr>
        <w:t>PBC</w:t>
      </w:r>
      <w:r w:rsidR="00C001F9" w:rsidRPr="00A33C32">
        <w:rPr>
          <w:rFonts w:cstheme="minorHAnsi"/>
        </w:rPr>
        <w:t xml:space="preserve"> are limited and include docetaxel</w:t>
      </w:r>
      <w:r w:rsidR="00772BBC">
        <w:rPr>
          <w:rFonts w:cstheme="minorHAnsi"/>
        </w:rPr>
        <w:t>,</w:t>
      </w:r>
      <w:r w:rsidR="00C001F9" w:rsidRPr="00A33C32">
        <w:rPr>
          <w:rFonts w:cstheme="minorHAnsi"/>
        </w:rPr>
        <w:t xml:space="preserve"> with or without nintedanib</w:t>
      </w:r>
      <w:r w:rsidR="00772BBC">
        <w:rPr>
          <w:rFonts w:cstheme="minorHAnsi"/>
        </w:rPr>
        <w:t>,</w:t>
      </w:r>
      <w:r w:rsidR="00C001F9" w:rsidRPr="00A33C32">
        <w:rPr>
          <w:rFonts w:cstheme="minorHAnsi"/>
        </w:rPr>
        <w:t xml:space="preserve"> for adenocarcinoma, and docetaxel monotherapy for</w:t>
      </w:r>
      <w:r w:rsidR="00772BBC">
        <w:rPr>
          <w:rFonts w:cstheme="minorHAnsi"/>
        </w:rPr>
        <w:t xml:space="preserve"> </w:t>
      </w:r>
      <w:r w:rsidR="00D24B45">
        <w:rPr>
          <w:rFonts w:cstheme="minorHAnsi"/>
        </w:rPr>
        <w:t>SCC</w:t>
      </w:r>
      <w:r w:rsidR="00BC5C4E" w:rsidRPr="00A33C32">
        <w:rPr>
          <w:rFonts w:cstheme="minorHAnsi"/>
        </w:rPr>
        <w:fldChar w:fldCharType="begin"/>
      </w:r>
      <w:r w:rsidR="009D3D7E">
        <w:rPr>
          <w:rFonts w:cstheme="minorHAnsi"/>
        </w:rPr>
        <w:instrText xml:space="preserve"> ADDIN EN.CITE &lt;EndNote&gt;&lt;Cite&gt;&lt;Author&gt;European Society of Medical Oncology&lt;/Author&gt;&lt;Year&gt;2021.&lt;/Year&gt;&lt;RecNum&gt;156&lt;/RecNum&gt;&lt;DisplayText&gt;[37]&lt;/DisplayText&gt;&lt;record&gt;&lt;rec-number&gt;156&lt;/rec-number&gt;&lt;foreign-keys&gt;&lt;key app="EN" db-id="5e9fdfxty0frr2ewdtpp9dfarp02f50t5vvw" timestamp="1634305676"&gt;156&lt;/key&gt;&lt;/foreign-keys&gt;&lt;ref-type name="Web Page"&gt;12&lt;/ref-type&gt;&lt;contributors&gt;&lt;authors&gt;&lt;author&gt;European Society of Medical Oncology,.&lt;/author&gt;&lt;/authors&gt;&lt;/contributors&gt;&lt;titles&gt;&lt;title&gt;Clinical Practice Living Guidelines - Metastatic Non-small-cell Lung Cancer.&lt;/title&gt;&lt;/titles&gt;&lt;number&gt;15th October 2021.&lt;/number&gt;&lt;dates&gt;&lt;year&gt;2021.&lt;/year&gt;&lt;/dates&gt;&lt;urls&gt;&lt;related-urls&gt;&lt;url&gt;https://www.esmo.org/guidelines/lung-and-chest-tumours/clinical-practice-living-guidelines-metastatic-non-small-cell-lung-cancer&lt;/url&gt;&lt;/related-urls&gt;&lt;/urls&gt;&lt;/record&gt;&lt;/Cite&gt;&lt;/EndNote&gt;</w:instrText>
      </w:r>
      <w:r w:rsidR="00BC5C4E" w:rsidRPr="00A33C32">
        <w:rPr>
          <w:rFonts w:cstheme="minorHAnsi"/>
        </w:rPr>
        <w:fldChar w:fldCharType="separate"/>
      </w:r>
      <w:r w:rsidR="009D3D7E">
        <w:rPr>
          <w:rFonts w:cstheme="minorHAnsi"/>
          <w:noProof/>
        </w:rPr>
        <w:t>[37]</w:t>
      </w:r>
      <w:r w:rsidR="00BC5C4E" w:rsidRPr="00A33C32">
        <w:rPr>
          <w:rFonts w:cstheme="minorHAnsi"/>
        </w:rPr>
        <w:fldChar w:fldCharType="end"/>
      </w:r>
      <w:r w:rsidR="00C001F9" w:rsidRPr="00A33C32">
        <w:rPr>
          <w:rFonts w:cstheme="minorHAnsi"/>
        </w:rPr>
        <w:t>.</w:t>
      </w:r>
      <w:r w:rsidR="000C086C" w:rsidRPr="00A33C32">
        <w:rPr>
          <w:rFonts w:cstheme="minorHAnsi"/>
        </w:rPr>
        <w:t xml:space="preserve"> </w:t>
      </w:r>
      <w:r w:rsidR="00772BBC">
        <w:rPr>
          <w:rFonts w:cstheme="minorHAnsi"/>
        </w:rPr>
        <w:t>M</w:t>
      </w:r>
      <w:r w:rsidR="00856E7A" w:rsidRPr="00A33C32">
        <w:rPr>
          <w:rFonts w:cstheme="minorHAnsi"/>
        </w:rPr>
        <w:t xml:space="preserve">edian </w:t>
      </w:r>
      <w:r w:rsidR="00AA6533" w:rsidRPr="00A33C32">
        <w:rPr>
          <w:rFonts w:cstheme="minorHAnsi"/>
        </w:rPr>
        <w:t>OS</w:t>
      </w:r>
      <w:r w:rsidR="00856E7A" w:rsidRPr="00A33C32">
        <w:rPr>
          <w:rFonts w:cstheme="minorHAnsi"/>
        </w:rPr>
        <w:t xml:space="preserve"> for </w:t>
      </w:r>
      <w:r w:rsidR="00BE1AF2" w:rsidRPr="00A33C32">
        <w:rPr>
          <w:rFonts w:cstheme="minorHAnsi"/>
        </w:rPr>
        <w:t xml:space="preserve">docetaxel monotherapy </w:t>
      </w:r>
      <w:r w:rsidR="00772BBC">
        <w:rPr>
          <w:rFonts w:cstheme="minorHAnsi"/>
        </w:rPr>
        <w:t>lies between</w:t>
      </w:r>
      <w:r w:rsidR="00695B50" w:rsidRPr="00A33C32">
        <w:rPr>
          <w:rFonts w:cstheme="minorHAnsi"/>
        </w:rPr>
        <w:t xml:space="preserve"> 5.7 to </w:t>
      </w:r>
      <w:r w:rsidR="00844284" w:rsidRPr="00A33C32">
        <w:rPr>
          <w:rFonts w:cstheme="minorHAnsi"/>
        </w:rPr>
        <w:t>9.1</w:t>
      </w:r>
      <w:r w:rsidR="00BE1AF2" w:rsidRPr="00A33C32">
        <w:rPr>
          <w:rFonts w:cstheme="minorHAnsi"/>
        </w:rPr>
        <w:t xml:space="preserve"> months</w:t>
      </w:r>
      <w:r w:rsidR="0051360B" w:rsidRPr="00A33C32">
        <w:rPr>
          <w:rFonts w:cstheme="minorHAnsi"/>
        </w:rPr>
        <w:fldChar w:fldCharType="begin">
          <w:fldData xml:space="preserve">PEVuZE5vdGU+PENpdGU+PEF1dGhvcj5TaGVwaGVyZDwvQXV0aG9yPjxZZWFyPjIwMDA8L1llYXI+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=
</w:fldData>
        </w:fldChar>
      </w:r>
      <w:r w:rsidR="009D3D7E">
        <w:rPr>
          <w:rFonts w:cstheme="minorHAnsi"/>
        </w:rPr>
        <w:instrText xml:space="preserve"> ADDIN EN.CITE </w:instrText>
      </w:r>
      <w:r w:rsidR="009D3D7E">
        <w:rPr>
          <w:rFonts w:cstheme="minorHAnsi"/>
        </w:rPr>
        <w:fldChar w:fldCharType="begin">
          <w:fldData xml:space="preserve">PEVuZE5vdGU+PENpdGU+PEF1dGhvcj5TaGVwaGVyZDwvQXV0aG9yPjxZZWFyPjIwMDA8L1llYXI+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=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51360B" w:rsidRPr="00A33C32">
        <w:rPr>
          <w:rFonts w:cstheme="minorHAnsi"/>
        </w:rPr>
      </w:r>
      <w:r w:rsidR="0051360B" w:rsidRPr="00A33C32">
        <w:rPr>
          <w:rFonts w:cstheme="minorHAnsi"/>
        </w:rPr>
        <w:fldChar w:fldCharType="separate"/>
      </w:r>
      <w:r w:rsidR="009D3D7E">
        <w:rPr>
          <w:rFonts w:cstheme="minorHAnsi"/>
          <w:noProof/>
        </w:rPr>
        <w:t>[38-40]</w:t>
      </w:r>
      <w:r w:rsidR="0051360B" w:rsidRPr="00A33C32">
        <w:rPr>
          <w:rFonts w:cstheme="minorHAnsi"/>
        </w:rPr>
        <w:fldChar w:fldCharType="end"/>
      </w:r>
      <w:r w:rsidR="00AC5144" w:rsidRPr="00A33C32">
        <w:rPr>
          <w:rFonts w:cstheme="minorHAnsi"/>
        </w:rPr>
        <w:t xml:space="preserve">, whilst </w:t>
      </w:r>
      <w:r w:rsidR="00772BBC">
        <w:rPr>
          <w:rFonts w:cstheme="minorHAnsi"/>
        </w:rPr>
        <w:t>for</w:t>
      </w:r>
      <w:r w:rsidR="00E40036" w:rsidRPr="00A33C32">
        <w:rPr>
          <w:rFonts w:cstheme="minorHAnsi"/>
        </w:rPr>
        <w:t xml:space="preserve"> adenocarcinoma histology </w:t>
      </w:r>
      <w:r w:rsidR="00AC5144" w:rsidRPr="00A33C32">
        <w:rPr>
          <w:rFonts w:cstheme="minorHAnsi"/>
        </w:rPr>
        <w:t>median</w:t>
      </w:r>
      <w:r w:rsidR="00AA6533" w:rsidRPr="00A33C32">
        <w:rPr>
          <w:rFonts w:cstheme="minorHAnsi"/>
        </w:rPr>
        <w:t xml:space="preserve"> OS </w:t>
      </w:r>
      <w:r w:rsidR="006D227A" w:rsidRPr="00A33C32">
        <w:rPr>
          <w:rFonts w:cstheme="minorHAnsi"/>
        </w:rPr>
        <w:t>with</w:t>
      </w:r>
      <w:r w:rsidR="00AC5144" w:rsidRPr="00A33C32">
        <w:rPr>
          <w:rFonts w:cstheme="minorHAnsi"/>
        </w:rPr>
        <w:t xml:space="preserve"> docetaxel plus nintedanib </w:t>
      </w:r>
      <w:r w:rsidR="00772BBC">
        <w:rPr>
          <w:rFonts w:cstheme="minorHAnsi"/>
        </w:rPr>
        <w:t>was</w:t>
      </w:r>
      <w:r w:rsidR="007B49F8" w:rsidRPr="00A33C32">
        <w:rPr>
          <w:rFonts w:cstheme="minorHAnsi"/>
        </w:rPr>
        <w:t xml:space="preserve"> 12.6 months.</w:t>
      </w:r>
      <w:r w:rsidR="007B49F8" w:rsidRPr="00A33C32">
        <w:rPr>
          <w:rFonts w:cstheme="minorHAnsi"/>
        </w:rPr>
        <w:fldChar w:fldCharType="begin">
          <w:fldData xml:space="preserve">PEVuZE5vdGU+PENpdGU+PEF1dGhvcj5SZWNrPC9BdXRob3I+PFllYXI+MjAxNDwvWWVhcj48UmVj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</w:fldData>
        </w:fldChar>
      </w:r>
      <w:r w:rsidR="009D3D7E">
        <w:rPr>
          <w:rFonts w:cstheme="minorHAnsi"/>
        </w:rPr>
        <w:instrText xml:space="preserve"> ADDIN EN.CITE </w:instrText>
      </w:r>
      <w:r w:rsidR="009D3D7E">
        <w:rPr>
          <w:rFonts w:cstheme="minorHAnsi"/>
        </w:rPr>
        <w:fldChar w:fldCharType="begin">
          <w:fldData xml:space="preserve">PEVuZE5vdGU+PENpdGU+PEF1dGhvcj5SZWNrPC9BdXRob3I+PFllYXI+MjAxNDwvWWVhcj48UmVj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7B49F8" w:rsidRPr="00A33C32">
        <w:rPr>
          <w:rFonts w:cstheme="minorHAnsi"/>
        </w:rPr>
      </w:r>
      <w:r w:rsidR="007B49F8" w:rsidRPr="00A33C32">
        <w:rPr>
          <w:rFonts w:cstheme="minorHAnsi"/>
        </w:rPr>
        <w:fldChar w:fldCharType="separate"/>
      </w:r>
      <w:r w:rsidR="009D3D7E">
        <w:rPr>
          <w:rFonts w:cstheme="minorHAnsi"/>
          <w:noProof/>
        </w:rPr>
        <w:t>[40]</w:t>
      </w:r>
      <w:r w:rsidR="007B49F8" w:rsidRPr="00A33C32">
        <w:rPr>
          <w:rFonts w:cstheme="minorHAnsi"/>
        </w:rPr>
        <w:fldChar w:fldCharType="end"/>
      </w:r>
      <w:r w:rsidR="00AC5144" w:rsidRPr="00A33C32">
        <w:rPr>
          <w:rFonts w:cstheme="minorHAnsi"/>
        </w:rPr>
        <w:t xml:space="preserve"> </w:t>
      </w:r>
      <w:r w:rsidR="007D07F8" w:rsidRPr="00A33C32">
        <w:rPr>
          <w:rFonts w:cstheme="minorHAnsi"/>
        </w:rPr>
        <w:t xml:space="preserve">Despite </w:t>
      </w:r>
      <w:r w:rsidR="005E0620" w:rsidRPr="00A33C32">
        <w:rPr>
          <w:rFonts w:cstheme="minorHAnsi"/>
        </w:rPr>
        <w:t>addition of anti-angiogenic agents to chemotherapy in second-line</w:t>
      </w:r>
      <w:r w:rsidR="007E7038" w:rsidRPr="00A33C32">
        <w:rPr>
          <w:rFonts w:cstheme="minorHAnsi"/>
        </w:rPr>
        <w:t xml:space="preserve"> and beyond</w:t>
      </w:r>
      <w:r w:rsidR="00772BBC">
        <w:rPr>
          <w:rFonts w:cstheme="minorHAnsi"/>
        </w:rPr>
        <w:t>,</w:t>
      </w:r>
      <w:r w:rsidR="005E0620" w:rsidRPr="00A33C32">
        <w:rPr>
          <w:rFonts w:cstheme="minorHAnsi"/>
        </w:rPr>
        <w:t xml:space="preserve"> </w:t>
      </w:r>
      <w:r w:rsidR="00D0799E" w:rsidRPr="00A33C32">
        <w:rPr>
          <w:rFonts w:cstheme="minorHAnsi"/>
        </w:rPr>
        <w:t xml:space="preserve">survival rates remain poor </w:t>
      </w:r>
      <w:r w:rsidR="00772BBC">
        <w:rPr>
          <w:rFonts w:cstheme="minorHAnsi"/>
        </w:rPr>
        <w:t>with</w:t>
      </w:r>
      <w:r w:rsidR="00D0799E" w:rsidRPr="00A33C32">
        <w:rPr>
          <w:rFonts w:cstheme="minorHAnsi"/>
        </w:rPr>
        <w:t xml:space="preserve"> </w:t>
      </w:r>
      <w:r w:rsidR="00E06B5C">
        <w:rPr>
          <w:rFonts w:cstheme="minorHAnsi"/>
        </w:rPr>
        <w:t xml:space="preserve">an </w:t>
      </w:r>
      <w:r w:rsidR="00772BBC">
        <w:rPr>
          <w:rFonts w:cstheme="minorHAnsi"/>
        </w:rPr>
        <w:t xml:space="preserve">unmet </w:t>
      </w:r>
      <w:r w:rsidR="00D0799E" w:rsidRPr="00A33C32">
        <w:rPr>
          <w:rFonts w:cstheme="minorHAnsi"/>
        </w:rPr>
        <w:t xml:space="preserve">need for </w:t>
      </w:r>
      <w:r w:rsidR="00424E80" w:rsidRPr="00A33C32">
        <w:rPr>
          <w:rFonts w:cstheme="minorHAnsi"/>
        </w:rPr>
        <w:t>improved treatments</w:t>
      </w:r>
      <w:r w:rsidR="00424E80" w:rsidRPr="00A33C32">
        <w:rPr>
          <w:rFonts w:cstheme="minorHAnsi"/>
          <w:i/>
          <w:iCs/>
        </w:rPr>
        <w:t xml:space="preserve">. </w:t>
      </w:r>
      <w:r w:rsidR="001F2E16" w:rsidRPr="00A33C32">
        <w:rPr>
          <w:shd w:val="clear" w:color="auto" w:fill="FFFFFF"/>
        </w:rPr>
        <w:t xml:space="preserve">Compared to </w:t>
      </w:r>
      <w:r w:rsidR="003C46CF">
        <w:rPr>
          <w:shd w:val="clear" w:color="auto" w:fill="FFFFFF"/>
        </w:rPr>
        <w:t>SCLC</w:t>
      </w:r>
      <w:r w:rsidR="001F2E16" w:rsidRPr="00A33C32">
        <w:rPr>
          <w:shd w:val="clear" w:color="auto" w:fill="FFFFFF"/>
        </w:rPr>
        <w:t xml:space="preserve"> there </w:t>
      </w:r>
      <w:r w:rsidR="00577BFD" w:rsidRPr="00A33C32">
        <w:rPr>
          <w:shd w:val="clear" w:color="auto" w:fill="FFFFFF"/>
        </w:rPr>
        <w:t xml:space="preserve">is limited data to support platinum rechallenge in NSCLC. </w:t>
      </w:r>
    </w:p>
    <w:p w14:paraId="4C6DCF44" w14:textId="77777777" w:rsidR="002121B3" w:rsidRPr="002121B3" w:rsidRDefault="002121B3" w:rsidP="000F0F64">
      <w:pPr>
        <w:spacing w:after="0" w:line="480" w:lineRule="auto"/>
        <w:contextualSpacing/>
        <w:rPr>
          <w:shd w:val="clear" w:color="auto" w:fill="FFFFFF"/>
        </w:rPr>
      </w:pPr>
    </w:p>
    <w:p w14:paraId="2BB53D52" w14:textId="162A1127" w:rsidR="005C5AAC" w:rsidRDefault="009675CF" w:rsidP="000F0F64">
      <w:pPr>
        <w:spacing w:after="0" w:line="480" w:lineRule="auto"/>
        <w:contextualSpacing/>
        <w:rPr>
          <w:shd w:val="clear" w:color="auto" w:fill="FFFFFF"/>
        </w:rPr>
      </w:pPr>
      <w:r w:rsidRPr="00A33C32">
        <w:rPr>
          <w:color w:val="000000"/>
          <w:shd w:val="clear" w:color="auto" w:fill="FFFFFF"/>
        </w:rPr>
        <w:t>NVALT-07 was</w:t>
      </w:r>
      <w:r w:rsidR="00A160A0" w:rsidRPr="00A33C32">
        <w:rPr>
          <w:color w:val="000000"/>
          <w:shd w:val="clear" w:color="auto" w:fill="FFFFFF"/>
        </w:rPr>
        <w:t xml:space="preserve"> a randomised phase II trial of pemetrexed </w:t>
      </w:r>
      <w:r w:rsidR="00DA3C35" w:rsidRPr="00A33C32">
        <w:rPr>
          <w:color w:val="000000"/>
          <w:shd w:val="clear" w:color="auto" w:fill="FFFFFF"/>
        </w:rPr>
        <w:t xml:space="preserve">with </w:t>
      </w:r>
      <w:r w:rsidR="00281BDE">
        <w:rPr>
          <w:color w:val="000000"/>
          <w:shd w:val="clear" w:color="auto" w:fill="FFFFFF"/>
        </w:rPr>
        <w:t>or without</w:t>
      </w:r>
      <w:r w:rsidR="00DA3C35" w:rsidRPr="00A33C32">
        <w:rPr>
          <w:color w:val="000000"/>
          <w:shd w:val="clear" w:color="auto" w:fill="FFFFFF"/>
        </w:rPr>
        <w:t xml:space="preserve"> carboplatin in </w:t>
      </w:r>
      <w:r w:rsidR="000E4AE0" w:rsidRPr="00A33C32">
        <w:rPr>
          <w:color w:val="000000"/>
          <w:shd w:val="clear" w:color="auto" w:fill="FFFFFF"/>
        </w:rPr>
        <w:t xml:space="preserve">240 patients with advanced NSCLC </w:t>
      </w:r>
      <w:r w:rsidR="00281BDE">
        <w:rPr>
          <w:color w:val="000000"/>
          <w:shd w:val="clear" w:color="auto" w:fill="FFFFFF"/>
        </w:rPr>
        <w:t>progressing</w:t>
      </w:r>
      <w:r w:rsidR="000E4AE0" w:rsidRPr="00A33C32">
        <w:rPr>
          <w:color w:val="000000"/>
          <w:shd w:val="clear" w:color="auto" w:fill="FFFFFF"/>
        </w:rPr>
        <w:t xml:space="preserve"> &gt;3 months following first-line </w:t>
      </w:r>
      <w:r w:rsidR="00E302E1">
        <w:t>PBC</w:t>
      </w:r>
      <w:r w:rsidR="000E4AE0" w:rsidRPr="00A33C32">
        <w:rPr>
          <w:color w:val="000000"/>
          <w:shd w:val="clear" w:color="auto" w:fill="FFFFFF"/>
        </w:rPr>
        <w:t xml:space="preserve">. </w:t>
      </w:r>
      <w:r w:rsidR="004C07BA">
        <w:rPr>
          <w:color w:val="000000"/>
          <w:shd w:val="clear" w:color="auto" w:fill="FFFFFF"/>
        </w:rPr>
        <w:t>TTP</w:t>
      </w:r>
      <w:r w:rsidR="00296B6D">
        <w:rPr>
          <w:color w:val="000000"/>
          <w:shd w:val="clear" w:color="auto" w:fill="FFFFFF"/>
        </w:rPr>
        <w:t xml:space="preserve"> </w:t>
      </w:r>
      <w:r w:rsidR="000D4A05" w:rsidRPr="00A33C32">
        <w:rPr>
          <w:color w:val="000000"/>
          <w:shd w:val="clear" w:color="auto" w:fill="FFFFFF"/>
        </w:rPr>
        <w:t xml:space="preserve">was significantly longer in the combination arm </w:t>
      </w:r>
      <w:r w:rsidR="00D62557" w:rsidRPr="00A33C32">
        <w:rPr>
          <w:color w:val="000000"/>
          <w:shd w:val="clear" w:color="auto" w:fill="FFFFFF"/>
        </w:rPr>
        <w:t>(</w:t>
      </w:r>
      <w:r w:rsidR="00611F03" w:rsidRPr="00A33C32">
        <w:rPr>
          <w:color w:val="000000"/>
          <w:shd w:val="clear" w:color="auto" w:fill="FFFFFF"/>
        </w:rPr>
        <w:t>4.2 months</w:t>
      </w:r>
      <w:r w:rsidR="00D62557" w:rsidRPr="00A33C32">
        <w:rPr>
          <w:color w:val="000000"/>
          <w:shd w:val="clear" w:color="auto" w:fill="FFFFFF"/>
        </w:rPr>
        <w:t xml:space="preserve">) than </w:t>
      </w:r>
      <w:r w:rsidR="00611F03" w:rsidRPr="00A33C32">
        <w:rPr>
          <w:color w:val="000000"/>
          <w:shd w:val="clear" w:color="auto" w:fill="FFFFFF"/>
        </w:rPr>
        <w:t>pemetrexed alone</w:t>
      </w:r>
      <w:r w:rsidR="00D62557" w:rsidRPr="00A33C32">
        <w:rPr>
          <w:color w:val="000000"/>
          <w:shd w:val="clear" w:color="auto" w:fill="FFFFFF"/>
        </w:rPr>
        <w:t xml:space="preserve"> (2.8 months</w:t>
      </w:r>
      <w:r w:rsidR="008A6C0B">
        <w:rPr>
          <w:color w:val="000000"/>
          <w:shd w:val="clear" w:color="auto" w:fill="FFFFFF"/>
        </w:rPr>
        <w:t xml:space="preserve">; </w:t>
      </w:r>
      <w:r w:rsidR="00281BDE">
        <w:rPr>
          <w:color w:val="000000"/>
          <w:shd w:val="clear" w:color="auto" w:fill="FFFFFF"/>
        </w:rPr>
        <w:t>HR</w:t>
      </w:r>
      <w:r w:rsidR="008A6C0B" w:rsidRPr="008A6C0B">
        <w:rPr>
          <w:color w:val="000000"/>
          <w:shd w:val="clear" w:color="auto" w:fill="FFFFFF"/>
        </w:rPr>
        <w:t xml:space="preserve"> 0.67; 95% CI, 0.51 to 0.89; </w:t>
      </w:r>
      <w:r w:rsidR="00EE7CFF">
        <w:rPr>
          <w:color w:val="000000"/>
          <w:shd w:val="clear" w:color="auto" w:fill="FFFFFF"/>
        </w:rPr>
        <w:t>p</w:t>
      </w:r>
      <w:r w:rsidR="008A6C0B" w:rsidRPr="008A6C0B">
        <w:rPr>
          <w:color w:val="000000"/>
          <w:shd w:val="clear" w:color="auto" w:fill="FFFFFF"/>
        </w:rPr>
        <w:t>=.005</w:t>
      </w:r>
      <w:r w:rsidR="00D62557" w:rsidRPr="00A33C32">
        <w:rPr>
          <w:color w:val="000000"/>
          <w:shd w:val="clear" w:color="auto" w:fill="FFFFFF"/>
        </w:rPr>
        <w:t>)</w:t>
      </w:r>
      <w:r w:rsidR="00FA4888" w:rsidRPr="00A33C32">
        <w:rPr>
          <w:color w:val="000000"/>
          <w:shd w:val="clear" w:color="auto" w:fill="FFFFFF"/>
        </w:rPr>
        <w:t xml:space="preserve">, </w:t>
      </w:r>
      <w:r w:rsidR="00F824D7" w:rsidRPr="00A33C32">
        <w:rPr>
          <w:color w:val="000000"/>
          <w:shd w:val="clear" w:color="auto" w:fill="FFFFFF"/>
        </w:rPr>
        <w:t xml:space="preserve">though this did </w:t>
      </w:r>
      <w:r w:rsidR="00F824D7" w:rsidRPr="00A33C32">
        <w:rPr>
          <w:shd w:val="clear" w:color="auto" w:fill="FFFFFF"/>
        </w:rPr>
        <w:t xml:space="preserve">not translate into improvement in median </w:t>
      </w:r>
      <w:r w:rsidR="00AA6533" w:rsidRPr="00A33C32">
        <w:rPr>
          <w:shd w:val="clear" w:color="auto" w:fill="FFFFFF"/>
        </w:rPr>
        <w:t>OS</w:t>
      </w:r>
      <w:r w:rsidR="00F824D7" w:rsidRPr="00A33C32">
        <w:rPr>
          <w:shd w:val="clear" w:color="auto" w:fill="FFFFFF"/>
        </w:rPr>
        <w:t xml:space="preserve"> </w:t>
      </w:r>
      <w:r w:rsidR="000B4491" w:rsidRPr="00A33C32">
        <w:rPr>
          <w:shd w:val="clear" w:color="auto" w:fill="FFFFFF"/>
        </w:rPr>
        <w:t>(</w:t>
      </w:r>
      <w:r w:rsidR="005A2C46" w:rsidRPr="00A33C32">
        <w:rPr>
          <w:shd w:val="clear" w:color="auto" w:fill="FFFFFF"/>
        </w:rPr>
        <w:t>8 months</w:t>
      </w:r>
      <w:r w:rsidR="00AA049C" w:rsidRPr="00A33C32">
        <w:rPr>
          <w:shd w:val="clear" w:color="auto" w:fill="FFFFFF"/>
        </w:rPr>
        <w:t xml:space="preserve"> and 7.6 months</w:t>
      </w:r>
      <w:r w:rsidR="005A2C46" w:rsidRPr="00A33C32">
        <w:rPr>
          <w:shd w:val="clear" w:color="auto" w:fill="FFFFFF"/>
        </w:rPr>
        <w:t xml:space="preserve"> respectively)</w:t>
      </w:r>
      <w:r w:rsidR="00F132FC" w:rsidRPr="00A33C32">
        <w:rPr>
          <w:shd w:val="clear" w:color="auto" w:fill="FFFFFF"/>
        </w:rPr>
        <w:fldChar w:fldCharType="begin">
          <w:fldData xml:space="preserve">PEVuZE5vdGU+PENpdGU+PEF1dGhvcj5TbWl0PC9BdXRob3I+PFllYXI+MjAwOTwvWWVhcj48UmVj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TbWl0PC9BdXRob3I+PFllYXI+MjAwOTwvWWVhcj48UmVj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F132FC" w:rsidRPr="00A33C32">
        <w:rPr>
          <w:shd w:val="clear" w:color="auto" w:fill="FFFFFF"/>
        </w:rPr>
      </w:r>
      <w:r w:rsidR="00F132FC" w:rsidRPr="00A33C32">
        <w:rPr>
          <w:shd w:val="clear" w:color="auto" w:fill="FFFFFF"/>
        </w:rPr>
        <w:fldChar w:fldCharType="separate"/>
      </w:r>
      <w:r w:rsidR="009D3D7E">
        <w:rPr>
          <w:noProof/>
          <w:shd w:val="clear" w:color="auto" w:fill="FFFFFF"/>
        </w:rPr>
        <w:t>[41]</w:t>
      </w:r>
      <w:r w:rsidR="00F132FC" w:rsidRPr="00A33C32">
        <w:rPr>
          <w:shd w:val="clear" w:color="auto" w:fill="FFFFFF"/>
        </w:rPr>
        <w:fldChar w:fldCharType="end"/>
      </w:r>
      <w:r w:rsidR="005A2C46" w:rsidRPr="00A33C32">
        <w:rPr>
          <w:shd w:val="clear" w:color="auto" w:fill="FFFFFF"/>
        </w:rPr>
        <w:t xml:space="preserve">. </w:t>
      </w:r>
      <w:r w:rsidR="002251F7" w:rsidRPr="00A33C32">
        <w:rPr>
          <w:shd w:val="clear" w:color="auto" w:fill="FFFFFF"/>
        </w:rPr>
        <w:t xml:space="preserve">In </w:t>
      </w:r>
      <w:r w:rsidR="00596A03" w:rsidRPr="00A33C32">
        <w:rPr>
          <w:shd w:val="clear" w:color="auto" w:fill="FFFFFF"/>
        </w:rPr>
        <w:t>the</w:t>
      </w:r>
      <w:r w:rsidR="002251F7" w:rsidRPr="00A33C32">
        <w:rPr>
          <w:shd w:val="clear" w:color="auto" w:fill="FFFFFF"/>
        </w:rPr>
        <w:t xml:space="preserve"> almost identical </w:t>
      </w:r>
      <w:r w:rsidR="00596A03" w:rsidRPr="00A33C32">
        <w:rPr>
          <w:shd w:val="clear" w:color="auto" w:fill="FFFFFF"/>
        </w:rPr>
        <w:t>GOIRC 02-2006</w:t>
      </w:r>
      <w:r w:rsidR="00110A48" w:rsidRPr="00A33C32">
        <w:rPr>
          <w:shd w:val="clear" w:color="auto" w:fill="FFFFFF"/>
        </w:rPr>
        <w:t xml:space="preserve"> trial there was </w:t>
      </w:r>
      <w:r w:rsidR="00AF4175" w:rsidRPr="00A33C32">
        <w:rPr>
          <w:shd w:val="clear" w:color="auto" w:fill="FFFFFF"/>
        </w:rPr>
        <w:t xml:space="preserve">no </w:t>
      </w:r>
      <w:r w:rsidR="00E51E36" w:rsidRPr="00A33C32">
        <w:rPr>
          <w:shd w:val="clear" w:color="auto" w:fill="FFFFFF"/>
        </w:rPr>
        <w:t>significant difference in response rate, PFS or OS between the 2 arms</w:t>
      </w:r>
      <w:r w:rsidR="002A279A" w:rsidRPr="00A33C32">
        <w:rPr>
          <w:shd w:val="clear" w:color="auto" w:fill="FFFFFF"/>
        </w:rPr>
        <w:t>.</w:t>
      </w:r>
      <w:r w:rsidR="00DF07F5" w:rsidRPr="00A33C32">
        <w:rPr>
          <w:shd w:val="clear" w:color="auto" w:fill="FFFFFF"/>
        </w:rPr>
        <w:t xml:space="preserve"> </w:t>
      </w:r>
      <w:r w:rsidR="00281BDE">
        <w:rPr>
          <w:shd w:val="clear" w:color="auto" w:fill="FFFFFF"/>
        </w:rPr>
        <w:t>P</w:t>
      </w:r>
      <w:r w:rsidR="00682E18" w:rsidRPr="00A33C32">
        <w:rPr>
          <w:shd w:val="clear" w:color="auto" w:fill="FFFFFF"/>
        </w:rPr>
        <w:t>ooled analysis of both studie</w:t>
      </w:r>
      <w:r w:rsidR="007D15C4" w:rsidRPr="00A33C32">
        <w:rPr>
          <w:shd w:val="clear" w:color="auto" w:fill="FFFFFF"/>
        </w:rPr>
        <w:t>s</w:t>
      </w:r>
      <w:r w:rsidR="003F5586" w:rsidRPr="00A33C32">
        <w:rPr>
          <w:shd w:val="clear" w:color="auto" w:fill="FFFFFF"/>
        </w:rPr>
        <w:t xml:space="preserve"> </w:t>
      </w:r>
      <w:r w:rsidR="008A6C0B">
        <w:rPr>
          <w:shd w:val="clear" w:color="auto" w:fill="FFFFFF"/>
        </w:rPr>
        <w:t>with</w:t>
      </w:r>
      <w:r w:rsidR="003F5586" w:rsidRPr="00A33C32">
        <w:rPr>
          <w:shd w:val="clear" w:color="auto" w:fill="FFFFFF"/>
        </w:rPr>
        <w:t xml:space="preserve"> 47</w:t>
      </w:r>
      <w:r w:rsidR="00CB1E37" w:rsidRPr="00A33C32">
        <w:rPr>
          <w:shd w:val="clear" w:color="auto" w:fill="FFFFFF"/>
        </w:rPr>
        <w:t>9</w:t>
      </w:r>
      <w:r w:rsidR="003F5586" w:rsidRPr="00A33C32">
        <w:rPr>
          <w:shd w:val="clear" w:color="auto" w:fill="FFFFFF"/>
        </w:rPr>
        <w:t xml:space="preserve"> patients</w:t>
      </w:r>
      <w:r w:rsidR="007D15C4" w:rsidRPr="00A33C32">
        <w:rPr>
          <w:shd w:val="clear" w:color="auto" w:fill="FFFFFF"/>
        </w:rPr>
        <w:t xml:space="preserve"> </w:t>
      </w:r>
      <w:r w:rsidR="00281BDE">
        <w:rPr>
          <w:shd w:val="clear" w:color="auto" w:fill="FFFFFF"/>
        </w:rPr>
        <w:t>indicated</w:t>
      </w:r>
      <w:r w:rsidR="00281BDE" w:rsidRPr="00A33C32">
        <w:rPr>
          <w:shd w:val="clear" w:color="auto" w:fill="FFFFFF"/>
        </w:rPr>
        <w:t xml:space="preserve"> </w:t>
      </w:r>
      <w:r w:rsidR="007D15C4" w:rsidRPr="00A33C32">
        <w:rPr>
          <w:shd w:val="clear" w:color="auto" w:fill="FFFFFF"/>
        </w:rPr>
        <w:t xml:space="preserve">that </w:t>
      </w:r>
      <w:r w:rsidR="007D15C4" w:rsidRPr="00A33C32">
        <w:rPr>
          <w:color w:val="000000"/>
          <w:shd w:val="clear" w:color="auto" w:fill="FFFFFF"/>
        </w:rPr>
        <w:t xml:space="preserve">addition of carboplatin to pemetrexed resulted in </w:t>
      </w:r>
      <w:r w:rsidR="00682E18" w:rsidRPr="00A33C32">
        <w:rPr>
          <w:color w:val="000000"/>
          <w:shd w:val="clear" w:color="auto" w:fill="FFFFFF"/>
        </w:rPr>
        <w:t>no significant improvement in</w:t>
      </w:r>
      <w:r w:rsidR="00E35336" w:rsidRPr="00A33C32">
        <w:rPr>
          <w:color w:val="000000"/>
          <w:shd w:val="clear" w:color="auto" w:fill="FFFFFF"/>
        </w:rPr>
        <w:t xml:space="preserve"> </w:t>
      </w:r>
      <w:r w:rsidR="00602D2C" w:rsidRPr="00A33C32">
        <w:rPr>
          <w:color w:val="000000"/>
          <w:shd w:val="clear" w:color="auto" w:fill="FFFFFF"/>
        </w:rPr>
        <w:t>response rate (</w:t>
      </w:r>
      <w:r w:rsidR="00E35336" w:rsidRPr="00A33C32">
        <w:rPr>
          <w:color w:val="000000"/>
          <w:shd w:val="clear" w:color="auto" w:fill="FFFFFF"/>
        </w:rPr>
        <w:t>RR</w:t>
      </w:r>
      <w:r w:rsidR="00602D2C" w:rsidRPr="00A33C32">
        <w:rPr>
          <w:color w:val="000000"/>
          <w:shd w:val="clear" w:color="auto" w:fill="FFFFFF"/>
        </w:rPr>
        <w:t>)</w:t>
      </w:r>
      <w:r w:rsidR="009D55A5" w:rsidRPr="00A33C32">
        <w:rPr>
          <w:color w:val="000000"/>
          <w:shd w:val="clear" w:color="auto" w:fill="FFFFFF"/>
        </w:rPr>
        <w:t xml:space="preserve"> (9% v 15%</w:t>
      </w:r>
      <w:r w:rsidR="004650CB" w:rsidRPr="00A33C32">
        <w:rPr>
          <w:color w:val="000000"/>
          <w:shd w:val="clear" w:color="auto" w:fill="FFFFFF"/>
        </w:rPr>
        <w:t xml:space="preserve">, </w:t>
      </w:r>
      <w:r w:rsidR="007B4797" w:rsidRPr="00A33C32">
        <w:rPr>
          <w:shd w:val="clear" w:color="auto" w:fill="FFFFFF"/>
        </w:rPr>
        <w:t>1.73, p=</w:t>
      </w:r>
      <w:r w:rsidR="00C56557" w:rsidRPr="00A33C32">
        <w:rPr>
          <w:shd w:val="clear" w:color="auto" w:fill="FFFFFF"/>
        </w:rPr>
        <w:t>0.474</w:t>
      </w:r>
      <w:r w:rsidR="004650CB" w:rsidRPr="00A33C32">
        <w:rPr>
          <w:color w:val="000000"/>
          <w:shd w:val="clear" w:color="auto" w:fill="FFFFFF"/>
        </w:rPr>
        <w:t>)</w:t>
      </w:r>
      <w:r w:rsidR="009D55A5" w:rsidRPr="00A33C32">
        <w:rPr>
          <w:color w:val="000000"/>
          <w:shd w:val="clear" w:color="auto" w:fill="FFFFFF"/>
        </w:rPr>
        <w:t>,</w:t>
      </w:r>
      <w:r w:rsidR="00682E18" w:rsidRPr="00A33C32">
        <w:rPr>
          <w:color w:val="000000"/>
          <w:shd w:val="clear" w:color="auto" w:fill="FFFFFF"/>
        </w:rPr>
        <w:t xml:space="preserve"> PFS</w:t>
      </w:r>
      <w:r w:rsidR="00AB5270" w:rsidRPr="00A33C32">
        <w:rPr>
          <w:color w:val="000000"/>
          <w:shd w:val="clear" w:color="auto" w:fill="FFFFFF"/>
        </w:rPr>
        <w:t xml:space="preserve"> (3.0 </w:t>
      </w:r>
      <w:r w:rsidR="00AA2158" w:rsidRPr="00A33C32">
        <w:rPr>
          <w:color w:val="000000"/>
          <w:shd w:val="clear" w:color="auto" w:fill="FFFFFF"/>
        </w:rPr>
        <w:t>v 3.9 months</w:t>
      </w:r>
      <w:r w:rsidR="00907101" w:rsidRPr="00A33C32">
        <w:rPr>
          <w:color w:val="000000"/>
          <w:shd w:val="clear" w:color="auto" w:fill="FFFFFF"/>
        </w:rPr>
        <w:t>, HR 0.8</w:t>
      </w:r>
      <w:r w:rsidR="00CB1CEA" w:rsidRPr="00A33C32">
        <w:rPr>
          <w:color w:val="000000"/>
          <w:shd w:val="clear" w:color="auto" w:fill="FFFFFF"/>
        </w:rPr>
        <w:t>6</w:t>
      </w:r>
      <w:r w:rsidR="00422D14" w:rsidRPr="00A33C32">
        <w:rPr>
          <w:color w:val="000000"/>
          <w:shd w:val="clear" w:color="auto" w:fill="FFFFFF"/>
        </w:rPr>
        <w:t>, p=0.</w:t>
      </w:r>
      <w:r w:rsidR="00CB1CEA" w:rsidRPr="00A33C32">
        <w:rPr>
          <w:color w:val="000000"/>
          <w:shd w:val="clear" w:color="auto" w:fill="FFFFFF"/>
        </w:rPr>
        <w:t>119</w:t>
      </w:r>
      <w:r w:rsidR="00AA2158" w:rsidRPr="00A33C32">
        <w:rPr>
          <w:color w:val="000000"/>
          <w:shd w:val="clear" w:color="auto" w:fill="FFFFFF"/>
        </w:rPr>
        <w:t>)</w:t>
      </w:r>
      <w:r w:rsidR="00682E18" w:rsidRPr="00A33C32">
        <w:rPr>
          <w:color w:val="000000"/>
          <w:shd w:val="clear" w:color="auto" w:fill="FFFFFF"/>
        </w:rPr>
        <w:t xml:space="preserve"> or OS</w:t>
      </w:r>
      <w:r w:rsidR="00A01B2D" w:rsidRPr="00A33C32">
        <w:rPr>
          <w:color w:val="000000"/>
          <w:shd w:val="clear" w:color="auto" w:fill="FFFFFF"/>
        </w:rPr>
        <w:t xml:space="preserve"> </w:t>
      </w:r>
      <w:r w:rsidR="00BF6683" w:rsidRPr="00A33C32">
        <w:rPr>
          <w:color w:val="000000"/>
          <w:shd w:val="clear" w:color="auto" w:fill="FFFFFF"/>
        </w:rPr>
        <w:t>(8.2 v 8.7</w:t>
      </w:r>
      <w:r w:rsidR="008E2FC5" w:rsidRPr="00A33C32">
        <w:rPr>
          <w:color w:val="000000"/>
          <w:shd w:val="clear" w:color="auto" w:fill="FFFFFF"/>
        </w:rPr>
        <w:t xml:space="preserve"> </w:t>
      </w:r>
      <w:r w:rsidR="00BF6683" w:rsidRPr="00A33C32">
        <w:rPr>
          <w:color w:val="000000"/>
          <w:shd w:val="clear" w:color="auto" w:fill="FFFFFF"/>
        </w:rPr>
        <w:t>months</w:t>
      </w:r>
      <w:r w:rsidR="00422D14" w:rsidRPr="00A33C32">
        <w:rPr>
          <w:color w:val="000000"/>
          <w:shd w:val="clear" w:color="auto" w:fill="FFFFFF"/>
        </w:rPr>
        <w:t xml:space="preserve">, HR </w:t>
      </w:r>
      <w:r w:rsidR="00112C9F" w:rsidRPr="00A33C32">
        <w:rPr>
          <w:color w:val="000000"/>
          <w:shd w:val="clear" w:color="auto" w:fill="FFFFFF"/>
        </w:rPr>
        <w:t>0.90, p=0.316</w:t>
      </w:r>
      <w:r w:rsidR="00BF6683" w:rsidRPr="00A33C32">
        <w:rPr>
          <w:color w:val="000000"/>
          <w:shd w:val="clear" w:color="auto" w:fill="FFFFFF"/>
        </w:rPr>
        <w:t xml:space="preserve">) </w:t>
      </w:r>
      <w:r w:rsidR="00A01B2D" w:rsidRPr="00A33C32">
        <w:rPr>
          <w:color w:val="000000"/>
          <w:shd w:val="clear" w:color="auto" w:fill="FFFFFF"/>
        </w:rPr>
        <w:t>overall.</w:t>
      </w:r>
      <w:r w:rsidR="001D5C0F" w:rsidRPr="00A33C32">
        <w:rPr>
          <w:color w:val="000000"/>
          <w:shd w:val="clear" w:color="auto" w:fill="FFFFFF"/>
        </w:rPr>
        <w:t xml:space="preserve"> </w:t>
      </w:r>
      <w:r w:rsidR="0051708D" w:rsidRPr="00A33C32">
        <w:rPr>
          <w:color w:val="000000"/>
          <w:shd w:val="clear" w:color="auto" w:fill="FFFFFF"/>
        </w:rPr>
        <w:t xml:space="preserve">However, </w:t>
      </w:r>
      <w:r w:rsidR="00AD40C5">
        <w:rPr>
          <w:color w:val="000000"/>
          <w:shd w:val="clear" w:color="auto" w:fill="FFFFFF"/>
        </w:rPr>
        <w:t>for</w:t>
      </w:r>
      <w:r w:rsidR="00226941" w:rsidRPr="00A33C32">
        <w:rPr>
          <w:color w:val="000000"/>
          <w:shd w:val="clear" w:color="auto" w:fill="FFFFFF"/>
        </w:rPr>
        <w:t xml:space="preserve"> </w:t>
      </w:r>
      <w:r w:rsidR="00D24B45">
        <w:rPr>
          <w:color w:val="000000"/>
          <w:shd w:val="clear" w:color="auto" w:fill="FFFFFF"/>
        </w:rPr>
        <w:t>SCC</w:t>
      </w:r>
      <w:r w:rsidR="008A6C0B">
        <w:rPr>
          <w:color w:val="000000"/>
          <w:shd w:val="clear" w:color="auto" w:fill="FFFFFF"/>
        </w:rPr>
        <w:t>,</w:t>
      </w:r>
      <w:r w:rsidR="00226941" w:rsidRPr="00A33C32">
        <w:rPr>
          <w:color w:val="000000"/>
          <w:shd w:val="clear" w:color="auto" w:fill="FFFFFF"/>
        </w:rPr>
        <w:t xml:space="preserve"> </w:t>
      </w:r>
      <w:r w:rsidR="00AD40C5">
        <w:rPr>
          <w:color w:val="000000"/>
          <w:shd w:val="clear" w:color="auto" w:fill="FFFFFF"/>
        </w:rPr>
        <w:t>combining</w:t>
      </w:r>
      <w:r w:rsidR="00226941" w:rsidRPr="00A33C32">
        <w:rPr>
          <w:color w:val="000000"/>
          <w:shd w:val="clear" w:color="auto" w:fill="FFFFFF"/>
        </w:rPr>
        <w:t xml:space="preserve"> carboplatin </w:t>
      </w:r>
      <w:r w:rsidR="00AD40C5">
        <w:rPr>
          <w:color w:val="000000"/>
          <w:shd w:val="clear" w:color="auto" w:fill="FFFFFF"/>
        </w:rPr>
        <w:t>with</w:t>
      </w:r>
      <w:r w:rsidR="00AD40C5" w:rsidRPr="00A33C32">
        <w:rPr>
          <w:color w:val="000000"/>
          <w:shd w:val="clear" w:color="auto" w:fill="FFFFFF"/>
        </w:rPr>
        <w:t xml:space="preserve"> </w:t>
      </w:r>
      <w:r w:rsidR="00226941" w:rsidRPr="00A33C32">
        <w:rPr>
          <w:color w:val="000000"/>
          <w:shd w:val="clear" w:color="auto" w:fill="FFFFFF"/>
        </w:rPr>
        <w:t xml:space="preserve">pemetrexed </w:t>
      </w:r>
      <w:r w:rsidR="00AD40C5">
        <w:rPr>
          <w:shd w:val="clear" w:color="auto" w:fill="FFFFFF"/>
        </w:rPr>
        <w:t>was associated with</w:t>
      </w:r>
      <w:r w:rsidR="007135CF" w:rsidRPr="00A33C32">
        <w:rPr>
          <w:shd w:val="clear" w:color="auto" w:fill="FFFFFF"/>
        </w:rPr>
        <w:t xml:space="preserve"> improve</w:t>
      </w:r>
      <w:r w:rsidR="00AD40C5">
        <w:rPr>
          <w:shd w:val="clear" w:color="auto" w:fill="FFFFFF"/>
        </w:rPr>
        <w:t xml:space="preserve">d </w:t>
      </w:r>
      <w:r w:rsidR="007135CF" w:rsidRPr="00A33C32">
        <w:rPr>
          <w:shd w:val="clear" w:color="auto" w:fill="FFFFFF"/>
        </w:rPr>
        <w:t xml:space="preserve">median OS from </w:t>
      </w:r>
      <w:r w:rsidR="00B66072" w:rsidRPr="00A33C32">
        <w:rPr>
          <w:shd w:val="clear" w:color="auto" w:fill="FFFFFF"/>
        </w:rPr>
        <w:t>5.4 to 9 months</w:t>
      </w:r>
      <w:r w:rsidR="00112C9F" w:rsidRPr="00A33C32">
        <w:rPr>
          <w:shd w:val="clear" w:color="auto" w:fill="FFFFFF"/>
        </w:rPr>
        <w:t xml:space="preserve"> (HR</w:t>
      </w:r>
      <w:r w:rsidR="00A74C32" w:rsidRPr="00A33C32">
        <w:rPr>
          <w:shd w:val="clear" w:color="auto" w:fill="FFFFFF"/>
        </w:rPr>
        <w:t xml:space="preserve"> 0.58,</w:t>
      </w:r>
      <w:r w:rsidR="004C1F2D" w:rsidRPr="00A33C32">
        <w:rPr>
          <w:shd w:val="clear" w:color="auto" w:fill="FFFFFF"/>
        </w:rPr>
        <w:t xml:space="preserve"> P interaction test =.039)</w:t>
      </w:r>
      <w:r w:rsidR="00777357" w:rsidRPr="00A33C32">
        <w:rPr>
          <w:shd w:val="clear" w:color="auto" w:fill="FFFFFF"/>
        </w:rPr>
        <w:t xml:space="preserve">, presumably due to the </w:t>
      </w:r>
      <w:r w:rsidR="002E1896" w:rsidRPr="00A33C32">
        <w:rPr>
          <w:shd w:val="clear" w:color="auto" w:fill="FFFFFF"/>
        </w:rPr>
        <w:t>relative lack of effica</w:t>
      </w:r>
      <w:r w:rsidR="00912AB7" w:rsidRPr="00A33C32">
        <w:rPr>
          <w:shd w:val="clear" w:color="auto" w:fill="FFFFFF"/>
        </w:rPr>
        <w:t xml:space="preserve">cy of pemetrexed in </w:t>
      </w:r>
      <w:r w:rsidR="00D24B45">
        <w:rPr>
          <w:shd w:val="clear" w:color="auto" w:fill="FFFFFF"/>
        </w:rPr>
        <w:t>SCC</w:t>
      </w:r>
      <w:r w:rsidR="00A51D3F" w:rsidRPr="00A33C32">
        <w:rPr>
          <w:shd w:val="clear" w:color="auto" w:fill="FFFFFF"/>
        </w:rPr>
        <w:fldChar w:fldCharType="begin"/>
      </w:r>
      <w:r w:rsidR="009D3D7E">
        <w:rPr>
          <w:shd w:val="clear" w:color="auto" w:fill="FFFFFF"/>
        </w:rPr>
        <w:instrText xml:space="preserve"> ADDIN EN.CITE &lt;EndNote&gt;&lt;Cite&gt;&lt;Author&gt;Ardizzoni&lt;/Author&gt;&lt;Year&gt;2012&lt;/Year&gt;&lt;RecNum&gt;158&lt;/RecNum&gt;&lt;DisplayText&gt;[42]&lt;/DisplayText&gt;&lt;record&gt;&lt;rec-number&gt;158&lt;/rec-number&gt;&lt;foreign-keys&gt;&lt;key app="EN" db-id="5e9fdfxty0frr2ewdtpp9dfarp02f50t5vvw" timestamp="1634559728"&gt;158&lt;/key&gt;&lt;/foreign-keys&gt;&lt;ref-type name="Journal Article"&gt;17&lt;/ref-type&gt;&lt;contributors&gt;&lt;authors&gt;&lt;author&gt;Ardizzoni, Andrea&lt;/author&gt;&lt;author&gt;Tiseo, Marcello&lt;/author&gt;&lt;author&gt;Boni, Luca&lt;/author&gt;&lt;author&gt;Vincent, Andrew D.&lt;/author&gt;&lt;author&gt;Passalacqua, Rodolfo&lt;/author&gt;&lt;author&gt;Buti, Sebastiano&lt;/author&gt;&lt;author&gt;Amoroso, Domenico&lt;/author&gt;&lt;author&gt;Camerini, Andrea&lt;/author&gt;&lt;author&gt;Labianca, Roberto&lt;/author&gt;&lt;author&gt;Genestreti, Giovenzio&lt;/author&gt;&lt;author&gt;Boni, Corrado&lt;/author&gt;&lt;author&gt;Ciuffreda, Libero&lt;/author&gt;&lt;author&gt;Di Costanzo, Francesco&lt;/author&gt;&lt;author&gt;De Marinis, Filippo&lt;/author&gt;&lt;author&gt;Crinò, Lucio&lt;/author&gt;&lt;author&gt;Santo, Antonio&lt;/author&gt;&lt;author&gt;Pazzola, Antonio&lt;/author&gt;&lt;author&gt;Barbieri, Fausto&lt;/author&gt;&lt;author&gt;Zilembo, Nicoletta&lt;/author&gt;&lt;author&gt;Colantonio, Ida&lt;/author&gt;&lt;author&gt;Tibaldi, Carmelo&lt;/author&gt;&lt;author&gt;Mattioli, Rodolfo&lt;/author&gt;&lt;author&gt;Cafferata, Mara A.&lt;/author&gt;&lt;author&gt;Camisa, Roberta&lt;/author&gt;&lt;author&gt;Smit, Egbert F.&lt;/author&gt;&lt;/authors&gt;&lt;/contributors&gt;&lt;titles&gt;&lt;title&gt;Pemetrexed Versus Pemetrexed and Carboplatin As Second-Line Chemotherapy in Advanced Non–Small-Cell Lung Cancer: Results of the GOIRC 02-2006 Randomized Phase II Study and Pooled Analysis With the NVALT7 Trial&lt;/title&gt;&lt;secondary-title&gt;Journal of Clinical Oncology&lt;/secondary-title&gt;&lt;/titles&gt;&lt;periodical&gt;&lt;full-title&gt;Journal of Clinical Oncology&lt;/full-title&gt;&lt;/periodical&gt;&lt;pages&gt;4501-4507&lt;/pages&gt;&lt;volume&gt;30&lt;/volume&gt;&lt;number&gt;36&lt;/number&gt;&lt;dates&gt;&lt;year&gt;2012&lt;/year&gt;&lt;/dates&gt;&lt;publisher&gt;American Society of Clinical Oncology (ASCO)&lt;/publisher&gt;&lt;isbn&gt;0732-183X&lt;/isbn&gt;&lt;urls&gt;&lt;related-urls&gt;&lt;url&gt;https://dx.doi.org/10.1200/jco.2012.43.6758&lt;/url&gt;&lt;/related-urls&gt;&lt;/urls&gt;&lt;electronic-resource-num&gt;10.1200/jco.2012.43.6758&lt;/electronic-resource-num&gt;&lt;/record&gt;&lt;/Cite&gt;&lt;/EndNote&gt;</w:instrText>
      </w:r>
      <w:r w:rsidR="00A51D3F" w:rsidRPr="00A33C32">
        <w:rPr>
          <w:shd w:val="clear" w:color="auto" w:fill="FFFFFF"/>
        </w:rPr>
        <w:fldChar w:fldCharType="separate"/>
      </w:r>
      <w:r w:rsidR="009D3D7E">
        <w:rPr>
          <w:noProof/>
          <w:shd w:val="clear" w:color="auto" w:fill="FFFFFF"/>
        </w:rPr>
        <w:t>[42]</w:t>
      </w:r>
      <w:r w:rsidR="00A51D3F" w:rsidRPr="00A33C32">
        <w:rPr>
          <w:shd w:val="clear" w:color="auto" w:fill="FFFFFF"/>
        </w:rPr>
        <w:fldChar w:fldCharType="end"/>
      </w:r>
      <w:r w:rsidR="00777357" w:rsidRPr="00A33C32">
        <w:rPr>
          <w:shd w:val="clear" w:color="auto" w:fill="FFFFFF"/>
        </w:rPr>
        <w:t>.</w:t>
      </w:r>
      <w:r w:rsidR="00290C8A" w:rsidRPr="00A33C32">
        <w:rPr>
          <w:shd w:val="clear" w:color="auto" w:fill="FFFFFF"/>
        </w:rPr>
        <w:t xml:space="preserve"> </w:t>
      </w:r>
      <w:r w:rsidR="007F388F" w:rsidRPr="00A33C32">
        <w:rPr>
          <w:shd w:val="clear" w:color="auto" w:fill="FFFFFF"/>
        </w:rPr>
        <w:t xml:space="preserve">In NVALT-07 25% had </w:t>
      </w:r>
      <w:r w:rsidR="00D24B45">
        <w:rPr>
          <w:shd w:val="clear" w:color="auto" w:fill="FFFFFF"/>
        </w:rPr>
        <w:t>SCC</w:t>
      </w:r>
      <w:r w:rsidR="007F388F" w:rsidRPr="00A33C32">
        <w:rPr>
          <w:shd w:val="clear" w:color="auto" w:fill="FFFFFF"/>
        </w:rPr>
        <w:t xml:space="preserve"> compared to only 14.3% in GOIRC 02-2006 – enrolment of patients with </w:t>
      </w:r>
      <w:r w:rsidR="00D24B45">
        <w:rPr>
          <w:shd w:val="clear" w:color="auto" w:fill="FFFFFF"/>
        </w:rPr>
        <w:t>SCC</w:t>
      </w:r>
      <w:r w:rsidR="007F388F" w:rsidRPr="00A33C32">
        <w:rPr>
          <w:shd w:val="clear" w:color="auto" w:fill="FFFFFF"/>
        </w:rPr>
        <w:t xml:space="preserve"> to GOIRC 02-2006 was halted part way through the study due to changes in the EMA pemetrexed label. </w:t>
      </w:r>
      <w:r w:rsidR="008A6C0B">
        <w:rPr>
          <w:shd w:val="clear" w:color="auto" w:fill="FFFFFF"/>
        </w:rPr>
        <w:t>Furthermore</w:t>
      </w:r>
      <w:r w:rsidR="00D43E17" w:rsidRPr="00A33C32">
        <w:rPr>
          <w:shd w:val="clear" w:color="auto" w:fill="FFFFFF"/>
        </w:rPr>
        <w:t>,</w:t>
      </w:r>
      <w:r w:rsidR="007F388F" w:rsidRPr="00A33C32">
        <w:rPr>
          <w:shd w:val="clear" w:color="auto" w:fill="FFFFFF"/>
        </w:rPr>
        <w:t xml:space="preserve"> </w:t>
      </w:r>
      <w:r w:rsidR="00477C96" w:rsidRPr="00A33C32">
        <w:rPr>
          <w:shd w:val="clear" w:color="auto" w:fill="FFFFFF"/>
        </w:rPr>
        <w:t>NVALT-07 had higher response rates to first-line treatment and longer treatment-free intervals</w:t>
      </w:r>
      <w:r w:rsidR="008A6C0B">
        <w:rPr>
          <w:shd w:val="clear" w:color="auto" w:fill="FFFFFF"/>
        </w:rPr>
        <w:t>. Both factors may contribute to</w:t>
      </w:r>
      <w:r w:rsidR="008A6C0B" w:rsidRPr="00A33C32">
        <w:rPr>
          <w:shd w:val="clear" w:color="auto" w:fill="FFFFFF"/>
        </w:rPr>
        <w:t xml:space="preserve"> the </w:t>
      </w:r>
      <w:r w:rsidR="008A6C0B">
        <w:rPr>
          <w:shd w:val="clear" w:color="auto" w:fill="FFFFFF"/>
        </w:rPr>
        <w:t>divergent</w:t>
      </w:r>
      <w:r w:rsidR="008A6C0B" w:rsidRPr="00A33C32">
        <w:rPr>
          <w:shd w:val="clear" w:color="auto" w:fill="FFFFFF"/>
        </w:rPr>
        <w:t xml:space="preserve"> results between </w:t>
      </w:r>
      <w:r w:rsidR="008A6C0B">
        <w:rPr>
          <w:shd w:val="clear" w:color="auto" w:fill="FFFFFF"/>
        </w:rPr>
        <w:t>these</w:t>
      </w:r>
      <w:r w:rsidR="008A6C0B" w:rsidRPr="00A33C32">
        <w:rPr>
          <w:shd w:val="clear" w:color="auto" w:fill="FFFFFF"/>
        </w:rPr>
        <w:t xml:space="preserve"> studies</w:t>
      </w:r>
      <w:r w:rsidR="00E933CD" w:rsidRPr="00A33C32">
        <w:rPr>
          <w:shd w:val="clear" w:color="auto" w:fill="FFFFFF"/>
        </w:rPr>
        <w:fldChar w:fldCharType="begin">
          <w:fldData xml:space="preserve">PEVuZE5vdGU+PENpdGU+PEF1dGhvcj5BcmRpenpvbmk8L0F1dGhvcj48WWVhcj4yMDEyPC9ZZWFy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BcmRpenpvbmk8L0F1dGhvcj48WWVhcj4yMDEyPC9ZZWFy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E933CD" w:rsidRPr="00A33C32">
        <w:rPr>
          <w:shd w:val="clear" w:color="auto" w:fill="FFFFFF"/>
        </w:rPr>
      </w:r>
      <w:r w:rsidR="00E933CD" w:rsidRPr="00A33C32">
        <w:rPr>
          <w:shd w:val="clear" w:color="auto" w:fill="FFFFFF"/>
        </w:rPr>
        <w:fldChar w:fldCharType="separate"/>
      </w:r>
      <w:r w:rsidR="009D3D7E">
        <w:rPr>
          <w:noProof/>
          <w:shd w:val="clear" w:color="auto" w:fill="FFFFFF"/>
        </w:rPr>
        <w:t>[41, 42]</w:t>
      </w:r>
      <w:r w:rsidR="00E933CD" w:rsidRPr="00A33C32">
        <w:rPr>
          <w:shd w:val="clear" w:color="auto" w:fill="FFFFFF"/>
        </w:rPr>
        <w:fldChar w:fldCharType="end"/>
      </w:r>
      <w:r w:rsidR="00E933CD" w:rsidRPr="00A33C32">
        <w:rPr>
          <w:shd w:val="clear" w:color="auto" w:fill="FFFFFF"/>
        </w:rPr>
        <w:t>.</w:t>
      </w:r>
    </w:p>
    <w:p w14:paraId="62FE2F8E" w14:textId="77777777" w:rsidR="008A6C0B" w:rsidRPr="00A33C32" w:rsidRDefault="008A6C0B" w:rsidP="000F0F64">
      <w:pPr>
        <w:spacing w:after="0" w:line="480" w:lineRule="auto"/>
        <w:contextualSpacing/>
        <w:rPr>
          <w:rFonts w:cstheme="minorHAnsi"/>
          <w:i/>
          <w:iCs/>
        </w:rPr>
      </w:pPr>
    </w:p>
    <w:p w14:paraId="4C734057" w14:textId="7646BEFC" w:rsidR="004049BE" w:rsidRDefault="004049BE" w:rsidP="000F0F64">
      <w:pPr>
        <w:spacing w:after="0" w:line="480" w:lineRule="auto"/>
        <w:contextualSpacing/>
        <w:rPr>
          <w:shd w:val="clear" w:color="auto" w:fill="FFFFFF"/>
        </w:rPr>
      </w:pPr>
      <w:r w:rsidRPr="00A33C32">
        <w:rPr>
          <w:shd w:val="clear" w:color="auto" w:fill="FFFFFF"/>
        </w:rPr>
        <w:t xml:space="preserve">The pooled analysis of NVALT-07 and GOIRC 02-2006 was included </w:t>
      </w:r>
      <w:r w:rsidR="001833D6">
        <w:rPr>
          <w:shd w:val="clear" w:color="auto" w:fill="FFFFFF"/>
        </w:rPr>
        <w:t>with</w:t>
      </w:r>
      <w:r w:rsidRPr="00A33C32">
        <w:rPr>
          <w:shd w:val="clear" w:color="auto" w:fill="FFFFFF"/>
        </w:rPr>
        <w:t>in a meta-analysis of 11 studies</w:t>
      </w:r>
      <w:r w:rsidR="001833D6">
        <w:rPr>
          <w:shd w:val="clear" w:color="auto" w:fill="FFFFFF"/>
        </w:rPr>
        <w:t>,</w:t>
      </w:r>
      <w:r w:rsidRPr="00A33C32">
        <w:rPr>
          <w:shd w:val="clear" w:color="auto" w:fill="FFFFFF"/>
        </w:rPr>
        <w:t xml:space="preserve"> of 607 patients</w:t>
      </w:r>
      <w:r w:rsidR="001833D6">
        <w:rPr>
          <w:shd w:val="clear" w:color="auto" w:fill="FFFFFF"/>
        </w:rPr>
        <w:t>,</w:t>
      </w:r>
      <w:r w:rsidRPr="00A33C32">
        <w:rPr>
          <w:shd w:val="clear" w:color="auto" w:fill="FFFFFF"/>
        </w:rPr>
        <w:t xml:space="preserve"> </w:t>
      </w:r>
      <w:r w:rsidR="001833D6">
        <w:rPr>
          <w:shd w:val="clear" w:color="auto" w:fill="FFFFFF"/>
        </w:rPr>
        <w:t>with</w:t>
      </w:r>
      <w:r w:rsidRPr="00A33C32">
        <w:rPr>
          <w:shd w:val="clear" w:color="auto" w:fill="FFFFFF"/>
        </w:rPr>
        <w:t xml:space="preserve"> progressive disease following first-line platinum doublet</w:t>
      </w:r>
      <w:r w:rsidR="00AD40C5">
        <w:rPr>
          <w:shd w:val="clear" w:color="auto" w:fill="FFFFFF"/>
        </w:rPr>
        <w:t>s,</w:t>
      </w:r>
      <w:r w:rsidRPr="00A33C32">
        <w:rPr>
          <w:shd w:val="clear" w:color="auto" w:fill="FFFFFF"/>
        </w:rPr>
        <w:t xml:space="preserve"> treated with second-line platinum doublet</w:t>
      </w:r>
      <w:r w:rsidR="00DD0730">
        <w:rPr>
          <w:shd w:val="clear" w:color="auto" w:fill="FFFFFF"/>
        </w:rPr>
        <w:t>s</w:t>
      </w:r>
      <w:r w:rsidRPr="00A33C32">
        <w:rPr>
          <w:shd w:val="clear" w:color="auto" w:fill="FFFFFF"/>
        </w:rPr>
        <w:t xml:space="preserve"> with taxane</w:t>
      </w:r>
      <w:r w:rsidR="001833D6">
        <w:rPr>
          <w:shd w:val="clear" w:color="auto" w:fill="FFFFFF"/>
        </w:rPr>
        <w:t>s</w:t>
      </w:r>
      <w:r w:rsidRPr="00A33C32">
        <w:rPr>
          <w:shd w:val="clear" w:color="auto" w:fill="FFFFFF"/>
        </w:rPr>
        <w:t xml:space="preserve"> or pemetrexed. </w:t>
      </w:r>
      <w:r w:rsidR="001833D6">
        <w:rPr>
          <w:shd w:val="clear" w:color="auto" w:fill="FFFFFF"/>
        </w:rPr>
        <w:t>O</w:t>
      </w:r>
      <w:r w:rsidRPr="00A33C32">
        <w:rPr>
          <w:shd w:val="clear" w:color="auto" w:fill="FFFFFF"/>
        </w:rPr>
        <w:t>ther studies included three phase II single-arm trials, four prospective series and two retrospective analyses. There was a high level of heterogeneity (I</w:t>
      </w:r>
      <w:r w:rsidRPr="00AC6E45">
        <w:rPr>
          <w:shd w:val="clear" w:color="auto" w:fill="FFFFFF"/>
          <w:vertAlign w:val="superscript"/>
        </w:rPr>
        <w:t>2</w:t>
      </w:r>
      <w:r w:rsidRPr="00A33C32">
        <w:rPr>
          <w:shd w:val="clear" w:color="auto" w:fill="FFFFFF"/>
        </w:rPr>
        <w:t xml:space="preserve"> 77.9%) so a random effects model was used for </w:t>
      </w:r>
      <w:r w:rsidR="008C4196">
        <w:rPr>
          <w:shd w:val="clear" w:color="auto" w:fill="FFFFFF"/>
        </w:rPr>
        <w:t>RR</w:t>
      </w:r>
      <w:r w:rsidRPr="00A33C32">
        <w:rPr>
          <w:shd w:val="clear" w:color="auto" w:fill="FFFFFF"/>
        </w:rPr>
        <w:t xml:space="preserve"> calculations. </w:t>
      </w:r>
      <w:r w:rsidR="001833D6">
        <w:rPr>
          <w:shd w:val="clear" w:color="auto" w:fill="FFFFFF"/>
        </w:rPr>
        <w:t>O</w:t>
      </w:r>
      <w:r w:rsidRPr="00A33C32">
        <w:rPr>
          <w:shd w:val="clear" w:color="auto" w:fill="FFFFFF"/>
        </w:rPr>
        <w:t>verall RR was 27.5%</w:t>
      </w:r>
      <w:r w:rsidR="00477CE3">
        <w:rPr>
          <w:shd w:val="clear" w:color="auto" w:fill="FFFFFF"/>
        </w:rPr>
        <w:t xml:space="preserve"> and median PFS 3.9 months;</w:t>
      </w:r>
      <w:r w:rsidRPr="00A33C32">
        <w:rPr>
          <w:shd w:val="clear" w:color="auto" w:fill="FFFFFF"/>
        </w:rPr>
        <w:t xml:space="preserve"> </w:t>
      </w:r>
      <w:r w:rsidR="001833D6">
        <w:rPr>
          <w:shd w:val="clear" w:color="auto" w:fill="FFFFFF"/>
        </w:rPr>
        <w:t xml:space="preserve">but outcomes favoured taxane doublets (RR 37.8%, PFS </w:t>
      </w:r>
      <w:r w:rsidR="00477CE3">
        <w:rPr>
          <w:shd w:val="clear" w:color="auto" w:fill="FFFFFF"/>
        </w:rPr>
        <w:t>5.3 months)</w:t>
      </w:r>
      <w:r w:rsidR="001833D6">
        <w:rPr>
          <w:shd w:val="clear" w:color="auto" w:fill="FFFFFF"/>
        </w:rPr>
        <w:t xml:space="preserve"> versus pemetrexed </w:t>
      </w:r>
      <w:r w:rsidR="00477CE3">
        <w:rPr>
          <w:shd w:val="clear" w:color="auto" w:fill="FFFFFF"/>
        </w:rPr>
        <w:t>doublets (RR 22%, PFS 3.9 months; p&lt;0.0001 both comparisons)</w:t>
      </w:r>
      <w:r w:rsidRPr="00A33C32">
        <w:rPr>
          <w:shd w:val="clear" w:color="auto" w:fill="FFFFFF"/>
        </w:rPr>
        <w:t xml:space="preserve">. </w:t>
      </w:r>
      <w:r w:rsidR="00477CE3">
        <w:rPr>
          <w:shd w:val="clear" w:color="auto" w:fill="FFFFFF"/>
        </w:rPr>
        <w:t>Median OS was 8.7 months and not different with respect to platinum combination</w:t>
      </w:r>
      <w:r w:rsidR="0014457D" w:rsidRPr="00A33C32">
        <w:rPr>
          <w:shd w:val="clear" w:color="auto" w:fill="FFFFFF"/>
        </w:rPr>
        <w:fldChar w:fldCharType="begin">
          <w:fldData xml:space="preserve">PEVuZE5vdGU+PENpdGU+PEF1dGhvcj5QZXRyZWxsaTwvQXV0aG9yPjxZZWFyPjIwMTM8L1llYXI+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QZXRyZWxsaTwvQXV0aG9yPjxZZWFyPjIwMTM8L1llYXI+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14457D" w:rsidRPr="00A33C32">
        <w:rPr>
          <w:shd w:val="clear" w:color="auto" w:fill="FFFFFF"/>
        </w:rPr>
      </w:r>
      <w:r w:rsidR="0014457D" w:rsidRPr="00A33C32">
        <w:rPr>
          <w:shd w:val="clear" w:color="auto" w:fill="FFFFFF"/>
        </w:rPr>
        <w:fldChar w:fldCharType="separate"/>
      </w:r>
      <w:r w:rsidR="009D3D7E">
        <w:rPr>
          <w:noProof/>
          <w:shd w:val="clear" w:color="auto" w:fill="FFFFFF"/>
        </w:rPr>
        <w:t>[43]</w:t>
      </w:r>
      <w:r w:rsidR="0014457D" w:rsidRPr="00A33C32">
        <w:rPr>
          <w:shd w:val="clear" w:color="auto" w:fill="FFFFFF"/>
        </w:rPr>
        <w:fldChar w:fldCharType="end"/>
      </w:r>
      <w:r w:rsidR="0032270C" w:rsidRPr="00A33C32">
        <w:rPr>
          <w:shd w:val="clear" w:color="auto" w:fill="FFFFFF"/>
        </w:rPr>
        <w:t>.</w:t>
      </w:r>
    </w:p>
    <w:p w14:paraId="7C7816B4" w14:textId="77777777" w:rsidR="00477CE3" w:rsidRPr="00A33C32" w:rsidRDefault="00477CE3" w:rsidP="000F0F64">
      <w:pPr>
        <w:spacing w:after="0" w:line="480" w:lineRule="auto"/>
        <w:contextualSpacing/>
        <w:rPr>
          <w:shd w:val="clear" w:color="auto" w:fill="FFFFFF"/>
        </w:rPr>
      </w:pPr>
    </w:p>
    <w:p w14:paraId="260BF413" w14:textId="34742E04" w:rsidR="00AD7536" w:rsidRDefault="0008134E" w:rsidP="000F0F64">
      <w:pPr>
        <w:spacing w:after="0" w:line="480" w:lineRule="auto"/>
        <w:contextualSpacing/>
        <w:rPr>
          <w:color w:val="000000"/>
          <w:shd w:val="clear" w:color="auto" w:fill="FFFFFF"/>
        </w:rPr>
      </w:pPr>
      <w:r w:rsidRPr="00A33C32">
        <w:rPr>
          <w:color w:val="000000"/>
          <w:shd w:val="clear" w:color="auto" w:fill="FFFFFF"/>
        </w:rPr>
        <w:lastRenderedPageBreak/>
        <w:t>A</w:t>
      </w:r>
      <w:r w:rsidR="00034981">
        <w:rPr>
          <w:color w:val="000000"/>
          <w:shd w:val="clear" w:color="auto" w:fill="FFFFFF"/>
        </w:rPr>
        <w:t xml:space="preserve"> later</w:t>
      </w:r>
      <w:r w:rsidRPr="00A33C32">
        <w:rPr>
          <w:color w:val="000000"/>
          <w:shd w:val="clear" w:color="auto" w:fill="FFFFFF"/>
        </w:rPr>
        <w:t xml:space="preserve"> retrospective </w:t>
      </w:r>
      <w:r w:rsidRPr="00DD0730">
        <w:rPr>
          <w:color w:val="000000"/>
          <w:shd w:val="clear" w:color="auto" w:fill="FFFFFF"/>
        </w:rPr>
        <w:t xml:space="preserve">review </w:t>
      </w:r>
      <w:r w:rsidR="00DD0730" w:rsidRPr="00DD0730">
        <w:rPr>
          <w:rStyle w:val="CommentReference"/>
          <w:sz w:val="22"/>
          <w:szCs w:val="22"/>
        </w:rPr>
        <w:t>assessed</w:t>
      </w:r>
      <w:r w:rsidRPr="00DD0730">
        <w:rPr>
          <w:color w:val="000000"/>
          <w:shd w:val="clear" w:color="auto" w:fill="FFFFFF"/>
        </w:rPr>
        <w:t xml:space="preserve"> outcomes</w:t>
      </w:r>
      <w:r w:rsidRPr="00A33C32">
        <w:rPr>
          <w:color w:val="000000"/>
          <w:shd w:val="clear" w:color="auto" w:fill="FFFFFF"/>
        </w:rPr>
        <w:t xml:space="preserve"> for 364 patients treated with second-line platinum</w:t>
      </w:r>
      <w:r w:rsidR="0023167B" w:rsidRPr="00A33C32">
        <w:rPr>
          <w:color w:val="000000"/>
          <w:shd w:val="clear" w:color="auto" w:fill="FFFFFF"/>
        </w:rPr>
        <w:t xml:space="preserve"> </w:t>
      </w:r>
      <w:r w:rsidRPr="00A33C32">
        <w:rPr>
          <w:color w:val="000000"/>
          <w:shd w:val="clear" w:color="auto" w:fill="FFFFFF"/>
        </w:rPr>
        <w:t>doublet</w:t>
      </w:r>
      <w:r w:rsidR="00DD0730">
        <w:rPr>
          <w:color w:val="000000"/>
          <w:shd w:val="clear" w:color="auto" w:fill="FFFFFF"/>
        </w:rPr>
        <w:t>s</w:t>
      </w:r>
      <w:r w:rsidRPr="00A33C32">
        <w:rPr>
          <w:color w:val="000000"/>
          <w:shd w:val="clear" w:color="auto" w:fill="FFFFFF"/>
        </w:rPr>
        <w:t xml:space="preserve"> following first-line platinum-doublet chemotherapy. ORR was 11.5%. Median OS was 16 months in </w:t>
      </w:r>
      <w:r w:rsidR="00477CE3">
        <w:rPr>
          <w:color w:val="000000"/>
          <w:shd w:val="clear" w:color="auto" w:fill="FFFFFF"/>
        </w:rPr>
        <w:t xml:space="preserve">the </w:t>
      </w:r>
      <w:r w:rsidRPr="00A33C32">
        <w:rPr>
          <w:color w:val="000000"/>
          <w:shd w:val="clear" w:color="auto" w:fill="FFFFFF"/>
        </w:rPr>
        <w:t xml:space="preserve">overall population, </w:t>
      </w:r>
      <w:r w:rsidRPr="00A33C32">
        <w:rPr>
          <w:shd w:val="clear" w:color="auto" w:fill="FFFFFF"/>
        </w:rPr>
        <w:t xml:space="preserve">14 months in those with </w:t>
      </w:r>
      <w:r w:rsidR="004C07BA">
        <w:rPr>
          <w:shd w:val="clear" w:color="auto" w:fill="FFFFFF"/>
        </w:rPr>
        <w:t>TTP</w:t>
      </w:r>
      <w:r w:rsidRPr="00A33C32">
        <w:rPr>
          <w:shd w:val="clear" w:color="auto" w:fill="FFFFFF"/>
        </w:rPr>
        <w:t xml:space="preserve"> of 0-3 months, and 25 months in those with TTP &gt;12 months</w:t>
      </w:r>
      <w:r w:rsidRPr="00A33C32">
        <w:rPr>
          <w:shd w:val="clear" w:color="auto" w:fill="FFFFFF"/>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Pr="00A33C32">
        <w:rPr>
          <w:shd w:val="clear" w:color="auto" w:fill="FFFFFF"/>
        </w:rPr>
      </w:r>
      <w:r w:rsidRPr="00A33C32">
        <w:rPr>
          <w:shd w:val="clear" w:color="auto" w:fill="FFFFFF"/>
        </w:rPr>
        <w:fldChar w:fldCharType="separate"/>
      </w:r>
      <w:r w:rsidR="009D3D7E">
        <w:rPr>
          <w:noProof/>
          <w:shd w:val="clear" w:color="auto" w:fill="FFFFFF"/>
        </w:rPr>
        <w:t>[44]</w:t>
      </w:r>
      <w:r w:rsidRPr="00A33C32">
        <w:rPr>
          <w:shd w:val="clear" w:color="auto" w:fill="FFFFFF"/>
        </w:rPr>
        <w:fldChar w:fldCharType="end"/>
      </w:r>
      <w:r w:rsidRPr="00A33C32">
        <w:rPr>
          <w:shd w:val="clear" w:color="auto" w:fill="FFFFFF"/>
        </w:rPr>
        <w:t xml:space="preserve">. A median OS of 16 months is almost double that in NVALT-07 and GOIRC 02-2006 and </w:t>
      </w:r>
      <w:r w:rsidR="00477CE3">
        <w:rPr>
          <w:shd w:val="clear" w:color="auto" w:fill="FFFFFF"/>
        </w:rPr>
        <w:t>perhaps</w:t>
      </w:r>
      <w:r w:rsidR="00477CE3" w:rsidRPr="00A33C32">
        <w:rPr>
          <w:shd w:val="clear" w:color="auto" w:fill="FFFFFF"/>
        </w:rPr>
        <w:t xml:space="preserve"> </w:t>
      </w:r>
      <w:r w:rsidRPr="00A33C32">
        <w:rPr>
          <w:shd w:val="clear" w:color="auto" w:fill="FFFFFF"/>
        </w:rPr>
        <w:t xml:space="preserve">surprising given </w:t>
      </w:r>
      <w:r w:rsidR="0055705F" w:rsidRPr="00A33C32">
        <w:rPr>
          <w:shd w:val="clear" w:color="auto" w:fill="FFFFFF"/>
        </w:rPr>
        <w:t xml:space="preserve">the ORRs were similar and </w:t>
      </w:r>
      <w:r w:rsidRPr="00A33C32">
        <w:rPr>
          <w:shd w:val="clear" w:color="auto" w:fill="FFFFFF"/>
        </w:rPr>
        <w:t xml:space="preserve">almost </w:t>
      </w:r>
      <w:r w:rsidR="00DD0730">
        <w:rPr>
          <w:shd w:val="clear" w:color="auto" w:fill="FFFFFF"/>
        </w:rPr>
        <w:t>half</w:t>
      </w:r>
      <w:r w:rsidRPr="00A33C32">
        <w:rPr>
          <w:shd w:val="clear" w:color="auto" w:fill="FFFFFF"/>
        </w:rPr>
        <w:t xml:space="preserve"> had TTP of 0-3 months following initiation of first-line chemotherapy</w:t>
      </w:r>
      <w:r w:rsidR="001B1B14" w:rsidRPr="00A33C32">
        <w:rPr>
          <w:shd w:val="clear" w:color="auto" w:fill="FFFFFF"/>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1B1B14" w:rsidRPr="00A33C32">
        <w:rPr>
          <w:shd w:val="clear" w:color="auto" w:fill="FFFFFF"/>
        </w:rPr>
      </w:r>
      <w:r w:rsidR="001B1B14" w:rsidRPr="00A33C32">
        <w:rPr>
          <w:shd w:val="clear" w:color="auto" w:fill="FFFFFF"/>
        </w:rPr>
        <w:fldChar w:fldCharType="separate"/>
      </w:r>
      <w:r w:rsidR="009D3D7E">
        <w:rPr>
          <w:noProof/>
          <w:shd w:val="clear" w:color="auto" w:fill="FFFFFF"/>
        </w:rPr>
        <w:t>[44]</w:t>
      </w:r>
      <w:r w:rsidR="001B1B14" w:rsidRPr="00A33C32">
        <w:rPr>
          <w:shd w:val="clear" w:color="auto" w:fill="FFFFFF"/>
        </w:rPr>
        <w:fldChar w:fldCharType="end"/>
      </w:r>
      <w:r w:rsidR="00817B4D" w:rsidRPr="00A33C32">
        <w:rPr>
          <w:shd w:val="clear" w:color="auto" w:fill="FFFFFF"/>
        </w:rPr>
        <w:t>.</w:t>
      </w:r>
      <w:r w:rsidR="002734ED" w:rsidRPr="00A33C32">
        <w:rPr>
          <w:shd w:val="clear" w:color="auto" w:fill="FFFFFF"/>
        </w:rPr>
        <w:t xml:space="preserve"> </w:t>
      </w:r>
      <w:r w:rsidR="00F17C29" w:rsidRPr="00A33C32">
        <w:rPr>
          <w:color w:val="000000"/>
          <w:shd w:val="clear" w:color="auto" w:fill="FFFFFF"/>
        </w:rPr>
        <w:t xml:space="preserve">A </w:t>
      </w:r>
      <w:r w:rsidR="005104F0" w:rsidRPr="00A33C32">
        <w:rPr>
          <w:color w:val="000000"/>
          <w:shd w:val="clear" w:color="auto" w:fill="FFFFFF"/>
        </w:rPr>
        <w:t xml:space="preserve">small </w:t>
      </w:r>
      <w:r w:rsidR="00F17C29" w:rsidRPr="00A33C32">
        <w:rPr>
          <w:color w:val="000000"/>
          <w:shd w:val="clear" w:color="auto" w:fill="FFFFFF"/>
        </w:rPr>
        <w:t xml:space="preserve">retrospective review of 22 </w:t>
      </w:r>
      <w:r w:rsidR="007507F7">
        <w:rPr>
          <w:color w:val="000000"/>
          <w:shd w:val="clear" w:color="auto" w:fill="FFFFFF"/>
        </w:rPr>
        <w:t xml:space="preserve">NSCLC </w:t>
      </w:r>
      <w:r w:rsidR="00F17C29" w:rsidRPr="00A33C32">
        <w:rPr>
          <w:color w:val="000000"/>
          <w:shd w:val="clear" w:color="auto" w:fill="FFFFFF"/>
        </w:rPr>
        <w:t>patients rechallenged with platinum plus gemcitabine following disease progression</w:t>
      </w:r>
      <w:r w:rsidR="00AB0D81">
        <w:rPr>
          <w:color w:val="000000"/>
          <w:shd w:val="clear" w:color="auto" w:fill="FFFFFF"/>
        </w:rPr>
        <w:t xml:space="preserve"> after</w:t>
      </w:r>
      <w:r w:rsidR="00F17C29" w:rsidRPr="00A33C32">
        <w:rPr>
          <w:color w:val="000000"/>
          <w:shd w:val="clear" w:color="auto" w:fill="FFFFFF"/>
        </w:rPr>
        <w:t xml:space="preserve"> &gt;6 months showed a response rate of 15% </w:t>
      </w:r>
      <w:r w:rsidR="007507F7">
        <w:rPr>
          <w:color w:val="000000"/>
          <w:shd w:val="clear" w:color="auto" w:fill="FFFFFF"/>
        </w:rPr>
        <w:t>and</w:t>
      </w:r>
      <w:r w:rsidR="00F17C29" w:rsidRPr="00A33C32">
        <w:rPr>
          <w:color w:val="000000"/>
          <w:shd w:val="clear" w:color="auto" w:fill="FFFFFF"/>
        </w:rPr>
        <w:t xml:space="preserve"> median </w:t>
      </w:r>
      <w:r w:rsidR="00AA6533" w:rsidRPr="00A33C32">
        <w:rPr>
          <w:color w:val="000000"/>
          <w:shd w:val="clear" w:color="auto" w:fill="FFFFFF"/>
        </w:rPr>
        <w:t>OS</w:t>
      </w:r>
      <w:r w:rsidR="00F17C29" w:rsidRPr="00A33C32">
        <w:rPr>
          <w:color w:val="000000"/>
          <w:shd w:val="clear" w:color="auto" w:fill="FFFFFF"/>
        </w:rPr>
        <w:t xml:space="preserve"> of 10.4 months</w:t>
      </w:r>
      <w:r w:rsidR="00F17C29" w:rsidRPr="00A33C32">
        <w:rPr>
          <w:shd w:val="clear" w:color="auto" w:fill="FFFFFF"/>
        </w:rPr>
        <w:fldChar w:fldCharType="begin">
          <w:fldData xml:space="preserve">PEVuZE5vdGU+PENpdGU+PEF1dGhvcj5LaGFuPC9BdXRob3I+PFllYXI+MjAxMzwvWWVhcj48UmVj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==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LaGFuPC9BdXRob3I+PFllYXI+MjAxMzwvWWVhcj48UmVj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==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F17C29" w:rsidRPr="00A33C32">
        <w:rPr>
          <w:shd w:val="clear" w:color="auto" w:fill="FFFFFF"/>
        </w:rPr>
      </w:r>
      <w:r w:rsidR="00F17C29" w:rsidRPr="00A33C32">
        <w:rPr>
          <w:shd w:val="clear" w:color="auto" w:fill="FFFFFF"/>
        </w:rPr>
        <w:fldChar w:fldCharType="separate"/>
      </w:r>
      <w:r w:rsidR="009D3D7E">
        <w:rPr>
          <w:noProof/>
          <w:shd w:val="clear" w:color="auto" w:fill="FFFFFF"/>
        </w:rPr>
        <w:t>[45]</w:t>
      </w:r>
      <w:r w:rsidR="00F17C29" w:rsidRPr="00A33C32">
        <w:rPr>
          <w:shd w:val="clear" w:color="auto" w:fill="FFFFFF"/>
        </w:rPr>
        <w:fldChar w:fldCharType="end"/>
      </w:r>
      <w:r w:rsidR="00F17C29" w:rsidRPr="00A33C32">
        <w:rPr>
          <w:shd w:val="clear" w:color="auto" w:fill="FFFFFF"/>
        </w:rPr>
        <w:t xml:space="preserve">. </w:t>
      </w:r>
      <w:r w:rsidR="00F17C29" w:rsidRPr="00A33C32">
        <w:rPr>
          <w:color w:val="000000"/>
          <w:shd w:val="clear" w:color="auto" w:fill="FFFFFF"/>
        </w:rPr>
        <w:t xml:space="preserve">These figures are comparable to those of docetaxel monotherapy, though all patients had </w:t>
      </w:r>
      <w:r w:rsidR="00860000">
        <w:rPr>
          <w:color w:val="000000"/>
          <w:shd w:val="clear" w:color="auto" w:fill="FFFFFF"/>
        </w:rPr>
        <w:t>PFI</w:t>
      </w:r>
      <w:r w:rsidR="00F17C29" w:rsidRPr="00A33C32">
        <w:rPr>
          <w:color w:val="000000"/>
          <w:shd w:val="clear" w:color="auto" w:fill="FFFFFF"/>
        </w:rPr>
        <w:t xml:space="preserve"> of &gt;6 months which is likely to have influenced outcomes. </w:t>
      </w:r>
      <w:r w:rsidR="00510889">
        <w:rPr>
          <w:color w:val="000000"/>
          <w:shd w:val="clear" w:color="auto" w:fill="FFFFFF"/>
        </w:rPr>
        <w:t xml:space="preserve">Data from </w:t>
      </w:r>
      <w:r w:rsidR="00844E66">
        <w:rPr>
          <w:color w:val="000000"/>
          <w:shd w:val="clear" w:color="auto" w:fill="FFFFFF"/>
        </w:rPr>
        <w:t>further</w:t>
      </w:r>
      <w:r w:rsidR="00510889">
        <w:rPr>
          <w:color w:val="000000"/>
          <w:shd w:val="clear" w:color="auto" w:fill="FFFFFF"/>
        </w:rPr>
        <w:t xml:space="preserve"> small retrospective studies is available in </w:t>
      </w:r>
      <w:r w:rsidR="003C34A2">
        <w:rPr>
          <w:color w:val="000000"/>
          <w:shd w:val="clear" w:color="auto" w:fill="FFFFFF"/>
        </w:rPr>
        <w:t>T</w:t>
      </w:r>
      <w:r w:rsidR="00510889">
        <w:rPr>
          <w:color w:val="000000"/>
          <w:shd w:val="clear" w:color="auto" w:fill="FFFFFF"/>
        </w:rPr>
        <w:t xml:space="preserve">able 1. </w:t>
      </w:r>
    </w:p>
    <w:p w14:paraId="339F39F8" w14:textId="77777777" w:rsidR="008D4268" w:rsidRPr="00A33C32" w:rsidRDefault="008D4268" w:rsidP="000F0F64">
      <w:pPr>
        <w:spacing w:after="0" w:line="480" w:lineRule="auto"/>
        <w:contextualSpacing/>
        <w:rPr>
          <w:shd w:val="clear" w:color="auto" w:fill="FFFFFF"/>
        </w:rPr>
      </w:pPr>
    </w:p>
    <w:p w14:paraId="7E7FBA5A" w14:textId="3955DCC9" w:rsidR="005D2DF6" w:rsidRDefault="007C75F1" w:rsidP="000F0F64">
      <w:pPr>
        <w:spacing w:after="0" w:line="480" w:lineRule="auto"/>
        <w:contextualSpacing/>
        <w:rPr>
          <w:shd w:val="clear" w:color="auto" w:fill="FFFFFF"/>
        </w:rPr>
      </w:pPr>
      <w:r>
        <w:rPr>
          <w:shd w:val="clear" w:color="auto" w:fill="FFFFFF"/>
        </w:rPr>
        <w:t>From t</w:t>
      </w:r>
      <w:r w:rsidR="005A3C77" w:rsidRPr="00A33C32">
        <w:rPr>
          <w:shd w:val="clear" w:color="auto" w:fill="FFFFFF"/>
        </w:rPr>
        <w:t xml:space="preserve">he evidence </w:t>
      </w:r>
      <w:r w:rsidR="007475F9">
        <w:rPr>
          <w:shd w:val="clear" w:color="auto" w:fill="FFFFFF"/>
        </w:rPr>
        <w:t>presented</w:t>
      </w:r>
      <w:r w:rsidR="007507F7">
        <w:rPr>
          <w:shd w:val="clear" w:color="auto" w:fill="FFFFFF"/>
        </w:rPr>
        <w:t>, which</w:t>
      </w:r>
      <w:r w:rsidR="0093414F">
        <w:rPr>
          <w:shd w:val="clear" w:color="auto" w:fill="FFFFFF"/>
        </w:rPr>
        <w:t xml:space="preserve"> is largely non-randomised </w:t>
      </w:r>
      <w:r w:rsidR="004B7EDE">
        <w:rPr>
          <w:shd w:val="clear" w:color="auto" w:fill="FFFFFF"/>
        </w:rPr>
        <w:t>and</w:t>
      </w:r>
      <w:r>
        <w:rPr>
          <w:shd w:val="clear" w:color="auto" w:fill="FFFFFF"/>
        </w:rPr>
        <w:t xml:space="preserve"> from small samples, it is difficul</w:t>
      </w:r>
      <w:r w:rsidR="00961127">
        <w:rPr>
          <w:shd w:val="clear" w:color="auto" w:fill="FFFFFF"/>
        </w:rPr>
        <w:t>t</w:t>
      </w:r>
      <w:r>
        <w:rPr>
          <w:shd w:val="clear" w:color="auto" w:fill="FFFFFF"/>
        </w:rPr>
        <w:t xml:space="preserve"> </w:t>
      </w:r>
      <w:r w:rsidR="00685141">
        <w:rPr>
          <w:shd w:val="clear" w:color="auto" w:fill="FFFFFF"/>
        </w:rPr>
        <w:t>to form</w:t>
      </w:r>
      <w:r w:rsidR="005A3C77" w:rsidRPr="00A33C32">
        <w:rPr>
          <w:shd w:val="clear" w:color="auto" w:fill="FFFFFF"/>
        </w:rPr>
        <w:t xml:space="preserve"> definitive conclusion</w:t>
      </w:r>
      <w:r w:rsidR="007507F7">
        <w:rPr>
          <w:shd w:val="clear" w:color="auto" w:fill="FFFFFF"/>
        </w:rPr>
        <w:t>s</w:t>
      </w:r>
      <w:r w:rsidR="005A3C77" w:rsidRPr="00A33C32">
        <w:rPr>
          <w:shd w:val="clear" w:color="auto" w:fill="FFFFFF"/>
        </w:rPr>
        <w:t xml:space="preserve"> </w:t>
      </w:r>
      <w:r w:rsidR="000C655F" w:rsidRPr="00A33C32">
        <w:rPr>
          <w:shd w:val="clear" w:color="auto" w:fill="FFFFFF"/>
        </w:rPr>
        <w:t xml:space="preserve">regarding benefit of </w:t>
      </w:r>
      <w:r w:rsidR="003A29D9" w:rsidRPr="00A33C32">
        <w:rPr>
          <w:shd w:val="clear" w:color="auto" w:fill="FFFFFF"/>
        </w:rPr>
        <w:t>platinum rechallenge</w:t>
      </w:r>
      <w:r w:rsidR="003064E9" w:rsidRPr="00A33C32">
        <w:rPr>
          <w:shd w:val="clear" w:color="auto" w:fill="FFFFFF"/>
        </w:rPr>
        <w:t xml:space="preserve"> in </w:t>
      </w:r>
      <w:r w:rsidR="00E44CD1" w:rsidRPr="00A33C32">
        <w:rPr>
          <w:shd w:val="clear" w:color="auto" w:fill="FFFFFF"/>
        </w:rPr>
        <w:t>NSCLC</w:t>
      </w:r>
      <w:r w:rsidR="00CE78D0" w:rsidRPr="00A33C32">
        <w:rPr>
          <w:shd w:val="clear" w:color="auto" w:fill="FFFFFF"/>
        </w:rPr>
        <w:t xml:space="preserve">. </w:t>
      </w:r>
      <w:r w:rsidR="006C0022" w:rsidRPr="00A33C32">
        <w:rPr>
          <w:shd w:val="clear" w:color="auto" w:fill="FFFFFF"/>
        </w:rPr>
        <w:t>D</w:t>
      </w:r>
      <w:r w:rsidR="003A29D9" w:rsidRPr="00A33C32">
        <w:rPr>
          <w:shd w:val="clear" w:color="auto" w:fill="FFFFFF"/>
        </w:rPr>
        <w:t>ecision</w:t>
      </w:r>
      <w:r w:rsidR="004B4EDE" w:rsidRPr="00A33C32">
        <w:rPr>
          <w:shd w:val="clear" w:color="auto" w:fill="FFFFFF"/>
        </w:rPr>
        <w:t>s</w:t>
      </w:r>
      <w:r w:rsidR="003A29D9" w:rsidRPr="00A33C32">
        <w:rPr>
          <w:shd w:val="clear" w:color="auto" w:fill="FFFFFF"/>
        </w:rPr>
        <w:t xml:space="preserve"> should be made based on individual circumstance and </w:t>
      </w:r>
      <w:r w:rsidR="006C0022" w:rsidRPr="00A33C32">
        <w:rPr>
          <w:shd w:val="clear" w:color="auto" w:fill="FFFFFF"/>
        </w:rPr>
        <w:t>consider</w:t>
      </w:r>
      <w:r w:rsidR="003A29D9" w:rsidRPr="00A33C32">
        <w:rPr>
          <w:shd w:val="clear" w:color="auto" w:fill="FFFFFF"/>
        </w:rPr>
        <w:t xml:space="preserve"> factors such as PFI, </w:t>
      </w:r>
      <w:r w:rsidR="007507F7">
        <w:rPr>
          <w:shd w:val="clear" w:color="auto" w:fill="FFFFFF"/>
        </w:rPr>
        <w:t xml:space="preserve">prior </w:t>
      </w:r>
      <w:r w:rsidR="003A29D9" w:rsidRPr="00A33C32">
        <w:rPr>
          <w:shd w:val="clear" w:color="auto" w:fill="FFFFFF"/>
        </w:rPr>
        <w:t>response and other available treatments.</w:t>
      </w:r>
      <w:r w:rsidR="006C0022" w:rsidRPr="00A33C32">
        <w:rPr>
          <w:shd w:val="clear" w:color="auto" w:fill="FFFFFF"/>
        </w:rPr>
        <w:t xml:space="preserve"> All of the discussed studies </w:t>
      </w:r>
      <w:r w:rsidR="007507F7">
        <w:rPr>
          <w:shd w:val="clear" w:color="auto" w:fill="FFFFFF"/>
        </w:rPr>
        <w:t>occurred</w:t>
      </w:r>
      <w:r w:rsidR="006C0022" w:rsidRPr="00A33C32">
        <w:rPr>
          <w:shd w:val="clear" w:color="auto" w:fill="FFFFFF"/>
        </w:rPr>
        <w:t xml:space="preserve"> before routine use of </w:t>
      </w:r>
      <w:r w:rsidR="005D2DF6">
        <w:rPr>
          <w:shd w:val="clear" w:color="auto" w:fill="FFFFFF"/>
        </w:rPr>
        <w:t xml:space="preserve">first line </w:t>
      </w:r>
      <w:r w:rsidR="006C0022" w:rsidRPr="00A33C32">
        <w:rPr>
          <w:shd w:val="clear" w:color="auto" w:fill="FFFFFF"/>
        </w:rPr>
        <w:t xml:space="preserve">pemetrexed and </w:t>
      </w:r>
      <w:r w:rsidR="00F13B20">
        <w:rPr>
          <w:shd w:val="clear" w:color="auto" w:fill="FFFFFF"/>
        </w:rPr>
        <w:t>ICI</w:t>
      </w:r>
      <w:r w:rsidR="006C0022" w:rsidRPr="00A33C32">
        <w:rPr>
          <w:shd w:val="clear" w:color="auto" w:fill="FFFFFF"/>
        </w:rPr>
        <w:t xml:space="preserve"> </w:t>
      </w:r>
      <w:r w:rsidR="007507F7">
        <w:rPr>
          <w:shd w:val="clear" w:color="auto" w:fill="FFFFFF"/>
        </w:rPr>
        <w:t>adding</w:t>
      </w:r>
      <w:r w:rsidR="006C0022" w:rsidRPr="00A33C32">
        <w:rPr>
          <w:shd w:val="clear" w:color="auto" w:fill="FFFFFF"/>
        </w:rPr>
        <w:t xml:space="preserve"> difficult</w:t>
      </w:r>
      <w:r w:rsidR="007507F7">
        <w:rPr>
          <w:shd w:val="clear" w:color="auto" w:fill="FFFFFF"/>
        </w:rPr>
        <w:t>y</w:t>
      </w:r>
      <w:r w:rsidR="006C0022" w:rsidRPr="00A33C32">
        <w:rPr>
          <w:shd w:val="clear" w:color="auto" w:fill="FFFFFF"/>
        </w:rPr>
        <w:t xml:space="preserve"> </w:t>
      </w:r>
      <w:r w:rsidR="007507F7">
        <w:rPr>
          <w:shd w:val="clear" w:color="auto" w:fill="FFFFFF"/>
        </w:rPr>
        <w:t>in</w:t>
      </w:r>
      <w:r w:rsidR="007507F7" w:rsidRPr="00A33C32">
        <w:rPr>
          <w:shd w:val="clear" w:color="auto" w:fill="FFFFFF"/>
        </w:rPr>
        <w:t xml:space="preserve"> </w:t>
      </w:r>
      <w:r w:rsidR="006C0022" w:rsidRPr="00A33C32">
        <w:rPr>
          <w:shd w:val="clear" w:color="auto" w:fill="FFFFFF"/>
        </w:rPr>
        <w:t>apply</w:t>
      </w:r>
      <w:r w:rsidR="007507F7">
        <w:rPr>
          <w:shd w:val="clear" w:color="auto" w:fill="FFFFFF"/>
        </w:rPr>
        <w:t>ing</w:t>
      </w:r>
      <w:r w:rsidR="006C0022" w:rsidRPr="00A33C32">
        <w:rPr>
          <w:shd w:val="clear" w:color="auto" w:fill="FFFFFF"/>
        </w:rPr>
        <w:t xml:space="preserve"> the</w:t>
      </w:r>
      <w:r w:rsidR="005D2DF6">
        <w:rPr>
          <w:shd w:val="clear" w:color="auto" w:fill="FFFFFF"/>
        </w:rPr>
        <w:t>se</w:t>
      </w:r>
      <w:r w:rsidR="006C0022" w:rsidRPr="00A33C32">
        <w:rPr>
          <w:shd w:val="clear" w:color="auto" w:fill="FFFFFF"/>
        </w:rPr>
        <w:t xml:space="preserve"> results to </w:t>
      </w:r>
      <w:r w:rsidR="005D2DF6">
        <w:rPr>
          <w:shd w:val="clear" w:color="auto" w:fill="FFFFFF"/>
        </w:rPr>
        <w:t>the modern era</w:t>
      </w:r>
      <w:r w:rsidR="006C0022" w:rsidRPr="00A33C32">
        <w:rPr>
          <w:shd w:val="clear" w:color="auto" w:fill="FFFFFF"/>
        </w:rPr>
        <w:t>.</w:t>
      </w:r>
    </w:p>
    <w:p w14:paraId="051D180B" w14:textId="77777777" w:rsidR="00DB6828" w:rsidRPr="00A33C32" w:rsidRDefault="00DB6828" w:rsidP="000F0F64">
      <w:pPr>
        <w:spacing w:after="0" w:line="480" w:lineRule="auto"/>
        <w:contextualSpacing/>
        <w:rPr>
          <w:shd w:val="clear" w:color="auto" w:fill="FFFFFF"/>
        </w:rPr>
      </w:pPr>
    </w:p>
    <w:p w14:paraId="48300F86" w14:textId="41DC5570" w:rsidR="00E11A12" w:rsidRPr="00A33C32" w:rsidRDefault="00093B9E" w:rsidP="000F0F64">
      <w:pPr>
        <w:spacing w:after="0" w:line="480" w:lineRule="auto"/>
        <w:contextualSpacing/>
        <w:rPr>
          <w:shd w:val="clear" w:color="auto" w:fill="FFFFFF"/>
        </w:rPr>
      </w:pPr>
      <w:r w:rsidRPr="00A33C32">
        <w:rPr>
          <w:shd w:val="clear" w:color="auto" w:fill="FFFFFF"/>
        </w:rPr>
        <w:t>In NSCLC</w:t>
      </w:r>
      <w:r w:rsidR="005D2DF6">
        <w:rPr>
          <w:shd w:val="clear" w:color="auto" w:fill="FFFFFF"/>
        </w:rPr>
        <w:t>,</w:t>
      </w:r>
      <w:r w:rsidR="00D277CA" w:rsidRPr="00A33C32">
        <w:rPr>
          <w:shd w:val="clear" w:color="auto" w:fill="FFFFFF"/>
        </w:rPr>
        <w:t xml:space="preserve"> emerging</w:t>
      </w:r>
      <w:r w:rsidRPr="00A33C32">
        <w:rPr>
          <w:shd w:val="clear" w:color="auto" w:fill="FFFFFF"/>
        </w:rPr>
        <w:t xml:space="preserve"> </w:t>
      </w:r>
      <w:r w:rsidR="00001822" w:rsidRPr="00A33C32">
        <w:rPr>
          <w:shd w:val="clear" w:color="auto" w:fill="FFFFFF"/>
        </w:rPr>
        <w:t>evidence</w:t>
      </w:r>
      <w:r w:rsidR="008A45A0" w:rsidRPr="00A33C32">
        <w:rPr>
          <w:shd w:val="clear" w:color="auto" w:fill="FFFFFF"/>
        </w:rPr>
        <w:t xml:space="preserve"> </w:t>
      </w:r>
      <w:r w:rsidR="00001822" w:rsidRPr="00A33C32">
        <w:rPr>
          <w:shd w:val="clear" w:color="auto" w:fill="FFFFFF"/>
        </w:rPr>
        <w:t>suggests</w:t>
      </w:r>
      <w:r w:rsidR="008A45A0" w:rsidRPr="00A33C32">
        <w:rPr>
          <w:shd w:val="clear" w:color="auto" w:fill="FFFFFF"/>
        </w:rPr>
        <w:t xml:space="preserve"> improved response rates to subsequent chemotherapy </w:t>
      </w:r>
      <w:r w:rsidR="00160454" w:rsidRPr="00A33C32">
        <w:rPr>
          <w:shd w:val="clear" w:color="auto" w:fill="FFFFFF"/>
        </w:rPr>
        <w:t>following IC</w:t>
      </w:r>
      <w:r w:rsidR="00001822" w:rsidRPr="00A33C32">
        <w:rPr>
          <w:shd w:val="clear" w:color="auto" w:fill="FFFFFF"/>
        </w:rPr>
        <w:t xml:space="preserve">I treatment. </w:t>
      </w:r>
      <w:r w:rsidR="000039BB" w:rsidRPr="00A33C32">
        <w:rPr>
          <w:shd w:val="clear" w:color="auto" w:fill="FFFFFF"/>
        </w:rPr>
        <w:t xml:space="preserve">A retrospective review </w:t>
      </w:r>
      <w:r w:rsidR="00416CF6" w:rsidRPr="00A33C32">
        <w:rPr>
          <w:shd w:val="clear" w:color="auto" w:fill="FFFFFF"/>
        </w:rPr>
        <w:t xml:space="preserve">of 73 patients </w:t>
      </w:r>
      <w:r w:rsidR="001C3B9D" w:rsidRPr="00A33C32">
        <w:rPr>
          <w:shd w:val="clear" w:color="auto" w:fill="FFFFFF"/>
        </w:rPr>
        <w:t xml:space="preserve">showed </w:t>
      </w:r>
      <w:r w:rsidR="00091675" w:rsidRPr="00A33C32">
        <w:rPr>
          <w:shd w:val="clear" w:color="auto" w:fill="FFFFFF"/>
        </w:rPr>
        <w:t xml:space="preserve">an ORR </w:t>
      </w:r>
      <w:r w:rsidR="003B48C4" w:rsidRPr="00A33C32">
        <w:rPr>
          <w:shd w:val="clear" w:color="auto" w:fill="FFFFFF"/>
        </w:rPr>
        <w:t xml:space="preserve">of </w:t>
      </w:r>
      <w:r w:rsidR="00E300BE" w:rsidRPr="00A33C32">
        <w:rPr>
          <w:shd w:val="clear" w:color="auto" w:fill="FFFFFF"/>
        </w:rPr>
        <w:t>66.7%</w:t>
      </w:r>
      <w:r w:rsidR="006856DA" w:rsidRPr="00A33C32">
        <w:rPr>
          <w:shd w:val="clear" w:color="auto" w:fill="FFFFFF"/>
        </w:rPr>
        <w:t xml:space="preserve"> </w:t>
      </w:r>
      <w:r w:rsidR="007507F7">
        <w:rPr>
          <w:shd w:val="clear" w:color="auto" w:fill="FFFFFF"/>
        </w:rPr>
        <w:t>for PBC</w:t>
      </w:r>
      <w:r w:rsidR="001C3B9D" w:rsidRPr="00A33C32">
        <w:rPr>
          <w:shd w:val="clear" w:color="auto" w:fill="FFFFFF"/>
        </w:rPr>
        <w:t xml:space="preserve"> </w:t>
      </w:r>
      <w:r w:rsidR="00EE1575" w:rsidRPr="00A33C32">
        <w:rPr>
          <w:shd w:val="clear" w:color="auto" w:fill="FFFFFF"/>
        </w:rPr>
        <w:t>after ICI compar</w:t>
      </w:r>
      <w:r w:rsidR="007507F7">
        <w:rPr>
          <w:shd w:val="clear" w:color="auto" w:fill="FFFFFF"/>
        </w:rPr>
        <w:t>ed</w:t>
      </w:r>
      <w:r w:rsidR="00EE1575" w:rsidRPr="00A33C32">
        <w:rPr>
          <w:shd w:val="clear" w:color="auto" w:fill="FFFFFF"/>
        </w:rPr>
        <w:t xml:space="preserve"> to 39.5% </w:t>
      </w:r>
      <w:r w:rsidR="007507F7">
        <w:rPr>
          <w:shd w:val="clear" w:color="auto" w:fill="FFFFFF"/>
        </w:rPr>
        <w:t>for</w:t>
      </w:r>
      <w:r w:rsidR="00EE1575" w:rsidRPr="00A33C32">
        <w:rPr>
          <w:shd w:val="clear" w:color="auto" w:fill="FFFFFF"/>
        </w:rPr>
        <w:t xml:space="preserve"> </w:t>
      </w:r>
      <w:r w:rsidR="007507F7">
        <w:rPr>
          <w:shd w:val="clear" w:color="auto" w:fill="FFFFFF"/>
        </w:rPr>
        <w:t>PBC</w:t>
      </w:r>
      <w:r w:rsidR="00EE1575" w:rsidRPr="00A33C32">
        <w:rPr>
          <w:shd w:val="clear" w:color="auto" w:fill="FFFFFF"/>
        </w:rPr>
        <w:t xml:space="preserve"> before ICI. </w:t>
      </w:r>
      <w:r w:rsidR="005D2DF6">
        <w:rPr>
          <w:shd w:val="clear" w:color="auto" w:fill="FFFFFF"/>
        </w:rPr>
        <w:t>C</w:t>
      </w:r>
      <w:r w:rsidR="00430533" w:rsidRPr="00A33C32">
        <w:rPr>
          <w:shd w:val="clear" w:color="auto" w:fill="FFFFFF"/>
        </w:rPr>
        <w:t>orresponding ORRs for non-platinum chemotherapy were</w:t>
      </w:r>
      <w:r w:rsidR="007D739A" w:rsidRPr="00A33C32">
        <w:rPr>
          <w:shd w:val="clear" w:color="auto" w:fill="FFFFFF"/>
        </w:rPr>
        <w:t xml:space="preserve"> 46.9% and 25% respectively</w:t>
      </w:r>
      <w:r w:rsidR="007B5B97" w:rsidRPr="00A33C32">
        <w:rPr>
          <w:shd w:val="clear" w:color="auto" w:fill="FFFFFF"/>
        </w:rPr>
        <w:fldChar w:fldCharType="begin">
          <w:fldData xml:space="preserve">PEVuZE5vdGU+PENpdGU+PEF1dGhvcj5QYXJrPC9BdXRob3I+PFllYXI+MjAxODwvWWVhcj48UmVj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QYXJrPC9BdXRob3I+PFllYXI+MjAxODwvWWVhcj48UmVj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7B5B97" w:rsidRPr="00A33C32">
        <w:rPr>
          <w:shd w:val="clear" w:color="auto" w:fill="FFFFFF"/>
        </w:rPr>
      </w:r>
      <w:r w:rsidR="007B5B97" w:rsidRPr="00A33C32">
        <w:rPr>
          <w:shd w:val="clear" w:color="auto" w:fill="FFFFFF"/>
        </w:rPr>
        <w:fldChar w:fldCharType="separate"/>
      </w:r>
      <w:r w:rsidR="009D3D7E">
        <w:rPr>
          <w:noProof/>
          <w:shd w:val="clear" w:color="auto" w:fill="FFFFFF"/>
        </w:rPr>
        <w:t>[46]</w:t>
      </w:r>
      <w:r w:rsidR="007B5B97" w:rsidRPr="00A33C32">
        <w:rPr>
          <w:shd w:val="clear" w:color="auto" w:fill="FFFFFF"/>
        </w:rPr>
        <w:fldChar w:fldCharType="end"/>
      </w:r>
      <w:r w:rsidR="007B5B97" w:rsidRPr="00A33C32">
        <w:rPr>
          <w:shd w:val="clear" w:color="auto" w:fill="FFFFFF"/>
        </w:rPr>
        <w:t xml:space="preserve">. </w:t>
      </w:r>
      <w:r w:rsidR="008F54D3" w:rsidRPr="00A33C32">
        <w:rPr>
          <w:shd w:val="clear" w:color="auto" w:fill="FFFFFF"/>
        </w:rPr>
        <w:t>Results from o</w:t>
      </w:r>
      <w:r w:rsidR="003044FC" w:rsidRPr="00A33C32">
        <w:rPr>
          <w:shd w:val="clear" w:color="auto" w:fill="FFFFFF"/>
        </w:rPr>
        <w:t xml:space="preserve">ther </w:t>
      </w:r>
      <w:r w:rsidR="008F54D3" w:rsidRPr="00A33C32">
        <w:rPr>
          <w:shd w:val="clear" w:color="auto" w:fill="FFFFFF"/>
        </w:rPr>
        <w:t xml:space="preserve">small </w:t>
      </w:r>
      <w:r w:rsidR="003044FC" w:rsidRPr="00A33C32">
        <w:rPr>
          <w:shd w:val="clear" w:color="auto" w:fill="FFFFFF"/>
        </w:rPr>
        <w:t>retro</w:t>
      </w:r>
      <w:r w:rsidR="008F54D3" w:rsidRPr="00A33C32">
        <w:rPr>
          <w:shd w:val="clear" w:color="auto" w:fill="FFFFFF"/>
        </w:rPr>
        <w:t>spective studies support the finding</w:t>
      </w:r>
      <w:r w:rsidR="00906E68" w:rsidRPr="00A33C32">
        <w:rPr>
          <w:shd w:val="clear" w:color="auto" w:fill="FFFFFF"/>
        </w:rPr>
        <w:t xml:space="preserve"> of improved response rates after ICI</w:t>
      </w:r>
      <w:r w:rsidR="008F54D3" w:rsidRPr="00A33C32">
        <w:rPr>
          <w:shd w:val="clear" w:color="auto" w:fill="FFFFFF"/>
        </w:rPr>
        <w:t xml:space="preserve"> </w:t>
      </w:r>
      <w:r w:rsidR="00871376" w:rsidRPr="00A33C32">
        <w:rPr>
          <w:shd w:val="clear" w:color="auto" w:fill="FFFFFF"/>
        </w:rPr>
        <w:t>with platinum-based and non-platinum-based regimes</w:t>
      </w:r>
      <w:r w:rsidR="00FD3F55" w:rsidRPr="00A33C32">
        <w:rPr>
          <w:shd w:val="clear" w:color="auto" w:fill="FFFFFF"/>
        </w:rPr>
        <w:fldChar w:fldCharType="begin">
          <w:fldData xml:space="preserve">PEVuZE5vdGU+PENpdGU+PEF1dGhvcj5TY2h2YXJ0c21hbjwvQXV0aG9yPjxZZWFyPjIwMTc8L1ll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TY2h2YXJ0c21hbjwvQXV0aG9yPjxZZWFyPjIwMTc8L1ll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FD3F55" w:rsidRPr="00A33C32">
        <w:rPr>
          <w:shd w:val="clear" w:color="auto" w:fill="FFFFFF"/>
        </w:rPr>
      </w:r>
      <w:r w:rsidR="00FD3F55" w:rsidRPr="00A33C32">
        <w:rPr>
          <w:shd w:val="clear" w:color="auto" w:fill="FFFFFF"/>
        </w:rPr>
        <w:fldChar w:fldCharType="separate"/>
      </w:r>
      <w:r w:rsidR="009D3D7E">
        <w:rPr>
          <w:noProof/>
          <w:shd w:val="clear" w:color="auto" w:fill="FFFFFF"/>
        </w:rPr>
        <w:t>[47-51]</w:t>
      </w:r>
      <w:r w:rsidR="00FD3F55" w:rsidRPr="00A33C32">
        <w:rPr>
          <w:shd w:val="clear" w:color="auto" w:fill="FFFFFF"/>
        </w:rPr>
        <w:fldChar w:fldCharType="end"/>
      </w:r>
      <w:r w:rsidR="00906E68" w:rsidRPr="00A33C32">
        <w:rPr>
          <w:shd w:val="clear" w:color="auto" w:fill="FFFFFF"/>
        </w:rPr>
        <w:t xml:space="preserve">. </w:t>
      </w:r>
      <w:r w:rsidR="005D2DF6">
        <w:rPr>
          <w:shd w:val="clear" w:color="auto" w:fill="FFFFFF"/>
        </w:rPr>
        <w:t>P</w:t>
      </w:r>
      <w:r w:rsidR="000B3EC0" w:rsidRPr="00A33C32">
        <w:rPr>
          <w:shd w:val="clear" w:color="auto" w:fill="FFFFFF"/>
        </w:rPr>
        <w:t xml:space="preserve">rospective studies are needed </w:t>
      </w:r>
      <w:r w:rsidR="00FB5FF7" w:rsidRPr="00A33C32">
        <w:rPr>
          <w:shd w:val="clear" w:color="auto" w:fill="FFFFFF"/>
        </w:rPr>
        <w:t xml:space="preserve">to confirm </w:t>
      </w:r>
      <w:r w:rsidR="005D2DF6">
        <w:rPr>
          <w:shd w:val="clear" w:color="auto" w:fill="FFFFFF"/>
        </w:rPr>
        <w:t>these</w:t>
      </w:r>
      <w:r w:rsidR="005D2DF6" w:rsidRPr="00A33C32">
        <w:rPr>
          <w:shd w:val="clear" w:color="auto" w:fill="FFFFFF"/>
        </w:rPr>
        <w:t xml:space="preserve"> </w:t>
      </w:r>
      <w:r w:rsidR="00FB5FF7" w:rsidRPr="00A33C32">
        <w:rPr>
          <w:shd w:val="clear" w:color="auto" w:fill="FFFFFF"/>
        </w:rPr>
        <w:t>finding</w:t>
      </w:r>
      <w:r w:rsidR="005D2DF6">
        <w:rPr>
          <w:shd w:val="clear" w:color="auto" w:fill="FFFFFF"/>
        </w:rPr>
        <w:t>s, ideally with randomised design,</w:t>
      </w:r>
      <w:r w:rsidR="00FB5FF7" w:rsidRPr="00A33C32">
        <w:rPr>
          <w:shd w:val="clear" w:color="auto" w:fill="FFFFFF"/>
        </w:rPr>
        <w:t xml:space="preserve"> to </w:t>
      </w:r>
      <w:r w:rsidR="005D2DF6">
        <w:rPr>
          <w:shd w:val="clear" w:color="auto" w:fill="FFFFFF"/>
        </w:rPr>
        <w:t>optimise</w:t>
      </w:r>
      <w:r w:rsidR="009A2AFF" w:rsidRPr="00A33C32">
        <w:rPr>
          <w:shd w:val="clear" w:color="auto" w:fill="FFFFFF"/>
        </w:rPr>
        <w:t xml:space="preserve"> treatment sequencing in NSCLC. </w:t>
      </w:r>
    </w:p>
    <w:p w14:paraId="76D063FD" w14:textId="77777777" w:rsidR="00791B68" w:rsidRPr="00A33C32" w:rsidRDefault="00791B68" w:rsidP="000F0F64">
      <w:pPr>
        <w:spacing w:after="0" w:line="480" w:lineRule="auto"/>
        <w:contextualSpacing/>
        <w:rPr>
          <w:shd w:val="clear" w:color="auto" w:fill="FFFFFF"/>
        </w:rPr>
      </w:pPr>
    </w:p>
    <w:p w14:paraId="3398D8B9" w14:textId="77777777" w:rsidR="00791B68" w:rsidRPr="00A33C32" w:rsidRDefault="00791B68" w:rsidP="000F0F64">
      <w:pPr>
        <w:spacing w:after="0" w:line="480" w:lineRule="auto"/>
        <w:contextualSpacing/>
        <w:rPr>
          <w:b/>
          <w:bCs/>
          <w:u w:val="single"/>
          <w:shd w:val="clear" w:color="auto" w:fill="FFFFFF"/>
        </w:rPr>
      </w:pPr>
      <w:r w:rsidRPr="00A33C32">
        <w:rPr>
          <w:b/>
          <w:bCs/>
          <w:u w:val="single"/>
          <w:shd w:val="clear" w:color="auto" w:fill="FFFFFF"/>
        </w:rPr>
        <w:t>Mesothelioma</w:t>
      </w:r>
    </w:p>
    <w:p w14:paraId="09BEF5C5" w14:textId="56309CE6" w:rsidR="00B6367B" w:rsidRDefault="00E302E1" w:rsidP="000F0F64">
      <w:pPr>
        <w:spacing w:after="0" w:line="480" w:lineRule="auto"/>
        <w:contextualSpacing/>
        <w:rPr>
          <w:shd w:val="clear" w:color="auto" w:fill="FFFFFF"/>
        </w:rPr>
      </w:pPr>
      <w:r>
        <w:lastRenderedPageBreak/>
        <w:t>PBC</w:t>
      </w:r>
      <w:r w:rsidRPr="00A33C32" w:rsidDel="00E302E1">
        <w:rPr>
          <w:shd w:val="clear" w:color="auto" w:fill="FFFFFF"/>
        </w:rPr>
        <w:t xml:space="preserve"> </w:t>
      </w:r>
      <w:r w:rsidR="00B56D05" w:rsidRPr="00A33C32">
        <w:rPr>
          <w:shd w:val="clear" w:color="auto" w:fill="FFFFFF"/>
        </w:rPr>
        <w:t>with cisplatin/carboplatin and pemetrexed</w:t>
      </w:r>
      <w:r w:rsidR="0054018C">
        <w:rPr>
          <w:shd w:val="clear" w:color="auto" w:fill="FFFFFF"/>
        </w:rPr>
        <w:t>, or combination ICI treatment with ipilimumab and nivolumab,</w:t>
      </w:r>
      <w:r w:rsidR="00B56D05" w:rsidRPr="00A33C32">
        <w:rPr>
          <w:shd w:val="clear" w:color="auto" w:fill="FFFFFF"/>
        </w:rPr>
        <w:t xml:space="preserve"> </w:t>
      </w:r>
      <w:r w:rsidR="0054018C">
        <w:rPr>
          <w:shd w:val="clear" w:color="auto" w:fill="FFFFFF"/>
        </w:rPr>
        <w:t>are</w:t>
      </w:r>
      <w:r w:rsidR="00B56D05" w:rsidRPr="00A33C32">
        <w:rPr>
          <w:shd w:val="clear" w:color="auto" w:fill="FFFFFF"/>
        </w:rPr>
        <w:t xml:space="preserve"> the </w:t>
      </w:r>
      <w:r w:rsidR="005D2DF6" w:rsidRPr="00A33C32">
        <w:rPr>
          <w:shd w:val="clear" w:color="auto" w:fill="FFFFFF"/>
        </w:rPr>
        <w:t xml:space="preserve">first-line </w:t>
      </w:r>
      <w:r w:rsidR="006822DA" w:rsidRPr="00A33C32">
        <w:rPr>
          <w:shd w:val="clear" w:color="auto" w:fill="FFFFFF"/>
        </w:rPr>
        <w:t>standard</w:t>
      </w:r>
      <w:r w:rsidR="0054018C">
        <w:rPr>
          <w:shd w:val="clear" w:color="auto" w:fill="FFFFFF"/>
        </w:rPr>
        <w:t>s</w:t>
      </w:r>
      <w:r w:rsidR="006822DA" w:rsidRPr="00A33C32">
        <w:rPr>
          <w:shd w:val="clear" w:color="auto" w:fill="FFFFFF"/>
        </w:rPr>
        <w:t xml:space="preserve"> </w:t>
      </w:r>
      <w:r w:rsidR="00B56D05" w:rsidRPr="00A33C32">
        <w:rPr>
          <w:shd w:val="clear" w:color="auto" w:fill="FFFFFF"/>
        </w:rPr>
        <w:t>for mesothelioma</w:t>
      </w:r>
      <w:r w:rsidR="0084635D">
        <w:rPr>
          <w:shd w:val="clear" w:color="auto" w:fill="FFFFFF"/>
        </w:rPr>
        <w:fldChar w:fldCharType="begin">
          <w:fldData xml:space="preserve">PEVuZE5vdGU+PENpdGU+PEF1dGhvcj5Qb3BhdDwvQXV0aG9yPjxZZWFyPjIwMjE8L1llYXI+PFJl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Qb3BhdDwvQXV0aG9yPjxZZWFyPjIwMjE8L1llYXI+PFJl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84635D">
        <w:rPr>
          <w:shd w:val="clear" w:color="auto" w:fill="FFFFFF"/>
        </w:rPr>
      </w:r>
      <w:r w:rsidR="0084635D">
        <w:rPr>
          <w:shd w:val="clear" w:color="auto" w:fill="FFFFFF"/>
        </w:rPr>
        <w:fldChar w:fldCharType="separate"/>
      </w:r>
      <w:r w:rsidR="009D3D7E">
        <w:rPr>
          <w:noProof/>
          <w:shd w:val="clear" w:color="auto" w:fill="FFFFFF"/>
        </w:rPr>
        <w:t>[52]</w:t>
      </w:r>
      <w:r w:rsidR="0084635D">
        <w:rPr>
          <w:shd w:val="clear" w:color="auto" w:fill="FFFFFF"/>
        </w:rPr>
        <w:fldChar w:fldCharType="end"/>
      </w:r>
      <w:r w:rsidR="006822DA" w:rsidRPr="00A33C32">
        <w:rPr>
          <w:shd w:val="clear" w:color="auto" w:fill="FFFFFF"/>
        </w:rPr>
        <w:t>.</w:t>
      </w:r>
      <w:r w:rsidR="009A005A">
        <w:rPr>
          <w:shd w:val="clear" w:color="auto" w:fill="FFFFFF"/>
        </w:rPr>
        <w:t xml:space="preserve"> </w:t>
      </w:r>
      <w:r w:rsidR="00E212B9" w:rsidRPr="00A33C32">
        <w:rPr>
          <w:shd w:val="clear" w:color="auto" w:fill="FFFFFF"/>
        </w:rPr>
        <w:t>Nivo</w:t>
      </w:r>
      <w:r w:rsidR="007C1F86" w:rsidRPr="00A33C32">
        <w:rPr>
          <w:shd w:val="clear" w:color="auto" w:fill="FFFFFF"/>
        </w:rPr>
        <w:t xml:space="preserve">lumab is </w:t>
      </w:r>
      <w:r w:rsidR="00C577F5">
        <w:rPr>
          <w:shd w:val="clear" w:color="auto" w:fill="FFFFFF"/>
        </w:rPr>
        <w:t xml:space="preserve">established </w:t>
      </w:r>
      <w:r w:rsidR="00B2095C">
        <w:rPr>
          <w:shd w:val="clear" w:color="auto" w:fill="FFFFFF"/>
        </w:rPr>
        <w:t>as</w:t>
      </w:r>
      <w:r w:rsidR="007C1F86" w:rsidRPr="00A33C32">
        <w:rPr>
          <w:shd w:val="clear" w:color="auto" w:fill="FFFFFF"/>
        </w:rPr>
        <w:t xml:space="preserve"> second-line treatment</w:t>
      </w:r>
      <w:r w:rsidR="00DA16DD" w:rsidRPr="00A33C32">
        <w:rPr>
          <w:shd w:val="clear" w:color="auto" w:fill="FFFFFF"/>
        </w:rPr>
        <w:t xml:space="preserve"> following </w:t>
      </w:r>
      <w:r w:rsidR="007507F7">
        <w:rPr>
          <w:shd w:val="clear" w:color="auto" w:fill="FFFFFF"/>
        </w:rPr>
        <w:t xml:space="preserve">the </w:t>
      </w:r>
      <w:r w:rsidR="00DA16DD" w:rsidRPr="00A33C32">
        <w:rPr>
          <w:shd w:val="clear" w:color="auto" w:fill="FFFFFF"/>
        </w:rPr>
        <w:t>recent CONFIRM trial</w:t>
      </w:r>
      <w:r w:rsidR="00C577F5">
        <w:rPr>
          <w:shd w:val="clear" w:color="auto" w:fill="FFFFFF"/>
        </w:rPr>
        <w:t xml:space="preserve"> finding of a </w:t>
      </w:r>
      <w:r w:rsidR="00733B07" w:rsidRPr="00A33C32">
        <w:rPr>
          <w:shd w:val="clear" w:color="auto" w:fill="FFFFFF"/>
        </w:rPr>
        <w:t xml:space="preserve">median OS </w:t>
      </w:r>
      <w:r w:rsidR="00C577F5">
        <w:rPr>
          <w:shd w:val="clear" w:color="auto" w:fill="FFFFFF"/>
        </w:rPr>
        <w:t>of</w:t>
      </w:r>
      <w:r w:rsidR="00C577F5" w:rsidRPr="00A33C32">
        <w:rPr>
          <w:shd w:val="clear" w:color="auto" w:fill="FFFFFF"/>
        </w:rPr>
        <w:t xml:space="preserve"> </w:t>
      </w:r>
      <w:r w:rsidR="00733B07" w:rsidRPr="00A33C32">
        <w:rPr>
          <w:shd w:val="clear" w:color="auto" w:fill="FFFFFF"/>
        </w:rPr>
        <w:t xml:space="preserve">10.9 months </w:t>
      </w:r>
      <w:r w:rsidR="00C577F5">
        <w:rPr>
          <w:shd w:val="clear" w:color="auto" w:fill="FFFFFF"/>
        </w:rPr>
        <w:t>for n</w:t>
      </w:r>
      <w:r w:rsidR="00733B07" w:rsidRPr="00A33C32">
        <w:rPr>
          <w:shd w:val="clear" w:color="auto" w:fill="FFFFFF"/>
        </w:rPr>
        <w:t xml:space="preserve">ivolumab compared to </w:t>
      </w:r>
      <w:r w:rsidR="00BF595B" w:rsidRPr="00A33C32">
        <w:rPr>
          <w:shd w:val="clear" w:color="auto" w:fill="FFFFFF"/>
        </w:rPr>
        <w:t xml:space="preserve">6.9 months </w:t>
      </w:r>
      <w:r w:rsidR="00C577F5">
        <w:rPr>
          <w:shd w:val="clear" w:color="auto" w:fill="FFFFFF"/>
        </w:rPr>
        <w:t>for</w:t>
      </w:r>
      <w:r w:rsidR="00BF595B" w:rsidRPr="00A33C32">
        <w:rPr>
          <w:shd w:val="clear" w:color="auto" w:fill="FFFFFF"/>
        </w:rPr>
        <w:t xml:space="preserve"> placebo (adjusted  HR  0·69</w:t>
      </w:r>
      <w:r w:rsidR="0059494F" w:rsidRPr="00A33C32">
        <w:rPr>
          <w:shd w:val="clear" w:color="auto" w:fill="FFFFFF"/>
        </w:rPr>
        <w:t>,</w:t>
      </w:r>
      <w:r w:rsidR="00BF595B" w:rsidRPr="00A33C32">
        <w:rPr>
          <w:shd w:val="clear" w:color="auto" w:fill="FFFFFF"/>
        </w:rPr>
        <w:t xml:space="preserve"> 95%  CI  0·52–0·91,  p=0·0090</w:t>
      </w:r>
      <w:r w:rsidR="008C3BB1" w:rsidRPr="00A33C32">
        <w:rPr>
          <w:shd w:val="clear" w:color="auto" w:fill="FFFFFF"/>
        </w:rPr>
        <w:t>)</w:t>
      </w:r>
      <w:r w:rsidR="00B46190" w:rsidRPr="00A33C32">
        <w:rPr>
          <w:shd w:val="clear" w:color="auto" w:fill="FFFFFF"/>
        </w:rPr>
        <w:fldChar w:fldCharType="begin">
          <w:fldData xml:space="preserve">PEVuZE5vdGU+PENpdGU+PEF1dGhvcj5GZW5uZWxsPC9BdXRob3I+PFllYXI+MjAyMTwvWWVhcj48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GZW5uZWxsPC9BdXRob3I+PFllYXI+MjAyMTwvWWVhcj48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B46190" w:rsidRPr="00A33C32">
        <w:rPr>
          <w:shd w:val="clear" w:color="auto" w:fill="FFFFFF"/>
        </w:rPr>
      </w:r>
      <w:r w:rsidR="00B46190" w:rsidRPr="00A33C32">
        <w:rPr>
          <w:shd w:val="clear" w:color="auto" w:fill="FFFFFF"/>
        </w:rPr>
        <w:fldChar w:fldCharType="separate"/>
      </w:r>
      <w:r w:rsidR="009D3D7E">
        <w:rPr>
          <w:noProof/>
          <w:shd w:val="clear" w:color="auto" w:fill="FFFFFF"/>
        </w:rPr>
        <w:t>[53]</w:t>
      </w:r>
      <w:r w:rsidR="00B46190" w:rsidRPr="00A33C32">
        <w:rPr>
          <w:shd w:val="clear" w:color="auto" w:fill="FFFFFF"/>
        </w:rPr>
        <w:fldChar w:fldCharType="end"/>
      </w:r>
      <w:r w:rsidR="008C3BB1" w:rsidRPr="00A33C32">
        <w:rPr>
          <w:shd w:val="clear" w:color="auto" w:fill="FFFFFF"/>
        </w:rPr>
        <w:t>.</w:t>
      </w:r>
      <w:r w:rsidR="009A466F" w:rsidRPr="00A33C32">
        <w:rPr>
          <w:shd w:val="clear" w:color="auto" w:fill="FFFFFF"/>
        </w:rPr>
        <w:t xml:space="preserve"> </w:t>
      </w:r>
      <w:r w:rsidR="00515D35" w:rsidRPr="00A33C32">
        <w:rPr>
          <w:shd w:val="clear" w:color="auto" w:fill="FFFFFF"/>
        </w:rPr>
        <w:t xml:space="preserve">Prior to </w:t>
      </w:r>
      <w:r w:rsidR="00C577F5">
        <w:rPr>
          <w:shd w:val="clear" w:color="auto" w:fill="FFFFFF"/>
        </w:rPr>
        <w:t>CONFIRM</w:t>
      </w:r>
      <w:r w:rsidR="00515D35" w:rsidRPr="00A33C32">
        <w:rPr>
          <w:shd w:val="clear" w:color="auto" w:fill="FFFFFF"/>
        </w:rPr>
        <w:t>, r</w:t>
      </w:r>
      <w:r w:rsidR="00BA2A25" w:rsidRPr="00A33C32">
        <w:rPr>
          <w:shd w:val="clear" w:color="auto" w:fill="FFFFFF"/>
        </w:rPr>
        <w:t>etrospective analyses suggest</w:t>
      </w:r>
      <w:r w:rsidR="009A466F" w:rsidRPr="00A33C32">
        <w:rPr>
          <w:shd w:val="clear" w:color="auto" w:fill="FFFFFF"/>
        </w:rPr>
        <w:t>ed</w:t>
      </w:r>
      <w:r w:rsidR="00BA2A25" w:rsidRPr="00A33C32">
        <w:rPr>
          <w:shd w:val="clear" w:color="auto" w:fill="FFFFFF"/>
        </w:rPr>
        <w:t xml:space="preserve"> </w:t>
      </w:r>
      <w:r w:rsidR="005F3C58" w:rsidRPr="00A33C32">
        <w:rPr>
          <w:shd w:val="clear" w:color="auto" w:fill="FFFFFF"/>
        </w:rPr>
        <w:t xml:space="preserve">a possible role </w:t>
      </w:r>
      <w:r w:rsidR="001160AA" w:rsidRPr="00A33C32">
        <w:rPr>
          <w:shd w:val="clear" w:color="auto" w:fill="FFFFFF"/>
        </w:rPr>
        <w:t xml:space="preserve">for </w:t>
      </w:r>
      <w:r w:rsidR="007507F7">
        <w:rPr>
          <w:shd w:val="clear" w:color="auto" w:fill="FFFFFF"/>
        </w:rPr>
        <w:t xml:space="preserve">second-line PBC </w:t>
      </w:r>
      <w:r w:rsidR="001160AA" w:rsidRPr="00A33C32">
        <w:rPr>
          <w:shd w:val="clear" w:color="auto" w:fill="FFFFFF"/>
        </w:rPr>
        <w:t>rechallenge</w:t>
      </w:r>
      <w:r w:rsidR="00515D35" w:rsidRPr="00A33C32">
        <w:rPr>
          <w:shd w:val="clear" w:color="auto" w:fill="FFFFFF"/>
        </w:rPr>
        <w:t>. This may still be relevant for those unsuitable fo</w:t>
      </w:r>
      <w:r w:rsidR="00B17146" w:rsidRPr="00A33C32">
        <w:rPr>
          <w:shd w:val="clear" w:color="auto" w:fill="FFFFFF"/>
        </w:rPr>
        <w:t xml:space="preserve">r an ICI, or who remain fit for systemic treatment following progression on an ICI. </w:t>
      </w:r>
    </w:p>
    <w:p w14:paraId="7DE741C2" w14:textId="77777777" w:rsidR="0088525E" w:rsidRPr="00A33C32" w:rsidRDefault="0088525E" w:rsidP="000F0F64">
      <w:pPr>
        <w:spacing w:after="0" w:line="480" w:lineRule="auto"/>
        <w:contextualSpacing/>
        <w:rPr>
          <w:shd w:val="clear" w:color="auto" w:fill="FFFFFF"/>
        </w:rPr>
      </w:pPr>
    </w:p>
    <w:p w14:paraId="2BD29C59" w14:textId="552ABEFD" w:rsidR="00050C2E" w:rsidRDefault="009F2608" w:rsidP="000F0F64">
      <w:pPr>
        <w:spacing w:after="0" w:line="480" w:lineRule="auto"/>
        <w:contextualSpacing/>
        <w:rPr>
          <w:sz w:val="23"/>
          <w:szCs w:val="23"/>
          <w:shd w:val="clear" w:color="auto" w:fill="FFFFFF"/>
        </w:rPr>
      </w:pPr>
      <w:r>
        <w:rPr>
          <w:sz w:val="23"/>
          <w:szCs w:val="23"/>
          <w:shd w:val="clear" w:color="auto" w:fill="FFFFFF"/>
        </w:rPr>
        <w:t>R</w:t>
      </w:r>
      <w:r w:rsidR="00B6367B" w:rsidRPr="00A33C32">
        <w:rPr>
          <w:sz w:val="23"/>
          <w:szCs w:val="23"/>
          <w:shd w:val="clear" w:color="auto" w:fill="FFFFFF"/>
        </w:rPr>
        <w:t xml:space="preserve">etrospective review of outcomes following second-line </w:t>
      </w:r>
      <w:r w:rsidR="002C4588" w:rsidRPr="00A33C32">
        <w:rPr>
          <w:sz w:val="23"/>
          <w:szCs w:val="23"/>
          <w:shd w:val="clear" w:color="auto" w:fill="FFFFFF"/>
        </w:rPr>
        <w:t>chemotherapy</w:t>
      </w:r>
      <w:r w:rsidR="00B6367B" w:rsidRPr="00A33C32">
        <w:rPr>
          <w:sz w:val="23"/>
          <w:szCs w:val="23"/>
          <w:shd w:val="clear" w:color="auto" w:fill="FFFFFF"/>
        </w:rPr>
        <w:t xml:space="preserve"> showed </w:t>
      </w:r>
      <w:r w:rsidR="002C4588" w:rsidRPr="00A33C32">
        <w:rPr>
          <w:sz w:val="23"/>
          <w:szCs w:val="23"/>
          <w:shd w:val="clear" w:color="auto" w:fill="FFFFFF"/>
        </w:rPr>
        <w:t xml:space="preserve">52 patients re-treated with </w:t>
      </w:r>
      <w:r w:rsidR="00E302E1">
        <w:t>PBC</w:t>
      </w:r>
      <w:r w:rsidR="00E302E1" w:rsidRPr="00A33C32" w:rsidDel="00E302E1">
        <w:rPr>
          <w:sz w:val="23"/>
          <w:szCs w:val="23"/>
          <w:shd w:val="clear" w:color="auto" w:fill="FFFFFF"/>
        </w:rPr>
        <w:t xml:space="preserve"> </w:t>
      </w:r>
      <w:r w:rsidR="005E61FB" w:rsidRPr="00A33C32">
        <w:rPr>
          <w:sz w:val="23"/>
          <w:szCs w:val="23"/>
          <w:shd w:val="clear" w:color="auto" w:fill="FFFFFF"/>
        </w:rPr>
        <w:t>achieved longer PFS (6.6</w:t>
      </w:r>
      <w:r w:rsidR="00400B41" w:rsidRPr="00A33C32">
        <w:rPr>
          <w:sz w:val="23"/>
          <w:szCs w:val="23"/>
          <w:shd w:val="clear" w:color="auto" w:fill="FFFFFF"/>
        </w:rPr>
        <w:t xml:space="preserve"> v 2.5 months, p&lt;0.001) and OS (11.6 v </w:t>
      </w:r>
      <w:r w:rsidR="008F0E4A" w:rsidRPr="00A33C32">
        <w:rPr>
          <w:sz w:val="23"/>
          <w:szCs w:val="23"/>
          <w:shd w:val="clear" w:color="auto" w:fill="FFFFFF"/>
        </w:rPr>
        <w:t>6.3 months, p=0.001)</w:t>
      </w:r>
      <w:r w:rsidR="00B46190" w:rsidRPr="00A33C32">
        <w:rPr>
          <w:sz w:val="23"/>
          <w:szCs w:val="23"/>
          <w:shd w:val="clear" w:color="auto" w:fill="FFFFFF"/>
        </w:rPr>
        <w:t xml:space="preserve"> than those treated with non-platinum-based second-line chemotherapy</w:t>
      </w:r>
      <w:r w:rsidR="009A466F" w:rsidRPr="00A33C32">
        <w:rPr>
          <w:sz w:val="23"/>
          <w:szCs w:val="23"/>
          <w:shd w:val="clear" w:color="auto" w:fill="FFFFFF"/>
        </w:rPr>
        <w:fldChar w:fldCharType="begin">
          <w:fldData xml:space="preserve">PEVuZE5vdGU+PENpdGU+PEF1dGhvcj5adWNhbGk8L0F1dGhvcj48WWVhcj4yMDEyPC9ZZWFyPjxS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</w:fldData>
        </w:fldChar>
      </w:r>
      <w:r w:rsidR="009D3D7E">
        <w:rPr>
          <w:sz w:val="23"/>
          <w:szCs w:val="23"/>
          <w:shd w:val="clear" w:color="auto" w:fill="FFFFFF"/>
        </w:rPr>
        <w:instrText xml:space="preserve"> ADDIN EN.CITE </w:instrText>
      </w:r>
      <w:r w:rsidR="009D3D7E">
        <w:rPr>
          <w:sz w:val="23"/>
          <w:szCs w:val="23"/>
          <w:shd w:val="clear" w:color="auto" w:fill="FFFFFF"/>
        </w:rPr>
        <w:fldChar w:fldCharType="begin">
          <w:fldData xml:space="preserve">PEVuZE5vdGU+PENpdGU+PEF1dGhvcj5adWNhbGk8L0F1dGhvcj48WWVhcj4yMDEyPC9ZZWFyPjxS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</w:fldData>
        </w:fldChar>
      </w:r>
      <w:r w:rsidR="009D3D7E">
        <w:rPr>
          <w:sz w:val="23"/>
          <w:szCs w:val="23"/>
          <w:shd w:val="clear" w:color="auto" w:fill="FFFFFF"/>
        </w:rPr>
        <w:instrText xml:space="preserve"> ADDIN EN.CITE.DATA </w:instrText>
      </w:r>
      <w:r w:rsidR="009D3D7E">
        <w:rPr>
          <w:sz w:val="23"/>
          <w:szCs w:val="23"/>
          <w:shd w:val="clear" w:color="auto" w:fill="FFFFFF"/>
        </w:rPr>
      </w:r>
      <w:r w:rsidR="009D3D7E">
        <w:rPr>
          <w:sz w:val="23"/>
          <w:szCs w:val="23"/>
          <w:shd w:val="clear" w:color="auto" w:fill="FFFFFF"/>
        </w:rPr>
        <w:fldChar w:fldCharType="end"/>
      </w:r>
      <w:r w:rsidR="009A466F" w:rsidRPr="00A33C32">
        <w:rPr>
          <w:sz w:val="23"/>
          <w:szCs w:val="23"/>
          <w:shd w:val="clear" w:color="auto" w:fill="FFFFFF"/>
        </w:rPr>
      </w:r>
      <w:r w:rsidR="009A466F" w:rsidRPr="00A33C32">
        <w:rPr>
          <w:sz w:val="23"/>
          <w:szCs w:val="23"/>
          <w:shd w:val="clear" w:color="auto" w:fill="FFFFFF"/>
        </w:rPr>
        <w:fldChar w:fldCharType="separate"/>
      </w:r>
      <w:r w:rsidR="009D3D7E">
        <w:rPr>
          <w:noProof/>
          <w:sz w:val="23"/>
          <w:szCs w:val="23"/>
          <w:shd w:val="clear" w:color="auto" w:fill="FFFFFF"/>
        </w:rPr>
        <w:t>[54]</w:t>
      </w:r>
      <w:r w:rsidR="009A466F" w:rsidRPr="00A33C32">
        <w:rPr>
          <w:sz w:val="23"/>
          <w:szCs w:val="23"/>
          <w:shd w:val="clear" w:color="auto" w:fill="FFFFFF"/>
        </w:rPr>
        <w:fldChar w:fldCharType="end"/>
      </w:r>
      <w:r w:rsidR="009A466F" w:rsidRPr="00A33C32">
        <w:rPr>
          <w:sz w:val="23"/>
          <w:szCs w:val="23"/>
          <w:shd w:val="clear" w:color="auto" w:fill="FFFFFF"/>
        </w:rPr>
        <w:t>.</w:t>
      </w:r>
      <w:r w:rsidR="003C4C57" w:rsidRPr="00A33C32">
        <w:rPr>
          <w:sz w:val="23"/>
          <w:szCs w:val="23"/>
          <w:shd w:val="clear" w:color="auto" w:fill="FFFFFF"/>
        </w:rPr>
        <w:t xml:space="preserve"> </w:t>
      </w:r>
      <w:r w:rsidR="005F6EA0">
        <w:rPr>
          <w:sz w:val="23"/>
          <w:szCs w:val="23"/>
          <w:shd w:val="clear" w:color="auto" w:fill="FFFFFF"/>
        </w:rPr>
        <w:t>In a further study,</w:t>
      </w:r>
      <w:r w:rsidR="00452761" w:rsidRPr="00A33C32">
        <w:rPr>
          <w:sz w:val="23"/>
          <w:szCs w:val="23"/>
          <w:shd w:val="clear" w:color="auto" w:fill="FFFFFF"/>
        </w:rPr>
        <w:t xml:space="preserve"> </w:t>
      </w:r>
      <w:r w:rsidR="00F32C26" w:rsidRPr="00A33C32">
        <w:rPr>
          <w:sz w:val="23"/>
          <w:szCs w:val="23"/>
          <w:shd w:val="clear" w:color="auto" w:fill="FFFFFF"/>
        </w:rPr>
        <w:t xml:space="preserve">TTP </w:t>
      </w:r>
      <w:r w:rsidR="00512D38" w:rsidRPr="00A33C32">
        <w:rPr>
          <w:sz w:val="23"/>
          <w:szCs w:val="23"/>
          <w:shd w:val="clear" w:color="auto" w:fill="FFFFFF"/>
        </w:rPr>
        <w:t>in</w:t>
      </w:r>
      <w:r w:rsidR="00452761" w:rsidRPr="00A33C32">
        <w:rPr>
          <w:sz w:val="23"/>
          <w:szCs w:val="23"/>
          <w:shd w:val="clear" w:color="auto" w:fill="FFFFFF"/>
        </w:rPr>
        <w:t xml:space="preserve"> </w:t>
      </w:r>
      <w:r w:rsidR="00F32C26" w:rsidRPr="00A33C32">
        <w:rPr>
          <w:sz w:val="23"/>
          <w:szCs w:val="23"/>
          <w:shd w:val="clear" w:color="auto" w:fill="FFFFFF"/>
        </w:rPr>
        <w:t xml:space="preserve">21 patients receiving second-line platinum-pemetrexed </w:t>
      </w:r>
      <w:r w:rsidR="00452761" w:rsidRPr="00A33C32">
        <w:rPr>
          <w:sz w:val="23"/>
          <w:szCs w:val="23"/>
          <w:shd w:val="clear" w:color="auto" w:fill="FFFFFF"/>
        </w:rPr>
        <w:t xml:space="preserve">chemotherapy </w:t>
      </w:r>
      <w:r w:rsidR="00512D38" w:rsidRPr="00A33C32">
        <w:rPr>
          <w:sz w:val="23"/>
          <w:szCs w:val="23"/>
          <w:shd w:val="clear" w:color="auto" w:fill="FFFFFF"/>
        </w:rPr>
        <w:t>was 5.7 month</w:t>
      </w:r>
      <w:r w:rsidR="00BC5E1D" w:rsidRPr="00A33C32">
        <w:rPr>
          <w:sz w:val="23"/>
          <w:szCs w:val="23"/>
          <w:shd w:val="clear" w:color="auto" w:fill="FFFFFF"/>
        </w:rPr>
        <w:t>s</w:t>
      </w:r>
      <w:r w:rsidR="00512D38" w:rsidRPr="00A33C32">
        <w:rPr>
          <w:sz w:val="23"/>
          <w:szCs w:val="23"/>
          <w:shd w:val="clear" w:color="auto" w:fill="FFFFFF"/>
        </w:rPr>
        <w:t xml:space="preserve"> compared to 4.0 months for </w:t>
      </w:r>
      <w:r w:rsidR="00BC5E1D" w:rsidRPr="00A33C32">
        <w:rPr>
          <w:sz w:val="23"/>
          <w:szCs w:val="23"/>
          <w:shd w:val="clear" w:color="auto" w:fill="FFFFFF"/>
        </w:rPr>
        <w:t xml:space="preserve">nine </w:t>
      </w:r>
      <w:r w:rsidR="00DC0B24" w:rsidRPr="00A33C32">
        <w:rPr>
          <w:sz w:val="23"/>
          <w:szCs w:val="23"/>
          <w:shd w:val="clear" w:color="auto" w:fill="FFFFFF"/>
        </w:rPr>
        <w:t>patients</w:t>
      </w:r>
      <w:r w:rsidR="00512D38" w:rsidRPr="00A33C32">
        <w:rPr>
          <w:sz w:val="23"/>
          <w:szCs w:val="23"/>
          <w:shd w:val="clear" w:color="auto" w:fill="FFFFFF"/>
        </w:rPr>
        <w:t xml:space="preserve"> receiving </w:t>
      </w:r>
      <w:r w:rsidR="00DC0B24" w:rsidRPr="00A33C32">
        <w:rPr>
          <w:sz w:val="23"/>
          <w:szCs w:val="23"/>
          <w:shd w:val="clear" w:color="auto" w:fill="FFFFFF"/>
        </w:rPr>
        <w:t>pemetrexed alone</w:t>
      </w:r>
      <w:r w:rsidR="003A2BB7" w:rsidRPr="00A33C32">
        <w:rPr>
          <w:sz w:val="23"/>
          <w:szCs w:val="23"/>
          <w:shd w:val="clear" w:color="auto" w:fill="FFFFFF"/>
        </w:rPr>
        <w:fldChar w:fldCharType="begin"/>
      </w:r>
      <w:r w:rsidR="009D3D7E">
        <w:rPr>
          <w:sz w:val="23"/>
          <w:szCs w:val="23"/>
          <w:shd w:val="clear" w:color="auto" w:fill="FFFFFF"/>
        </w:rPr>
        <w:instrText xml:space="preserve"> ADDIN EN.CITE &lt;EndNote&gt;&lt;Cite&gt;&lt;Author&gt;Bearz&lt;/Author&gt;&lt;Year&gt;2012&lt;/Year&gt;&lt;RecNum&gt;166&lt;/RecNum&gt;&lt;DisplayText&gt;[55]&lt;/DisplayText&gt;&lt;record&gt;&lt;rec-number&gt;166&lt;/rec-number&gt;&lt;foreign-keys&gt;&lt;key app="EN" db-id="5e9fdfxty0frr2ewdtpp9dfarp02f50t5vvw" timestamp="1634744934"&gt;166&lt;/key&gt;&lt;/foreign-keys&gt;&lt;ref-type name="Journal Article"&gt;17&lt;/ref-type&gt;&lt;contributors&gt;&lt;authors&gt;&lt;author&gt;Bearz, A.&lt;/author&gt;&lt;author&gt;Talamini, R.&lt;/author&gt;&lt;author&gt;Rossoni, G.&lt;/author&gt;&lt;author&gt;Santo, A.&lt;/author&gt;&lt;author&gt;de Pangher, V.&lt;/author&gt;&lt;author&gt;Fasola, G.&lt;/author&gt;&lt;author&gt;Rosetti, F.&lt;/author&gt;&lt;author&gt;Favaretto, A.&lt;/author&gt;&lt;author&gt;Gregorc, V.&lt;/author&gt;&lt;author&gt;Berretta, M.&lt;/author&gt;&lt;author&gt;Santarossa, S.&lt;/author&gt;&lt;author&gt;Berto, E.&lt;/author&gt;&lt;author&gt;Tirelli, U.&lt;/author&gt;&lt;/authors&gt;&lt;/contributors&gt;&lt;auth-address&gt;Medical Oncology, IRCCS, Aviano, PN, Italy. abearz@cro.it&lt;/auth-address&gt;&lt;titles&gt;&lt;title&gt;Re-challenge with pemetrexed in advanced mesothelioma: a multi-institutional experience&lt;/title&gt;&lt;secondary-title&gt;BMC Res Notes&lt;/secondary-title&gt;&lt;/titles&gt;&lt;periodical&gt;&lt;full-title&gt;BMC Res Notes&lt;/full-title&gt;&lt;/periodical&gt;&lt;pages&gt;482&lt;/pages&gt;&lt;volume&gt;5&lt;/volume&gt;&lt;edition&gt;2012/09/05&lt;/edition&gt;&lt;keywords&gt;&lt;keyword&gt;Antineoplastic Agents/*therapeutic use&lt;/keyword&gt;&lt;keyword&gt;Female&lt;/keyword&gt;&lt;keyword&gt;Glutamates/*therapeutic use&lt;/keyword&gt;&lt;keyword&gt;Guanine/*analogs &amp;amp; derivatives/therapeutic use&lt;/keyword&gt;&lt;keyword&gt;Humans&lt;/keyword&gt;&lt;keyword&gt;Male&lt;/keyword&gt;&lt;keyword&gt;Mesothelioma/*drug therapy&lt;/keyword&gt;&lt;keyword&gt;Pemetrexed&lt;/keyword&gt;&lt;keyword&gt;Pleural Neoplasms/*drug therapy&lt;/keyword&gt;&lt;keyword&gt;Retrospective Studies&lt;/keyword&gt;&lt;keyword&gt;Treatment Outcome&lt;/keyword&gt;&lt;/keywords&gt;&lt;dates&gt;&lt;year&gt;2012&lt;/year&gt;&lt;pub-dates&gt;&lt;date&gt;Sep 3&lt;/date&gt;&lt;/pub-dates&gt;&lt;/dates&gt;&lt;isbn&gt;1756-0500&lt;/isbn&gt;&lt;accession-num&gt;22943698&lt;/accession-num&gt;&lt;urls&gt;&lt;/urls&gt;&lt;custom2&gt;PMC3502102&lt;/custom2&gt;&lt;electronic-resource-num&gt;10.1186/1756-0500-5-482&lt;/electronic-resource-num&gt;&lt;remote-database-provider&gt;NLM&lt;/remote-database-provider&gt;&lt;language&gt;eng&lt;/language&gt;&lt;/record&gt;&lt;/Cite&gt;&lt;/EndNote&gt;</w:instrText>
      </w:r>
      <w:r w:rsidR="003A2BB7" w:rsidRPr="00A33C32">
        <w:rPr>
          <w:sz w:val="23"/>
          <w:szCs w:val="23"/>
          <w:shd w:val="clear" w:color="auto" w:fill="FFFFFF"/>
        </w:rPr>
        <w:fldChar w:fldCharType="separate"/>
      </w:r>
      <w:r w:rsidR="009D3D7E">
        <w:rPr>
          <w:noProof/>
          <w:sz w:val="23"/>
          <w:szCs w:val="23"/>
          <w:shd w:val="clear" w:color="auto" w:fill="FFFFFF"/>
        </w:rPr>
        <w:t>[55]</w:t>
      </w:r>
      <w:r w:rsidR="003A2BB7" w:rsidRPr="00A33C32">
        <w:rPr>
          <w:sz w:val="23"/>
          <w:szCs w:val="23"/>
          <w:shd w:val="clear" w:color="auto" w:fill="FFFFFF"/>
        </w:rPr>
        <w:fldChar w:fldCharType="end"/>
      </w:r>
      <w:r w:rsidR="00DC0B24" w:rsidRPr="00A33C32">
        <w:rPr>
          <w:sz w:val="23"/>
          <w:szCs w:val="23"/>
          <w:shd w:val="clear" w:color="auto" w:fill="FFFFFF"/>
        </w:rPr>
        <w:t>.</w:t>
      </w:r>
      <w:r w:rsidR="00640FF9" w:rsidRPr="00A33C32">
        <w:rPr>
          <w:sz w:val="23"/>
          <w:szCs w:val="23"/>
          <w:shd w:val="clear" w:color="auto" w:fill="FFFFFF"/>
        </w:rPr>
        <w:t xml:space="preserve"> With </w:t>
      </w:r>
      <w:r w:rsidR="00D713DB" w:rsidRPr="00A33C32">
        <w:rPr>
          <w:sz w:val="23"/>
          <w:szCs w:val="23"/>
          <w:shd w:val="clear" w:color="auto" w:fill="FFFFFF"/>
        </w:rPr>
        <w:t xml:space="preserve">very </w:t>
      </w:r>
      <w:r w:rsidR="00640FF9" w:rsidRPr="00A33C32">
        <w:rPr>
          <w:sz w:val="23"/>
          <w:szCs w:val="23"/>
          <w:shd w:val="clear" w:color="auto" w:fill="FFFFFF"/>
        </w:rPr>
        <w:t xml:space="preserve">small </w:t>
      </w:r>
      <w:r w:rsidR="00D713DB" w:rsidRPr="00A33C32">
        <w:rPr>
          <w:sz w:val="23"/>
          <w:szCs w:val="23"/>
          <w:shd w:val="clear" w:color="auto" w:fill="FFFFFF"/>
        </w:rPr>
        <w:t>number</w:t>
      </w:r>
      <w:r w:rsidR="00D3723C" w:rsidRPr="00A33C32">
        <w:rPr>
          <w:sz w:val="23"/>
          <w:szCs w:val="23"/>
          <w:shd w:val="clear" w:color="auto" w:fill="FFFFFF"/>
        </w:rPr>
        <w:t>s</w:t>
      </w:r>
      <w:r w:rsidR="00640FF9" w:rsidRPr="00A33C32">
        <w:rPr>
          <w:sz w:val="23"/>
          <w:szCs w:val="23"/>
          <w:shd w:val="clear" w:color="auto" w:fill="FFFFFF"/>
        </w:rPr>
        <w:t xml:space="preserve"> it is difficult to make formal conclusion</w:t>
      </w:r>
      <w:r w:rsidR="00D713DB" w:rsidRPr="00A33C32">
        <w:rPr>
          <w:sz w:val="23"/>
          <w:szCs w:val="23"/>
          <w:shd w:val="clear" w:color="auto" w:fill="FFFFFF"/>
        </w:rPr>
        <w:t xml:space="preserve">s, but the available evidence suggests platinum rechallenge </w:t>
      </w:r>
      <w:r w:rsidR="005F6EA0">
        <w:rPr>
          <w:sz w:val="23"/>
          <w:szCs w:val="23"/>
          <w:shd w:val="clear" w:color="auto" w:fill="FFFFFF"/>
        </w:rPr>
        <w:t>for</w:t>
      </w:r>
      <w:r w:rsidR="00D713DB" w:rsidRPr="00A33C32">
        <w:rPr>
          <w:sz w:val="23"/>
          <w:szCs w:val="23"/>
          <w:shd w:val="clear" w:color="auto" w:fill="FFFFFF"/>
        </w:rPr>
        <w:t xml:space="preserve"> progressive mesothelioma may be appropriate </w:t>
      </w:r>
      <w:r w:rsidR="005F6EA0">
        <w:rPr>
          <w:sz w:val="23"/>
          <w:szCs w:val="23"/>
          <w:shd w:val="clear" w:color="auto" w:fill="FFFFFF"/>
        </w:rPr>
        <w:t>for selected patients</w:t>
      </w:r>
      <w:r w:rsidR="00D713DB" w:rsidRPr="00A33C32">
        <w:rPr>
          <w:sz w:val="23"/>
          <w:szCs w:val="23"/>
          <w:shd w:val="clear" w:color="auto" w:fill="FFFFFF"/>
        </w:rPr>
        <w:t xml:space="preserve">. </w:t>
      </w:r>
    </w:p>
    <w:p w14:paraId="49C4D953" w14:textId="21F42D13" w:rsidR="003A5C04" w:rsidRPr="00822081" w:rsidRDefault="003A5C04" w:rsidP="000F0F64">
      <w:pPr>
        <w:spacing w:after="0" w:line="480" w:lineRule="auto"/>
        <w:contextualSpacing/>
        <w:rPr>
          <w:b/>
          <w:bCs/>
          <w:sz w:val="23"/>
          <w:szCs w:val="23"/>
          <w:u w:val="single"/>
          <w:shd w:val="clear" w:color="auto" w:fill="FFFFFF"/>
        </w:rPr>
      </w:pPr>
    </w:p>
    <w:p w14:paraId="2F71FD05" w14:textId="5D989D5D" w:rsidR="00F82FA2" w:rsidRPr="00822081" w:rsidRDefault="00F82FA2" w:rsidP="000F0F64">
      <w:pPr>
        <w:spacing w:after="0" w:line="480" w:lineRule="auto"/>
        <w:contextualSpacing/>
        <w:rPr>
          <w:b/>
          <w:bCs/>
          <w:sz w:val="23"/>
          <w:szCs w:val="23"/>
          <w:u w:val="single"/>
          <w:shd w:val="clear" w:color="auto" w:fill="FFFFFF"/>
        </w:rPr>
      </w:pPr>
      <w:r w:rsidRPr="00822081">
        <w:rPr>
          <w:b/>
          <w:bCs/>
          <w:sz w:val="23"/>
          <w:szCs w:val="23"/>
          <w:u w:val="single"/>
          <w:shd w:val="clear" w:color="auto" w:fill="FFFFFF"/>
        </w:rPr>
        <w:t>Head and neck cancer</w:t>
      </w:r>
    </w:p>
    <w:p w14:paraId="42D9F431" w14:textId="647A5190" w:rsidR="00F82FA2" w:rsidRDefault="0003357D" w:rsidP="000F0F64">
      <w:pPr>
        <w:spacing w:after="0" w:line="480" w:lineRule="auto"/>
        <w:contextualSpacing/>
        <w:rPr>
          <w:sz w:val="23"/>
          <w:szCs w:val="23"/>
          <w:shd w:val="clear" w:color="auto" w:fill="FFFFFF"/>
        </w:rPr>
      </w:pPr>
      <w:r w:rsidRPr="0003357D">
        <w:rPr>
          <w:sz w:val="23"/>
          <w:szCs w:val="23"/>
          <w:shd w:val="clear" w:color="auto" w:fill="FFFFFF"/>
        </w:rPr>
        <w:t>Platinum-based therapy is SOC treatment for the vast majority of head and neck SCC in the curative setting. Non-platinum-based treatments are recommended for those with recurrent disease within 6 months of PBC. If progression occurs &gt; 6 months after PBC then recommended options include further PBC, or Pembrolizumab monotherapy in those with PD-L1-positive disease</w:t>
      </w:r>
      <w:r w:rsidR="00073CBD">
        <w:rPr>
          <w:sz w:val="23"/>
          <w:szCs w:val="23"/>
          <w:shd w:val="clear" w:color="auto" w:fill="FFFFFF"/>
        </w:rPr>
        <w:fldChar w:fldCharType="begin">
          <w:fldData xml:space="preserve">PEVuZE5vdGU+PENpdGU+PEF1dGhvcj5NYWNoaWVsczwvQXV0aG9yPjxZZWFyPjIwMjA8L1llYXI+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</w:fldData>
        </w:fldChar>
      </w:r>
      <w:r w:rsidR="009D3D7E">
        <w:rPr>
          <w:sz w:val="23"/>
          <w:szCs w:val="23"/>
          <w:shd w:val="clear" w:color="auto" w:fill="FFFFFF"/>
        </w:rPr>
        <w:instrText xml:space="preserve"> ADDIN EN.CITE </w:instrText>
      </w:r>
      <w:r w:rsidR="009D3D7E">
        <w:rPr>
          <w:sz w:val="23"/>
          <w:szCs w:val="23"/>
          <w:shd w:val="clear" w:color="auto" w:fill="FFFFFF"/>
        </w:rPr>
        <w:fldChar w:fldCharType="begin">
          <w:fldData xml:space="preserve">PEVuZE5vdGU+PENpdGU+PEF1dGhvcj5NYWNoaWVsczwvQXV0aG9yPjxZZWFyPjIwMjA8L1llYXI+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</w:fldData>
        </w:fldChar>
      </w:r>
      <w:r w:rsidR="009D3D7E">
        <w:rPr>
          <w:sz w:val="23"/>
          <w:szCs w:val="23"/>
          <w:shd w:val="clear" w:color="auto" w:fill="FFFFFF"/>
        </w:rPr>
        <w:instrText xml:space="preserve"> ADDIN EN.CITE.DATA </w:instrText>
      </w:r>
      <w:r w:rsidR="009D3D7E">
        <w:rPr>
          <w:sz w:val="23"/>
          <w:szCs w:val="23"/>
          <w:shd w:val="clear" w:color="auto" w:fill="FFFFFF"/>
        </w:rPr>
      </w:r>
      <w:r w:rsidR="009D3D7E">
        <w:rPr>
          <w:sz w:val="23"/>
          <w:szCs w:val="23"/>
          <w:shd w:val="clear" w:color="auto" w:fill="FFFFFF"/>
        </w:rPr>
        <w:fldChar w:fldCharType="end"/>
      </w:r>
      <w:r w:rsidR="00073CBD">
        <w:rPr>
          <w:sz w:val="23"/>
          <w:szCs w:val="23"/>
          <w:shd w:val="clear" w:color="auto" w:fill="FFFFFF"/>
        </w:rPr>
      </w:r>
      <w:r w:rsidR="00073CBD">
        <w:rPr>
          <w:sz w:val="23"/>
          <w:szCs w:val="23"/>
          <w:shd w:val="clear" w:color="auto" w:fill="FFFFFF"/>
        </w:rPr>
        <w:fldChar w:fldCharType="separate"/>
      </w:r>
      <w:r w:rsidR="009D3D7E">
        <w:rPr>
          <w:noProof/>
          <w:sz w:val="23"/>
          <w:szCs w:val="23"/>
          <w:shd w:val="clear" w:color="auto" w:fill="FFFFFF"/>
        </w:rPr>
        <w:t>[56]</w:t>
      </w:r>
      <w:r w:rsidR="00073CBD">
        <w:rPr>
          <w:sz w:val="23"/>
          <w:szCs w:val="23"/>
          <w:shd w:val="clear" w:color="auto" w:fill="FFFFFF"/>
        </w:rPr>
        <w:fldChar w:fldCharType="end"/>
      </w:r>
      <w:r w:rsidRPr="0003357D">
        <w:rPr>
          <w:sz w:val="23"/>
          <w:szCs w:val="23"/>
          <w:shd w:val="clear" w:color="auto" w:fill="FFFFFF"/>
        </w:rPr>
        <w:t>. However, the population receiving platinum rechallenge has not been specifically studied.  In a retrospective review of 45 patients receiving platinum rechallenge the DCR was 28.6% in those with a disease-free interval of ≥4.5 months compared to 54.8% for a disease-free interval of 54.8%</w:t>
      </w:r>
      <w:r>
        <w:rPr>
          <w:sz w:val="23"/>
          <w:szCs w:val="23"/>
          <w:shd w:val="clear" w:color="auto" w:fill="FFFFFF"/>
        </w:rPr>
        <w:fldChar w:fldCharType="begin">
          <w:fldData xml:space="preserve">PEVuZE5vdGU+PENpdGU+PEF1dGhvcj5SYW1iZWF1PC9BdXRob3I+PFllYXI+MjAxOTwvWWVhcj48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</w:fldData>
        </w:fldChar>
      </w:r>
      <w:r w:rsidR="009D3D7E">
        <w:rPr>
          <w:sz w:val="23"/>
          <w:szCs w:val="23"/>
          <w:shd w:val="clear" w:color="auto" w:fill="FFFFFF"/>
        </w:rPr>
        <w:instrText xml:space="preserve"> ADDIN EN.CITE </w:instrText>
      </w:r>
      <w:r w:rsidR="009D3D7E">
        <w:rPr>
          <w:sz w:val="23"/>
          <w:szCs w:val="23"/>
          <w:shd w:val="clear" w:color="auto" w:fill="FFFFFF"/>
        </w:rPr>
        <w:fldChar w:fldCharType="begin">
          <w:fldData xml:space="preserve">PEVuZE5vdGU+PENpdGU+PEF1dGhvcj5SYW1iZWF1PC9BdXRob3I+PFllYXI+MjAxOTwvWWVhcj48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</w:fldData>
        </w:fldChar>
      </w:r>
      <w:r w:rsidR="009D3D7E">
        <w:rPr>
          <w:sz w:val="23"/>
          <w:szCs w:val="23"/>
          <w:shd w:val="clear" w:color="auto" w:fill="FFFFFF"/>
        </w:rPr>
        <w:instrText xml:space="preserve"> ADDIN EN.CITE.DATA </w:instrText>
      </w:r>
      <w:r w:rsidR="009D3D7E">
        <w:rPr>
          <w:sz w:val="23"/>
          <w:szCs w:val="23"/>
          <w:shd w:val="clear" w:color="auto" w:fill="FFFFFF"/>
        </w:rPr>
      </w:r>
      <w:r w:rsidR="009D3D7E">
        <w:rPr>
          <w:sz w:val="23"/>
          <w:szCs w:val="23"/>
          <w:shd w:val="clear" w:color="auto" w:fill="FFFFFF"/>
        </w:rPr>
        <w:fldChar w:fldCharType="end"/>
      </w:r>
      <w:r>
        <w:rPr>
          <w:sz w:val="23"/>
          <w:szCs w:val="23"/>
          <w:shd w:val="clear" w:color="auto" w:fill="FFFFFF"/>
        </w:rPr>
      </w:r>
      <w:r>
        <w:rPr>
          <w:sz w:val="23"/>
          <w:szCs w:val="23"/>
          <w:shd w:val="clear" w:color="auto" w:fill="FFFFFF"/>
        </w:rPr>
        <w:fldChar w:fldCharType="separate"/>
      </w:r>
      <w:r w:rsidR="009D3D7E">
        <w:rPr>
          <w:noProof/>
          <w:sz w:val="23"/>
          <w:szCs w:val="23"/>
          <w:shd w:val="clear" w:color="auto" w:fill="FFFFFF"/>
        </w:rPr>
        <w:t>[57]</w:t>
      </w:r>
      <w:r>
        <w:rPr>
          <w:sz w:val="23"/>
          <w:szCs w:val="23"/>
          <w:shd w:val="clear" w:color="auto" w:fill="FFFFFF"/>
        </w:rPr>
        <w:fldChar w:fldCharType="end"/>
      </w:r>
      <w:r w:rsidRPr="0003357D">
        <w:rPr>
          <w:sz w:val="23"/>
          <w:szCs w:val="23"/>
          <w:shd w:val="clear" w:color="auto" w:fill="FFFFFF"/>
        </w:rPr>
        <w:t xml:space="preserve">. Given the lack of evidence, the decision to rechallenge with PBC, </w:t>
      </w:r>
      <w:r w:rsidRPr="0003357D">
        <w:rPr>
          <w:sz w:val="23"/>
          <w:szCs w:val="23"/>
          <w:shd w:val="clear" w:color="auto" w:fill="FFFFFF"/>
        </w:rPr>
        <w:lastRenderedPageBreak/>
        <w:t>particularly in those with a PFI &lt; 6 months, needs to be carefully considered by the multidisciplinary team.</w:t>
      </w:r>
    </w:p>
    <w:p w14:paraId="40A81004" w14:textId="0A7B3FC6" w:rsidR="0019692F" w:rsidRDefault="0019692F" w:rsidP="000F0F64">
      <w:pPr>
        <w:spacing w:after="0" w:line="480" w:lineRule="auto"/>
        <w:contextualSpacing/>
        <w:rPr>
          <w:sz w:val="23"/>
          <w:szCs w:val="23"/>
          <w:shd w:val="clear" w:color="auto" w:fill="FFFFFF"/>
        </w:rPr>
      </w:pPr>
    </w:p>
    <w:p w14:paraId="07893E12" w14:textId="6A5A4047" w:rsidR="0019692F" w:rsidRDefault="0019692F" w:rsidP="000F0F64">
      <w:pPr>
        <w:spacing w:after="0" w:line="480" w:lineRule="auto"/>
        <w:contextualSpacing/>
        <w:rPr>
          <w:b/>
          <w:bCs/>
          <w:sz w:val="23"/>
          <w:szCs w:val="23"/>
          <w:u w:val="single"/>
          <w:shd w:val="clear" w:color="auto" w:fill="FFFFFF"/>
        </w:rPr>
      </w:pPr>
      <w:r w:rsidRPr="00822081">
        <w:rPr>
          <w:b/>
          <w:bCs/>
          <w:sz w:val="23"/>
          <w:szCs w:val="23"/>
          <w:u w:val="single"/>
          <w:shd w:val="clear" w:color="auto" w:fill="FFFFFF"/>
        </w:rPr>
        <w:t xml:space="preserve">Cervical </w:t>
      </w:r>
      <w:r w:rsidR="005568FD">
        <w:rPr>
          <w:b/>
          <w:bCs/>
          <w:sz w:val="23"/>
          <w:szCs w:val="23"/>
          <w:u w:val="single"/>
          <w:shd w:val="clear" w:color="auto" w:fill="FFFFFF"/>
        </w:rPr>
        <w:t xml:space="preserve">and endometrial </w:t>
      </w:r>
      <w:r w:rsidR="004D3DE5">
        <w:rPr>
          <w:b/>
          <w:bCs/>
          <w:sz w:val="23"/>
          <w:szCs w:val="23"/>
          <w:u w:val="single"/>
          <w:shd w:val="clear" w:color="auto" w:fill="FFFFFF"/>
        </w:rPr>
        <w:t>cancer</w:t>
      </w:r>
    </w:p>
    <w:p w14:paraId="656A3C82" w14:textId="6873910B" w:rsidR="006C5562" w:rsidRDefault="00984DC4" w:rsidP="009B2FB7">
      <w:pPr>
        <w:spacing w:after="0" w:line="480" w:lineRule="auto"/>
      </w:pPr>
      <w:r>
        <w:t>Cisplatin and paclitaxel combined with bevacizumab is the preferred first-line regimen in metastatic or recurrent cervical SCC</w:t>
      </w:r>
      <w:r w:rsidR="004D3DE5">
        <w:fldChar w:fldCharType="begin">
          <w:fldData xml:space="preserve">PEVuZE5vdGU+PENpdGU+PEF1dGhvcj5NYXJ0aDwvQXV0aG9yPjxZZWFyPjIwMTc8L1llYXI+PFJl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</w:fldData>
        </w:fldChar>
      </w:r>
      <w:r w:rsidR="009D3D7E">
        <w:instrText xml:space="preserve"> ADDIN EN.CITE </w:instrText>
      </w:r>
      <w:r w:rsidR="009D3D7E">
        <w:fldChar w:fldCharType="begin">
          <w:fldData xml:space="preserve">PEVuZE5vdGU+PENpdGU+PEF1dGhvcj5NYXJ0aDwvQXV0aG9yPjxZZWFyPjIwMTc8L1llYXI+PFJl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</w:fldData>
        </w:fldChar>
      </w:r>
      <w:r w:rsidR="009D3D7E">
        <w:instrText xml:space="preserve"> ADDIN EN.CITE.DATA </w:instrText>
      </w:r>
      <w:r w:rsidR="009D3D7E">
        <w:fldChar w:fldCharType="end"/>
      </w:r>
      <w:r w:rsidR="004D3DE5">
        <w:fldChar w:fldCharType="separate"/>
      </w:r>
      <w:r w:rsidR="009D3D7E">
        <w:rPr>
          <w:noProof/>
        </w:rPr>
        <w:t>[58]</w:t>
      </w:r>
      <w:r w:rsidR="004D3DE5">
        <w:fldChar w:fldCharType="end"/>
      </w:r>
      <w:r>
        <w:t>. The GOG-240 trial that led to this recommendation showed that topotecan-paclitaxel was not superior to cisplatin–paclitaxel, even in those previously treated with cisplatin</w:t>
      </w:r>
      <w:r w:rsidR="00377A8F">
        <w:fldChar w:fldCharType="begin">
          <w:fldData xml:space="preserve">PEVuZE5vdGU+PENpdGU+PEF1dGhvcj5UZXdhcmk8L0F1dGhvcj48WWVhcj4yMDE0PC9ZZWFyPjxS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</w:fldData>
        </w:fldChar>
      </w:r>
      <w:r w:rsidR="009D3D7E">
        <w:instrText xml:space="preserve"> ADDIN EN.CITE </w:instrText>
      </w:r>
      <w:r w:rsidR="009D3D7E">
        <w:fldChar w:fldCharType="begin">
          <w:fldData xml:space="preserve">PEVuZE5vdGU+PENpdGU+PEF1dGhvcj5UZXdhcmk8L0F1dGhvcj48WWVhcj4yMDE0PC9ZZWFyPjxS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</w:fldData>
        </w:fldChar>
      </w:r>
      <w:r w:rsidR="009D3D7E">
        <w:instrText xml:space="preserve"> ADDIN EN.CITE.DATA </w:instrText>
      </w:r>
      <w:r w:rsidR="009D3D7E">
        <w:fldChar w:fldCharType="end"/>
      </w:r>
      <w:r w:rsidR="00377A8F">
        <w:fldChar w:fldCharType="separate"/>
      </w:r>
      <w:r w:rsidR="009D3D7E">
        <w:rPr>
          <w:noProof/>
        </w:rPr>
        <w:t>[59]</w:t>
      </w:r>
      <w:r w:rsidR="00377A8F">
        <w:fldChar w:fldCharType="end"/>
      </w:r>
      <w:r>
        <w:t xml:space="preserve">. However, the efficacy of platinum rechallenge in cervical SCC has not been specifically studied. In the second-line setting multiple chemotherapy agents have shown poor response rates and ESMO guidelines </w:t>
      </w:r>
      <w:r w:rsidR="00A568FC">
        <w:t>make</w:t>
      </w:r>
      <w:r>
        <w:t xml:space="preserve"> no formal recommendation</w:t>
      </w:r>
      <w:r w:rsidR="002E7671">
        <w:fldChar w:fldCharType="begin">
          <w:fldData xml:space="preserve">PEVuZE5vdGU+PENpdGU+PEF1dGhvcj5NYXJ0aDwvQXV0aG9yPjxZZWFyPjIwMTc8L1llYXI+PFJl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</w:fldData>
        </w:fldChar>
      </w:r>
      <w:r w:rsidR="009D3D7E">
        <w:instrText xml:space="preserve"> ADDIN EN.CITE </w:instrText>
      </w:r>
      <w:r w:rsidR="009D3D7E">
        <w:fldChar w:fldCharType="begin">
          <w:fldData xml:space="preserve">PEVuZE5vdGU+PENpdGU+PEF1dGhvcj5NYXJ0aDwvQXV0aG9yPjxZZWFyPjIwMTc8L1llYXI+PFJl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</w:fldData>
        </w:fldChar>
      </w:r>
      <w:r w:rsidR="009D3D7E">
        <w:instrText xml:space="preserve"> ADDIN EN.CITE.DATA </w:instrText>
      </w:r>
      <w:r w:rsidR="009D3D7E">
        <w:fldChar w:fldCharType="end"/>
      </w:r>
      <w:r w:rsidR="002E7671">
        <w:fldChar w:fldCharType="separate"/>
      </w:r>
      <w:r w:rsidR="009D3D7E">
        <w:rPr>
          <w:noProof/>
        </w:rPr>
        <w:t>[58]</w:t>
      </w:r>
      <w:r w:rsidR="002E7671">
        <w:fldChar w:fldCharType="end"/>
      </w:r>
      <w:r w:rsidR="00A568FC">
        <w:t xml:space="preserve">, </w:t>
      </w:r>
      <w:r w:rsidR="00C676A7">
        <w:t>meaning treatment decision</w:t>
      </w:r>
      <w:r w:rsidR="00B90745">
        <w:t>s</w:t>
      </w:r>
      <w:r w:rsidR="00C676A7">
        <w:t xml:space="preserve"> must be made on an individual basis </w:t>
      </w:r>
      <w:r w:rsidR="00B90745">
        <w:t>considering</w:t>
      </w:r>
      <w:r w:rsidR="00C676A7">
        <w:t xml:space="preserve"> multiple factors.</w:t>
      </w:r>
    </w:p>
    <w:p w14:paraId="369AC1F4" w14:textId="77777777" w:rsidR="005568FD" w:rsidRDefault="005568FD" w:rsidP="009B2FB7">
      <w:pPr>
        <w:spacing w:after="0" w:line="480" w:lineRule="auto"/>
      </w:pPr>
    </w:p>
    <w:p w14:paraId="19C7654F" w14:textId="34DA510F" w:rsidR="006C5562" w:rsidRDefault="00E9728B" w:rsidP="009B2FB7">
      <w:pPr>
        <w:spacing w:after="0" w:line="480" w:lineRule="auto"/>
      </w:pPr>
      <w:r>
        <w:t>Gu</w:t>
      </w:r>
      <w:r w:rsidR="0025367E">
        <w:t>i</w:t>
      </w:r>
      <w:r>
        <w:t xml:space="preserve">delines </w:t>
      </w:r>
      <w:r w:rsidR="00182E21">
        <w:t xml:space="preserve">suggest further PBC can be </w:t>
      </w:r>
      <w:r w:rsidR="0025367E">
        <w:t xml:space="preserve"> </w:t>
      </w:r>
      <w:r w:rsidR="00182E21">
        <w:t xml:space="preserve">considered in relapsed endometrial cancer &gt;6 months after first-line </w:t>
      </w:r>
      <w:r w:rsidR="009021FE">
        <w:t>carboplatin and paclitaxel</w:t>
      </w:r>
      <w:r w:rsidR="005568FD">
        <w:t>, though this is largely based on anecdotal evidence</w:t>
      </w:r>
      <w:r w:rsidR="004761FC">
        <w:fldChar w:fldCharType="begin"/>
      </w:r>
      <w:r w:rsidR="009D3D7E">
        <w:instrText xml:space="preserve"> ADDIN EN.CITE &lt;EndNote&gt;&lt;Cite&gt;&lt;Author&gt;British Gynaecological Cancer Society&lt;/Author&gt;&lt;Year&gt;2021.&lt;/Year&gt;&lt;RecNum&gt;220&lt;/RecNum&gt;&lt;DisplayText&gt;[60]&lt;/DisplayText&gt;&lt;record&gt;&lt;rec-number&gt;220&lt;/rec-number&gt;&lt;foreign-keys&gt;&lt;key app="EN" db-id="5e9fdfxty0frr2ewdtpp9dfarp02f50t5vvw" timestamp="1642527813"&gt;220&lt;/key&gt;&lt;/foreign-keys&gt;&lt;ref-type name="Web Page"&gt;12&lt;/ref-type&gt;&lt;contributors&gt;&lt;authors&gt;&lt;author&gt;British Gynaecological Cancer Society,.&lt;/author&gt;&lt;/authors&gt;&lt;/contributors&gt;&lt;titles&gt;&lt;title&gt;Uterine Cancer Guidelines: Recommendations for Practice.&lt;/title&gt;&lt;/titles&gt;&lt;number&gt;18th January 2021.&lt;/number&gt;&lt;dates&gt;&lt;year&gt;2021.&lt;/year&gt;&lt;/dates&gt;&lt;urls&gt;&lt;related-urls&gt;&lt;url&gt;https://www.bgcs.org.uk/wp-content/uploads/2021/11/British-Gynaecological-Cancer-Society-v13-for-website-with-figure1.pdf&lt;/url&gt;&lt;/related-urls&gt;&lt;/urls&gt;&lt;/record&gt;&lt;/Cite&gt;&lt;/EndNote&gt;</w:instrText>
      </w:r>
      <w:r w:rsidR="004761FC">
        <w:fldChar w:fldCharType="separate"/>
      </w:r>
      <w:r w:rsidR="009D3D7E">
        <w:rPr>
          <w:noProof/>
        </w:rPr>
        <w:t>[60]</w:t>
      </w:r>
      <w:r w:rsidR="004761FC">
        <w:fldChar w:fldCharType="end"/>
      </w:r>
      <w:r w:rsidR="005568FD">
        <w:t xml:space="preserve">. </w:t>
      </w:r>
      <w:r w:rsidR="009021FE">
        <w:t xml:space="preserve"> </w:t>
      </w:r>
    </w:p>
    <w:p w14:paraId="155B20D0" w14:textId="77777777" w:rsidR="00E04AE5" w:rsidRPr="00984DC4" w:rsidRDefault="00E04AE5" w:rsidP="000F0F64">
      <w:pPr>
        <w:spacing w:after="0" w:line="480" w:lineRule="auto"/>
        <w:contextualSpacing/>
        <w:rPr>
          <w:sz w:val="23"/>
          <w:szCs w:val="23"/>
          <w:shd w:val="clear" w:color="auto" w:fill="FFFFFF"/>
        </w:rPr>
      </w:pPr>
    </w:p>
    <w:p w14:paraId="106F8955" w14:textId="77777777" w:rsidR="00F82FA2" w:rsidRDefault="00F82FA2" w:rsidP="000F0F64">
      <w:pPr>
        <w:spacing w:after="0" w:line="480" w:lineRule="auto"/>
        <w:contextualSpacing/>
        <w:rPr>
          <w:sz w:val="23"/>
          <w:szCs w:val="23"/>
          <w:shd w:val="clear" w:color="auto" w:fill="FFFFFF"/>
        </w:rPr>
      </w:pPr>
    </w:p>
    <w:p w14:paraId="1FD21A93" w14:textId="77777777" w:rsidR="003A5C04" w:rsidRDefault="003A5C04" w:rsidP="000F0F64">
      <w:pPr>
        <w:spacing w:after="0" w:line="480" w:lineRule="auto"/>
        <w:contextualSpacing/>
        <w:rPr>
          <w:b/>
          <w:bCs/>
          <w:u w:val="single"/>
          <w:shd w:val="clear" w:color="auto" w:fill="FFFFFF"/>
        </w:rPr>
      </w:pPr>
      <w:r w:rsidRPr="003A5C04">
        <w:rPr>
          <w:b/>
          <w:bCs/>
          <w:u w:val="single"/>
          <w:shd w:val="clear" w:color="auto" w:fill="FFFFFF"/>
        </w:rPr>
        <w:t>Small-cell lung cancer</w:t>
      </w:r>
    </w:p>
    <w:p w14:paraId="00111C6A" w14:textId="5C61BDE6" w:rsidR="00CB75C3" w:rsidRPr="008B5495" w:rsidRDefault="0088740C" w:rsidP="000F0F64">
      <w:pPr>
        <w:spacing w:after="0" w:line="480" w:lineRule="auto"/>
        <w:contextualSpacing/>
        <w:rPr>
          <w:sz w:val="23"/>
          <w:szCs w:val="23"/>
          <w:shd w:val="clear" w:color="auto" w:fill="FFFFFF"/>
        </w:rPr>
      </w:pPr>
      <w:r>
        <w:rPr>
          <w:rFonts w:cstheme="minorHAnsi"/>
        </w:rPr>
        <w:t xml:space="preserve">Platinum rechallenge is an established concept </w:t>
      </w:r>
      <w:r w:rsidR="00134086">
        <w:rPr>
          <w:rFonts w:cstheme="minorHAnsi"/>
        </w:rPr>
        <w:t>for</w:t>
      </w:r>
      <w:r>
        <w:rPr>
          <w:rFonts w:cstheme="minorHAnsi"/>
        </w:rPr>
        <w:t xml:space="preserve"> SCLC</w:t>
      </w:r>
      <w:r w:rsidR="00FB2E5B">
        <w:rPr>
          <w:rFonts w:cstheme="minorHAnsi"/>
        </w:rPr>
        <w:t>, which</w:t>
      </w:r>
      <w:r>
        <w:rPr>
          <w:rFonts w:cstheme="minorHAnsi"/>
        </w:rPr>
        <w:t xml:space="preserve"> </w:t>
      </w:r>
      <w:r w:rsidR="00134086">
        <w:rPr>
          <w:rFonts w:cstheme="minorHAnsi"/>
        </w:rPr>
        <w:t>is typically</w:t>
      </w:r>
      <w:r>
        <w:rPr>
          <w:rFonts w:cstheme="minorHAnsi"/>
        </w:rPr>
        <w:t xml:space="preserve"> defined as ‘platinum-sensitive’ if the PFI is </w:t>
      </w:r>
      <w:r w:rsidRPr="006B29BE">
        <w:rPr>
          <w:rFonts w:cstheme="minorHAnsi"/>
        </w:rPr>
        <w:t>≥</w:t>
      </w:r>
      <w:r>
        <w:rPr>
          <w:rFonts w:cstheme="minorHAnsi"/>
        </w:rPr>
        <w:t>3 months</w:t>
      </w:r>
      <w:r w:rsidR="003B276F">
        <w:rPr>
          <w:rFonts w:cstheme="minorHAnsi"/>
        </w:rPr>
        <w:t>.</w:t>
      </w:r>
      <w:r w:rsidR="00886A13">
        <w:rPr>
          <w:rFonts w:cstheme="minorHAnsi"/>
        </w:rPr>
        <w:t xml:space="preserve"> </w:t>
      </w:r>
      <w:r w:rsidR="003B276F">
        <w:rPr>
          <w:rFonts w:cstheme="minorHAnsi"/>
        </w:rPr>
        <w:t>G</w:t>
      </w:r>
      <w:r w:rsidR="00FB2E5B">
        <w:rPr>
          <w:rFonts w:cstheme="minorHAnsi"/>
        </w:rPr>
        <w:t>uidelines recommend recha</w:t>
      </w:r>
      <w:r w:rsidR="00240E91">
        <w:rPr>
          <w:rFonts w:cstheme="minorHAnsi"/>
        </w:rPr>
        <w:t xml:space="preserve">llenge with platinum plus etoposide </w:t>
      </w:r>
      <w:r w:rsidR="0042511B">
        <w:rPr>
          <w:rFonts w:cstheme="minorHAnsi"/>
        </w:rPr>
        <w:t xml:space="preserve">as an option </w:t>
      </w:r>
      <w:r w:rsidR="00071E2F">
        <w:rPr>
          <w:rFonts w:cstheme="minorHAnsi"/>
        </w:rPr>
        <w:t>in</w:t>
      </w:r>
      <w:r w:rsidR="00240E91">
        <w:rPr>
          <w:rFonts w:cstheme="minorHAnsi"/>
        </w:rPr>
        <w:t xml:space="preserve"> p</w:t>
      </w:r>
      <w:r w:rsidR="00672575">
        <w:rPr>
          <w:rFonts w:cstheme="minorHAnsi"/>
        </w:rPr>
        <w:t>atients</w:t>
      </w:r>
      <w:r w:rsidR="001E0C7D">
        <w:rPr>
          <w:rFonts w:cstheme="minorHAnsi"/>
        </w:rPr>
        <w:t xml:space="preserve"> with platinum-sensitive disease</w:t>
      </w:r>
      <w:r w:rsidR="00E94501">
        <w:rPr>
          <w:rFonts w:cstheme="minorHAnsi"/>
        </w:rPr>
        <w:fldChar w:fldCharType="begin">
          <w:fldData xml:space="preserve">PEVuZE5vdGU+PENpdGU+PEF1dGhvcj5EaW5nZW1hbnM8L0F1dGhvcj48WWVhcj4yMDIxPC9ZZWFy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</w:fldData>
        </w:fldChar>
      </w:r>
      <w:r w:rsidR="009D3D7E">
        <w:rPr>
          <w:rFonts w:cstheme="minorHAnsi"/>
        </w:rPr>
        <w:instrText xml:space="preserve"> ADDIN EN.CITE </w:instrText>
      </w:r>
      <w:r w:rsidR="009D3D7E">
        <w:rPr>
          <w:rFonts w:cstheme="minorHAnsi"/>
        </w:rPr>
        <w:fldChar w:fldCharType="begin">
          <w:fldData xml:space="preserve">PEVuZE5vdGU+PENpdGU+PEF1dGhvcj5EaW5nZW1hbnM8L0F1dGhvcj48WWVhcj4yMDIxPC9ZZWFy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E94501">
        <w:rPr>
          <w:rFonts w:cstheme="minorHAnsi"/>
        </w:rPr>
      </w:r>
      <w:r w:rsidR="00E94501">
        <w:rPr>
          <w:rFonts w:cstheme="minorHAnsi"/>
        </w:rPr>
        <w:fldChar w:fldCharType="separate"/>
      </w:r>
      <w:r w:rsidR="009D3D7E">
        <w:rPr>
          <w:rFonts w:cstheme="minorHAnsi"/>
          <w:noProof/>
        </w:rPr>
        <w:t>[61, 62]</w:t>
      </w:r>
      <w:r w:rsidR="00E94501">
        <w:rPr>
          <w:rFonts w:cstheme="minorHAnsi"/>
        </w:rPr>
        <w:fldChar w:fldCharType="end"/>
      </w:r>
      <w:r w:rsidR="00672575">
        <w:rPr>
          <w:rFonts w:cstheme="minorHAnsi"/>
        </w:rPr>
        <w:t xml:space="preserve">. </w:t>
      </w:r>
      <w:r w:rsidR="007B0CC8">
        <w:rPr>
          <w:rFonts w:cstheme="minorHAnsi"/>
        </w:rPr>
        <w:t>In a</w:t>
      </w:r>
      <w:r w:rsidR="00B768F6">
        <w:rPr>
          <w:rFonts w:cstheme="minorHAnsi"/>
        </w:rPr>
        <w:t>n open</w:t>
      </w:r>
      <w:r w:rsidR="00E27975">
        <w:rPr>
          <w:rFonts w:cstheme="minorHAnsi"/>
        </w:rPr>
        <w:t>-</w:t>
      </w:r>
      <w:r w:rsidR="00B768F6">
        <w:rPr>
          <w:rFonts w:cstheme="minorHAnsi"/>
        </w:rPr>
        <w:t xml:space="preserve">label randomised phase III </w:t>
      </w:r>
      <w:r w:rsidR="004917E5">
        <w:rPr>
          <w:rFonts w:cstheme="minorHAnsi"/>
        </w:rPr>
        <w:t>trial</w:t>
      </w:r>
      <w:r w:rsidR="00134086">
        <w:rPr>
          <w:rFonts w:cstheme="minorHAnsi"/>
        </w:rPr>
        <w:t>,</w:t>
      </w:r>
      <w:r w:rsidR="004917E5">
        <w:rPr>
          <w:rFonts w:cstheme="minorHAnsi"/>
        </w:rPr>
        <w:t xml:space="preserve"> </w:t>
      </w:r>
      <w:r w:rsidR="00E53BFC">
        <w:rPr>
          <w:rFonts w:cstheme="minorHAnsi"/>
        </w:rPr>
        <w:t>in</w:t>
      </w:r>
      <w:r w:rsidR="00C9055E">
        <w:rPr>
          <w:rFonts w:cstheme="minorHAnsi"/>
        </w:rPr>
        <w:t xml:space="preserve"> </w:t>
      </w:r>
      <w:r w:rsidR="004917E5">
        <w:rPr>
          <w:rFonts w:cstheme="minorHAnsi"/>
        </w:rPr>
        <w:t xml:space="preserve">162 </w:t>
      </w:r>
      <w:r w:rsidR="00134086">
        <w:rPr>
          <w:rFonts w:cstheme="minorHAnsi"/>
        </w:rPr>
        <w:t xml:space="preserve">SCLC </w:t>
      </w:r>
      <w:r w:rsidR="004917E5">
        <w:rPr>
          <w:rFonts w:cstheme="minorHAnsi"/>
        </w:rPr>
        <w:t xml:space="preserve">patients </w:t>
      </w:r>
      <w:r w:rsidR="00134086">
        <w:rPr>
          <w:rFonts w:cstheme="minorHAnsi"/>
        </w:rPr>
        <w:t>at</w:t>
      </w:r>
      <w:r w:rsidR="004917E5">
        <w:rPr>
          <w:rFonts w:cstheme="minorHAnsi"/>
        </w:rPr>
        <w:t xml:space="preserve"> progress</w:t>
      </w:r>
      <w:r w:rsidR="00134086">
        <w:rPr>
          <w:rFonts w:cstheme="minorHAnsi"/>
        </w:rPr>
        <w:t>ion</w:t>
      </w:r>
      <w:r w:rsidR="004917E5">
        <w:rPr>
          <w:rFonts w:cstheme="minorHAnsi"/>
        </w:rPr>
        <w:t xml:space="preserve"> </w:t>
      </w:r>
      <w:r w:rsidR="00134086">
        <w:rPr>
          <w:rFonts w:cstheme="minorHAnsi"/>
        </w:rPr>
        <w:t>&gt;</w:t>
      </w:r>
      <w:r w:rsidR="004917E5">
        <w:rPr>
          <w:rFonts w:cstheme="minorHAnsi"/>
        </w:rPr>
        <w:t>90 days following first line plat</w:t>
      </w:r>
      <w:r w:rsidR="000D7CAC">
        <w:rPr>
          <w:rFonts w:cstheme="minorHAnsi"/>
        </w:rPr>
        <w:t>inum plus etoposide</w:t>
      </w:r>
      <w:r w:rsidR="007B0CC8">
        <w:rPr>
          <w:rFonts w:cstheme="minorHAnsi"/>
        </w:rPr>
        <w:t xml:space="preserve">, median PFS was 4.7 months for </w:t>
      </w:r>
      <w:r w:rsidR="00134086">
        <w:rPr>
          <w:rFonts w:cstheme="minorHAnsi"/>
        </w:rPr>
        <w:t>carboplatin plus etoposide versus</w:t>
      </w:r>
      <w:r w:rsidR="007B0CC8">
        <w:rPr>
          <w:rFonts w:cstheme="minorHAnsi"/>
        </w:rPr>
        <w:t xml:space="preserve"> 2.7 months for topotecan (HR 0.57, 90% CI 0.41-0.73</w:t>
      </w:r>
      <w:r w:rsidR="00E535AD">
        <w:rPr>
          <w:rFonts w:cstheme="minorHAnsi"/>
        </w:rPr>
        <w:t>, p=0.0041)</w:t>
      </w:r>
      <w:r w:rsidR="00CA1E85">
        <w:rPr>
          <w:rFonts w:cstheme="minorHAnsi"/>
        </w:rPr>
        <w:t xml:space="preserve">. </w:t>
      </w:r>
      <w:r w:rsidR="008B5495">
        <w:rPr>
          <w:sz w:val="23"/>
          <w:szCs w:val="23"/>
          <w:shd w:val="clear" w:color="auto" w:fill="FFFFFF"/>
        </w:rPr>
        <w:t xml:space="preserve">Several other smaller studies also support the use of platinum rechallenge in platinum-sensitive SCLC (see </w:t>
      </w:r>
      <w:r w:rsidR="00A1401A">
        <w:rPr>
          <w:sz w:val="23"/>
          <w:szCs w:val="23"/>
          <w:shd w:val="clear" w:color="auto" w:fill="FFFFFF"/>
        </w:rPr>
        <w:t>T</w:t>
      </w:r>
      <w:r w:rsidR="008B5495">
        <w:rPr>
          <w:sz w:val="23"/>
          <w:szCs w:val="23"/>
          <w:shd w:val="clear" w:color="auto" w:fill="FFFFFF"/>
        </w:rPr>
        <w:t xml:space="preserve">able 1). </w:t>
      </w:r>
      <w:r w:rsidR="003031E6">
        <w:rPr>
          <w:rFonts w:cstheme="minorHAnsi"/>
        </w:rPr>
        <w:t xml:space="preserve">In those with a PFI </w:t>
      </w:r>
      <w:r w:rsidR="00134086">
        <w:rPr>
          <w:rFonts w:cstheme="minorHAnsi"/>
        </w:rPr>
        <w:t>&lt;</w:t>
      </w:r>
      <w:r w:rsidR="003031E6">
        <w:rPr>
          <w:rFonts w:cstheme="minorHAnsi"/>
        </w:rPr>
        <w:t>90 days</w:t>
      </w:r>
      <w:r w:rsidR="00134086">
        <w:rPr>
          <w:rFonts w:cstheme="minorHAnsi"/>
        </w:rPr>
        <w:t>,</w:t>
      </w:r>
      <w:r w:rsidR="003031E6">
        <w:rPr>
          <w:rFonts w:cstheme="minorHAnsi"/>
        </w:rPr>
        <w:t xml:space="preserve"> </w:t>
      </w:r>
      <w:r w:rsidR="00EB4B62">
        <w:rPr>
          <w:rFonts w:cstheme="minorHAnsi"/>
        </w:rPr>
        <w:t xml:space="preserve">alternative chemotherapy </w:t>
      </w:r>
      <w:r w:rsidR="00F67F33">
        <w:rPr>
          <w:rFonts w:cstheme="minorHAnsi"/>
        </w:rPr>
        <w:t>such as topotecan or CAV (cyclophosphamide</w:t>
      </w:r>
      <w:r w:rsidR="00905A89">
        <w:rPr>
          <w:rFonts w:cstheme="minorHAnsi"/>
        </w:rPr>
        <w:t>, doxorubicin</w:t>
      </w:r>
      <w:r w:rsidR="00A47F77">
        <w:rPr>
          <w:rFonts w:cstheme="minorHAnsi"/>
        </w:rPr>
        <w:t xml:space="preserve"> and vincristine)</w:t>
      </w:r>
      <w:r w:rsidR="00B04064">
        <w:rPr>
          <w:rFonts w:cstheme="minorHAnsi"/>
        </w:rPr>
        <w:t xml:space="preserve"> </w:t>
      </w:r>
      <w:r w:rsidR="00217D75">
        <w:rPr>
          <w:rFonts w:cstheme="minorHAnsi"/>
        </w:rPr>
        <w:t>is</w:t>
      </w:r>
      <w:r w:rsidR="002B02C9">
        <w:rPr>
          <w:rFonts w:cstheme="minorHAnsi"/>
        </w:rPr>
        <w:t xml:space="preserve"> recommended</w:t>
      </w:r>
      <w:r w:rsidR="002E06CA">
        <w:rPr>
          <w:rFonts w:cstheme="minorHAnsi"/>
        </w:rPr>
        <w:t xml:space="preserve"> if appropriate</w:t>
      </w:r>
      <w:r w:rsidR="00090E1B">
        <w:rPr>
          <w:rFonts w:cstheme="minorHAnsi"/>
        </w:rPr>
        <w:t>, though response rates</w:t>
      </w:r>
      <w:r w:rsidR="00B307C5">
        <w:rPr>
          <w:rFonts w:cstheme="minorHAnsi"/>
        </w:rPr>
        <w:t xml:space="preserve"> </w:t>
      </w:r>
      <w:r w:rsidR="007A17A8">
        <w:rPr>
          <w:rFonts w:cstheme="minorHAnsi"/>
        </w:rPr>
        <w:t xml:space="preserve">are </w:t>
      </w:r>
      <w:r w:rsidR="00134086">
        <w:rPr>
          <w:rFonts w:cstheme="minorHAnsi"/>
        </w:rPr>
        <w:t>&lt;</w:t>
      </w:r>
      <w:r w:rsidR="007A17A8">
        <w:rPr>
          <w:rFonts w:cstheme="minorHAnsi"/>
        </w:rPr>
        <w:t xml:space="preserve">15% and </w:t>
      </w:r>
      <w:r w:rsidR="00134086">
        <w:rPr>
          <w:rFonts w:cstheme="minorHAnsi"/>
        </w:rPr>
        <w:t>OS remains</w:t>
      </w:r>
      <w:r w:rsidR="00965DDA">
        <w:rPr>
          <w:rFonts w:cstheme="minorHAnsi"/>
        </w:rPr>
        <w:t xml:space="preserve"> poor</w:t>
      </w:r>
      <w:r w:rsidR="008F31DA">
        <w:rPr>
          <w:rFonts w:cstheme="minorHAnsi"/>
        </w:rPr>
        <w:fldChar w:fldCharType="begin">
          <w:fldData xml:space="preserve">PEVuZE5vdGU+PENpdGU+PEF1dGhvcj5Pd29uaWtva288L0F1dGhvcj48WWVhcj4yMDEyPC9ZZWFy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</w:fldData>
        </w:fldChar>
      </w:r>
      <w:r w:rsidR="009D3D7E">
        <w:rPr>
          <w:rFonts w:cstheme="minorHAnsi"/>
        </w:rPr>
        <w:instrText xml:space="preserve"> ADDIN EN.CITE </w:instrText>
      </w:r>
      <w:r w:rsidR="009D3D7E">
        <w:rPr>
          <w:rFonts w:cstheme="minorHAnsi"/>
        </w:rPr>
        <w:fldChar w:fldCharType="begin">
          <w:fldData xml:space="preserve">PEVuZE5vdGU+PENpdGU+PEF1dGhvcj5Pd29uaWtva288L0F1dGhvcj48WWVhcj4yMDEyPC9ZZWFy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008F31DA">
        <w:rPr>
          <w:rFonts w:cstheme="minorHAnsi"/>
        </w:rPr>
      </w:r>
      <w:r w:rsidR="008F31DA">
        <w:rPr>
          <w:rFonts w:cstheme="minorHAnsi"/>
        </w:rPr>
        <w:fldChar w:fldCharType="separate"/>
      </w:r>
      <w:r w:rsidR="009D3D7E">
        <w:rPr>
          <w:rFonts w:cstheme="minorHAnsi"/>
          <w:noProof/>
        </w:rPr>
        <w:t>[63]</w:t>
      </w:r>
      <w:r w:rsidR="008F31DA">
        <w:rPr>
          <w:rFonts w:cstheme="minorHAnsi"/>
        </w:rPr>
        <w:fldChar w:fldCharType="end"/>
      </w:r>
      <w:r w:rsidR="00965DDA">
        <w:rPr>
          <w:rFonts w:cstheme="minorHAnsi"/>
        </w:rPr>
        <w:t>.</w:t>
      </w:r>
    </w:p>
    <w:p w14:paraId="55A3F218" w14:textId="77777777" w:rsidR="008B5495" w:rsidRPr="008B5495" w:rsidRDefault="008B5495" w:rsidP="000F0F64">
      <w:pPr>
        <w:spacing w:after="0" w:line="480" w:lineRule="auto"/>
        <w:contextualSpacing/>
        <w:rPr>
          <w:rFonts w:cstheme="minorHAnsi"/>
        </w:rPr>
      </w:pPr>
    </w:p>
    <w:p w14:paraId="4E41CA99" w14:textId="77777777" w:rsidR="002D2DC1" w:rsidRDefault="002D2DC1" w:rsidP="000F0F64">
      <w:pPr>
        <w:spacing w:after="0" w:line="480" w:lineRule="auto"/>
        <w:contextualSpacing/>
        <w:rPr>
          <w:b/>
          <w:bCs/>
          <w:u w:val="single"/>
          <w:shd w:val="clear" w:color="auto" w:fill="FFFFFF"/>
        </w:rPr>
      </w:pPr>
      <w:r w:rsidRPr="002D2DC1">
        <w:rPr>
          <w:b/>
          <w:bCs/>
          <w:u w:val="single"/>
          <w:shd w:val="clear" w:color="auto" w:fill="FFFFFF"/>
        </w:rPr>
        <w:t>Testicular germ cell tumours</w:t>
      </w:r>
      <w:r w:rsidR="00C133E5">
        <w:rPr>
          <w:b/>
          <w:bCs/>
          <w:u w:val="single"/>
          <w:shd w:val="clear" w:color="auto" w:fill="FFFFFF"/>
        </w:rPr>
        <w:t xml:space="preserve"> (GCT</w:t>
      </w:r>
      <w:r w:rsidR="001640DC">
        <w:rPr>
          <w:b/>
          <w:bCs/>
          <w:u w:val="single"/>
          <w:shd w:val="clear" w:color="auto" w:fill="FFFFFF"/>
        </w:rPr>
        <w:t>)</w:t>
      </w:r>
    </w:p>
    <w:p w14:paraId="4D062B4B" w14:textId="691A3DE1" w:rsidR="00952CEE" w:rsidRDefault="00E302E1" w:rsidP="000F0F64">
      <w:pPr>
        <w:spacing w:after="0" w:line="480" w:lineRule="auto"/>
        <w:contextualSpacing/>
        <w:rPr>
          <w:rFonts w:cstheme="minorHAnsi"/>
          <w:color w:val="212121"/>
          <w:shd w:val="clear" w:color="auto" w:fill="FFFFFF"/>
        </w:rPr>
      </w:pPr>
      <w:r>
        <w:t>PBC</w:t>
      </w:r>
      <w:r w:rsidR="00843AD8" w:rsidRPr="00DA2650">
        <w:rPr>
          <w:shd w:val="clear" w:color="auto" w:fill="FFFFFF"/>
        </w:rPr>
        <w:t xml:space="preserve"> regimens are standard </w:t>
      </w:r>
      <w:r w:rsidR="00BB473E" w:rsidRPr="00DA2650">
        <w:rPr>
          <w:shd w:val="clear" w:color="auto" w:fill="FFFFFF"/>
        </w:rPr>
        <w:t>treatment in the first-line and</w:t>
      </w:r>
      <w:r w:rsidR="00CB789C">
        <w:rPr>
          <w:shd w:val="clear" w:color="auto" w:fill="FFFFFF"/>
        </w:rPr>
        <w:t xml:space="preserve"> </w:t>
      </w:r>
      <w:r w:rsidR="00D9612F">
        <w:rPr>
          <w:shd w:val="clear" w:color="auto" w:fill="FFFFFF"/>
        </w:rPr>
        <w:t>relapse</w:t>
      </w:r>
      <w:r w:rsidR="00CB789C">
        <w:rPr>
          <w:shd w:val="clear" w:color="auto" w:fill="FFFFFF"/>
        </w:rPr>
        <w:t>d</w:t>
      </w:r>
      <w:r w:rsidR="00C133E5" w:rsidRPr="00DA2650">
        <w:rPr>
          <w:shd w:val="clear" w:color="auto" w:fill="FFFFFF"/>
        </w:rPr>
        <w:t xml:space="preserve"> setting</w:t>
      </w:r>
      <w:r w:rsidR="00CB789C">
        <w:rPr>
          <w:shd w:val="clear" w:color="auto" w:fill="FFFFFF"/>
        </w:rPr>
        <w:t>s</w:t>
      </w:r>
      <w:r w:rsidR="000254E5" w:rsidRPr="00DA2650">
        <w:rPr>
          <w:shd w:val="clear" w:color="auto" w:fill="FFFFFF"/>
        </w:rPr>
        <w:t xml:space="preserve"> for</w:t>
      </w:r>
      <w:r w:rsidR="00C133E5" w:rsidRPr="00DA2650">
        <w:rPr>
          <w:shd w:val="clear" w:color="auto" w:fill="FFFFFF"/>
        </w:rPr>
        <w:t xml:space="preserve"> </w:t>
      </w:r>
      <w:r w:rsidR="00952CEE" w:rsidRPr="00DA2650">
        <w:rPr>
          <w:shd w:val="clear" w:color="auto" w:fill="FFFFFF"/>
        </w:rPr>
        <w:t>GCT</w:t>
      </w:r>
      <w:r w:rsidR="000254E5" w:rsidRPr="00DA2650">
        <w:rPr>
          <w:shd w:val="clear" w:color="auto" w:fill="FFFFFF"/>
        </w:rPr>
        <w:t>s</w:t>
      </w:r>
      <w:r w:rsidR="001E4D28">
        <w:rPr>
          <w:shd w:val="clear" w:color="auto" w:fill="FFFFFF"/>
        </w:rPr>
        <w:fldChar w:fldCharType="begin">
          <w:fldData xml:space="preserve">PEVuZE5vdGU+PENpdGU+PEF1dGhvcj5Ib25lY2tlcjwvQXV0aG9yPjxZZWFyPjIwMTg8L1llYXI+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Ib25lY2tlcjwvQXV0aG9yPjxZZWFyPjIwMTg8L1llYXI+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1E4D28">
        <w:rPr>
          <w:shd w:val="clear" w:color="auto" w:fill="FFFFFF"/>
        </w:rPr>
      </w:r>
      <w:r w:rsidR="001E4D28">
        <w:rPr>
          <w:shd w:val="clear" w:color="auto" w:fill="FFFFFF"/>
        </w:rPr>
        <w:fldChar w:fldCharType="separate"/>
      </w:r>
      <w:r w:rsidR="009D3D7E">
        <w:rPr>
          <w:noProof/>
          <w:shd w:val="clear" w:color="auto" w:fill="FFFFFF"/>
        </w:rPr>
        <w:t>[1, 64]</w:t>
      </w:r>
      <w:r w:rsidR="001E4D28">
        <w:rPr>
          <w:shd w:val="clear" w:color="auto" w:fill="FFFFFF"/>
        </w:rPr>
        <w:fldChar w:fldCharType="end"/>
      </w:r>
      <w:r w:rsidR="00952CEE" w:rsidRPr="00DA2650">
        <w:rPr>
          <w:shd w:val="clear" w:color="auto" w:fill="FFFFFF"/>
        </w:rPr>
        <w:t xml:space="preserve">. </w:t>
      </w:r>
      <w:r w:rsidR="005A51EA">
        <w:rPr>
          <w:shd w:val="clear" w:color="auto" w:fill="FFFFFF"/>
        </w:rPr>
        <w:t>D</w:t>
      </w:r>
      <w:r w:rsidR="00184001" w:rsidRPr="005A51EA">
        <w:rPr>
          <w:shd w:val="clear" w:color="auto" w:fill="FFFFFF"/>
        </w:rPr>
        <w:t xml:space="preserve">efinitions </w:t>
      </w:r>
      <w:r w:rsidR="00184001">
        <w:rPr>
          <w:shd w:val="clear" w:color="auto" w:fill="FFFFFF"/>
        </w:rPr>
        <w:t xml:space="preserve">of platinum sensitivity differ from those </w:t>
      </w:r>
      <w:r w:rsidR="00446DD7">
        <w:rPr>
          <w:shd w:val="clear" w:color="auto" w:fill="FFFFFF"/>
        </w:rPr>
        <w:t xml:space="preserve">associated with </w:t>
      </w:r>
      <w:r w:rsidR="00566ADF">
        <w:rPr>
          <w:shd w:val="clear" w:color="auto" w:fill="FFFFFF"/>
        </w:rPr>
        <w:t xml:space="preserve">ovarian cancer and </w:t>
      </w:r>
      <w:r w:rsidR="002856A3">
        <w:rPr>
          <w:shd w:val="clear" w:color="auto" w:fill="FFFFFF"/>
        </w:rPr>
        <w:t>SCLC</w:t>
      </w:r>
      <w:r w:rsidR="000254E5">
        <w:rPr>
          <w:shd w:val="clear" w:color="auto" w:fill="FFFFFF"/>
        </w:rPr>
        <w:t>.</w:t>
      </w:r>
      <w:r w:rsidR="002207EE">
        <w:rPr>
          <w:shd w:val="clear" w:color="auto" w:fill="FFFFFF"/>
        </w:rPr>
        <w:t xml:space="preserve"> Uniquely,</w:t>
      </w:r>
      <w:r w:rsidR="000254E5">
        <w:rPr>
          <w:shd w:val="clear" w:color="auto" w:fill="FFFFFF"/>
        </w:rPr>
        <w:t xml:space="preserve"> </w:t>
      </w:r>
      <w:r w:rsidR="0049313F">
        <w:rPr>
          <w:shd w:val="clear" w:color="auto" w:fill="FFFFFF"/>
        </w:rPr>
        <w:t>GCT tends to be defined as platinum</w:t>
      </w:r>
      <w:r w:rsidR="007762BA">
        <w:rPr>
          <w:shd w:val="clear" w:color="auto" w:fill="FFFFFF"/>
        </w:rPr>
        <w:t>-</w:t>
      </w:r>
      <w:r w:rsidR="00E833DA">
        <w:rPr>
          <w:shd w:val="clear" w:color="auto" w:fill="FFFFFF"/>
        </w:rPr>
        <w:t xml:space="preserve">sensitive if </w:t>
      </w:r>
      <w:r w:rsidR="00FB77E8">
        <w:rPr>
          <w:shd w:val="clear" w:color="auto" w:fill="FFFFFF"/>
        </w:rPr>
        <w:t xml:space="preserve">at least stable disease is achieved for </w:t>
      </w:r>
      <w:r w:rsidR="00134086">
        <w:rPr>
          <w:shd w:val="clear" w:color="auto" w:fill="FFFFFF"/>
        </w:rPr>
        <w:t>&gt;</w:t>
      </w:r>
      <w:r w:rsidR="00FB77E8">
        <w:rPr>
          <w:shd w:val="clear" w:color="auto" w:fill="FFFFFF"/>
        </w:rPr>
        <w:t>4 weeks</w:t>
      </w:r>
      <w:r w:rsidR="006D02B5">
        <w:rPr>
          <w:shd w:val="clear" w:color="auto" w:fill="FFFFFF"/>
        </w:rPr>
        <w:t xml:space="preserve"> after the last chemotherapy</w:t>
      </w:r>
      <w:r w:rsidR="00134086">
        <w:rPr>
          <w:shd w:val="clear" w:color="auto" w:fill="FFFFFF"/>
        </w:rPr>
        <w:t xml:space="preserve"> course</w:t>
      </w:r>
      <w:r w:rsidR="004E1997">
        <w:rPr>
          <w:shd w:val="clear" w:color="auto" w:fill="FFFFFF"/>
        </w:rPr>
        <w:t>,</w:t>
      </w:r>
      <w:r w:rsidR="007762BA">
        <w:rPr>
          <w:shd w:val="clear" w:color="auto" w:fill="FFFFFF"/>
        </w:rPr>
        <w:t xml:space="preserve"> and platinum-refractory if </w:t>
      </w:r>
      <w:r w:rsidR="007B313C">
        <w:rPr>
          <w:shd w:val="clear" w:color="auto" w:fill="FFFFFF"/>
        </w:rPr>
        <w:t xml:space="preserve">disease progression occurs </w:t>
      </w:r>
      <w:r w:rsidR="00134086">
        <w:rPr>
          <w:shd w:val="clear" w:color="auto" w:fill="FFFFFF"/>
        </w:rPr>
        <w:t>&lt;</w:t>
      </w:r>
      <w:r w:rsidR="007B313C">
        <w:rPr>
          <w:shd w:val="clear" w:color="auto" w:fill="FFFFFF"/>
        </w:rPr>
        <w:t>4 weeks</w:t>
      </w:r>
      <w:r w:rsidR="005D1DCC">
        <w:rPr>
          <w:shd w:val="clear" w:color="auto" w:fill="FFFFFF"/>
        </w:rPr>
        <w:fldChar w:fldCharType="begin">
          <w:fldData xml:space="preserve">PEVuZE5vdGU+PENpdGU+PEF1dGhvcj5FaW5ob3JuPC9BdXRob3I+PFllYXI+MjAwNzwvWWVhcj48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FaW5ob3JuPC9BdXRob3I+PFllYXI+MjAwNzwvWWVhcj48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5D1DCC">
        <w:rPr>
          <w:shd w:val="clear" w:color="auto" w:fill="FFFFFF"/>
        </w:rPr>
      </w:r>
      <w:r w:rsidR="005D1DCC">
        <w:rPr>
          <w:shd w:val="clear" w:color="auto" w:fill="FFFFFF"/>
        </w:rPr>
        <w:fldChar w:fldCharType="separate"/>
      </w:r>
      <w:r w:rsidR="009D3D7E">
        <w:rPr>
          <w:noProof/>
          <w:shd w:val="clear" w:color="auto" w:fill="FFFFFF"/>
        </w:rPr>
        <w:t>[65-68]</w:t>
      </w:r>
      <w:r w:rsidR="005D1DCC">
        <w:rPr>
          <w:shd w:val="clear" w:color="auto" w:fill="FFFFFF"/>
        </w:rPr>
        <w:fldChar w:fldCharType="end"/>
      </w:r>
      <w:r w:rsidR="004424F6">
        <w:rPr>
          <w:shd w:val="clear" w:color="auto" w:fill="FFFFFF"/>
        </w:rPr>
        <w:t xml:space="preserve">. </w:t>
      </w:r>
      <w:r w:rsidR="00874822">
        <w:rPr>
          <w:shd w:val="clear" w:color="auto" w:fill="FFFFFF"/>
        </w:rPr>
        <w:t xml:space="preserve">Reflecting the rare setting, conclusive </w:t>
      </w:r>
      <w:r w:rsidR="00373B1A">
        <w:rPr>
          <w:shd w:val="clear" w:color="auto" w:fill="FFFFFF"/>
        </w:rPr>
        <w:t xml:space="preserve">recommendations cannot be made about </w:t>
      </w:r>
      <w:r w:rsidR="00D6246D">
        <w:rPr>
          <w:shd w:val="clear" w:color="auto" w:fill="FFFFFF"/>
        </w:rPr>
        <w:t>the</w:t>
      </w:r>
      <w:r w:rsidR="00461C7B">
        <w:rPr>
          <w:shd w:val="clear" w:color="auto" w:fill="FFFFFF"/>
        </w:rPr>
        <w:t xml:space="preserve"> </w:t>
      </w:r>
      <w:r w:rsidR="00373B1A">
        <w:rPr>
          <w:shd w:val="clear" w:color="auto" w:fill="FFFFFF"/>
        </w:rPr>
        <w:t xml:space="preserve">optimal </w:t>
      </w:r>
      <w:r w:rsidR="003556EC">
        <w:rPr>
          <w:shd w:val="clear" w:color="auto" w:fill="FFFFFF"/>
        </w:rPr>
        <w:t xml:space="preserve">initial </w:t>
      </w:r>
      <w:r w:rsidR="00373B1A">
        <w:rPr>
          <w:shd w:val="clear" w:color="auto" w:fill="FFFFFF"/>
        </w:rPr>
        <w:t>salvage</w:t>
      </w:r>
      <w:r w:rsidR="00461C7B">
        <w:rPr>
          <w:shd w:val="clear" w:color="auto" w:fill="FFFFFF"/>
        </w:rPr>
        <w:t xml:space="preserve"> approach for relapsed or refractory GCT</w:t>
      </w:r>
      <w:r w:rsidR="00874822">
        <w:rPr>
          <w:shd w:val="clear" w:color="auto" w:fill="FFFFFF"/>
        </w:rPr>
        <w:t xml:space="preserve">. However, </w:t>
      </w:r>
      <w:r w:rsidR="00461C7B">
        <w:rPr>
          <w:shd w:val="clear" w:color="auto" w:fill="FFFFFF"/>
        </w:rPr>
        <w:t>both conventional</w:t>
      </w:r>
      <w:r w:rsidR="008C418B">
        <w:rPr>
          <w:shd w:val="clear" w:color="auto" w:fill="FFFFFF"/>
        </w:rPr>
        <w:t>-</w:t>
      </w:r>
      <w:r w:rsidR="00461C7B">
        <w:rPr>
          <w:shd w:val="clear" w:color="auto" w:fill="FFFFFF"/>
        </w:rPr>
        <w:t xml:space="preserve">dose </w:t>
      </w:r>
      <w:r w:rsidR="009D228C">
        <w:rPr>
          <w:shd w:val="clear" w:color="auto" w:fill="FFFFFF"/>
        </w:rPr>
        <w:t xml:space="preserve">and high-dose chemotherapy </w:t>
      </w:r>
      <w:r w:rsidR="00171DF3">
        <w:rPr>
          <w:shd w:val="clear" w:color="auto" w:fill="FFFFFF"/>
        </w:rPr>
        <w:t>is</w:t>
      </w:r>
      <w:r w:rsidR="009D228C">
        <w:rPr>
          <w:shd w:val="clear" w:color="auto" w:fill="FFFFFF"/>
        </w:rPr>
        <w:t xml:space="preserve"> platinum-based</w:t>
      </w:r>
      <w:r w:rsidR="003D2F84">
        <w:rPr>
          <w:shd w:val="clear" w:color="auto" w:fill="FFFFFF"/>
        </w:rPr>
        <w:t>.</w:t>
      </w:r>
      <w:r w:rsidR="00A363B3">
        <w:rPr>
          <w:shd w:val="clear" w:color="auto" w:fill="FFFFFF"/>
        </w:rPr>
        <w:t xml:space="preserve"> </w:t>
      </w:r>
      <w:r w:rsidR="00CE09CC">
        <w:rPr>
          <w:shd w:val="clear" w:color="auto" w:fill="FFFFFF"/>
        </w:rPr>
        <w:t>Tables 2-4</w:t>
      </w:r>
      <w:r w:rsidR="002C2778">
        <w:rPr>
          <w:shd w:val="clear" w:color="auto" w:fill="FFFFFF"/>
        </w:rPr>
        <w:t xml:space="preserve"> summari</w:t>
      </w:r>
      <w:r w:rsidR="00207FBE">
        <w:rPr>
          <w:shd w:val="clear" w:color="auto" w:fill="FFFFFF"/>
        </w:rPr>
        <w:t xml:space="preserve">se </w:t>
      </w:r>
      <w:r w:rsidR="002C2778">
        <w:rPr>
          <w:shd w:val="clear" w:color="auto" w:fill="FFFFFF"/>
        </w:rPr>
        <w:t>studies in this area.</w:t>
      </w:r>
      <w:r w:rsidR="003556EC">
        <w:rPr>
          <w:shd w:val="clear" w:color="auto" w:fill="FFFFFF"/>
        </w:rPr>
        <w:t xml:space="preserve"> </w:t>
      </w:r>
      <w:r w:rsidR="0098077D">
        <w:rPr>
          <w:shd w:val="clear" w:color="auto" w:fill="FFFFFF"/>
        </w:rPr>
        <w:t xml:space="preserve">Chemotherapy </w:t>
      </w:r>
      <w:r w:rsidR="00042A6A">
        <w:rPr>
          <w:shd w:val="clear" w:color="auto" w:fill="FFFFFF"/>
        </w:rPr>
        <w:t xml:space="preserve">following high-dose chemotherapy </w:t>
      </w:r>
      <w:r w:rsidR="0098077D">
        <w:rPr>
          <w:shd w:val="clear" w:color="auto" w:fill="FFFFFF"/>
        </w:rPr>
        <w:t>is usually</w:t>
      </w:r>
      <w:r w:rsidR="00300F60">
        <w:rPr>
          <w:shd w:val="clear" w:color="auto" w:fill="FFFFFF"/>
        </w:rPr>
        <w:t xml:space="preserve"> gemcitabine with oxaliplatin and/or paclitaxel</w:t>
      </w:r>
      <w:r w:rsidR="006C1CB6">
        <w:rPr>
          <w:shd w:val="clear" w:color="auto" w:fill="FFFFFF"/>
        </w:rPr>
        <w:fldChar w:fldCharType="begin">
          <w:fldData xml:space="preserve">PEVuZE5vdGU+PENpdGU+PEF1dGhvcj5HaWxsaWdhbjwvQXV0aG9yPjxZZWFyPjIwMTk8L1llYXI+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</w:fldData>
        </w:fldChar>
      </w:r>
      <w:r w:rsidR="006C1CB6">
        <w:rPr>
          <w:shd w:val="clear" w:color="auto" w:fill="FFFFFF"/>
        </w:rPr>
        <w:instrText xml:space="preserve"> ADDIN EN.CITE </w:instrText>
      </w:r>
      <w:r w:rsidR="006C1CB6">
        <w:rPr>
          <w:shd w:val="clear" w:color="auto" w:fill="FFFFFF"/>
        </w:rPr>
        <w:fldChar w:fldCharType="begin">
          <w:fldData xml:space="preserve">PEVuZE5vdGU+PENpdGU+PEF1dGhvcj5HaWxsaWdhbjwvQXV0aG9yPjxZZWFyPjIwMTk8L1llYXI+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</w:fldData>
        </w:fldChar>
      </w:r>
      <w:r w:rsidR="006C1CB6">
        <w:rPr>
          <w:shd w:val="clear" w:color="auto" w:fill="FFFFFF"/>
        </w:rPr>
        <w:instrText xml:space="preserve"> ADDIN EN.CITE.DATA </w:instrText>
      </w:r>
      <w:r w:rsidR="006C1CB6">
        <w:rPr>
          <w:shd w:val="clear" w:color="auto" w:fill="FFFFFF"/>
        </w:rPr>
      </w:r>
      <w:r w:rsidR="006C1CB6">
        <w:rPr>
          <w:shd w:val="clear" w:color="auto" w:fill="FFFFFF"/>
        </w:rPr>
        <w:fldChar w:fldCharType="end"/>
      </w:r>
      <w:r w:rsidR="006C1CB6">
        <w:rPr>
          <w:shd w:val="clear" w:color="auto" w:fill="FFFFFF"/>
        </w:rPr>
      </w:r>
      <w:r w:rsidR="006C1CB6">
        <w:rPr>
          <w:shd w:val="clear" w:color="auto" w:fill="FFFFFF"/>
        </w:rPr>
        <w:fldChar w:fldCharType="separate"/>
      </w:r>
      <w:r w:rsidR="006C1CB6">
        <w:rPr>
          <w:noProof/>
          <w:shd w:val="clear" w:color="auto" w:fill="FFFFFF"/>
        </w:rPr>
        <w:t>[1]</w:t>
      </w:r>
      <w:r w:rsidR="006C1CB6">
        <w:rPr>
          <w:shd w:val="clear" w:color="auto" w:fill="FFFFFF"/>
        </w:rPr>
        <w:fldChar w:fldCharType="end"/>
      </w:r>
      <w:r w:rsidR="00300F60">
        <w:rPr>
          <w:shd w:val="clear" w:color="auto" w:fill="FFFFFF"/>
        </w:rPr>
        <w:t>.</w:t>
      </w:r>
      <w:r w:rsidR="00250F9B">
        <w:rPr>
          <w:shd w:val="clear" w:color="auto" w:fill="FFFFFF"/>
        </w:rPr>
        <w:t xml:space="preserve"> </w:t>
      </w:r>
      <w:r w:rsidR="00632BD2">
        <w:rPr>
          <w:shd w:val="clear" w:color="auto" w:fill="FFFFFF"/>
        </w:rPr>
        <w:t>In this setting l</w:t>
      </w:r>
      <w:r w:rsidR="00250F9B">
        <w:rPr>
          <w:shd w:val="clear" w:color="auto" w:fill="FFFFFF"/>
        </w:rPr>
        <w:t xml:space="preserve">ong-term survival </w:t>
      </w:r>
      <w:r w:rsidR="00632BD2">
        <w:rPr>
          <w:shd w:val="clear" w:color="auto" w:fill="FFFFFF"/>
        </w:rPr>
        <w:t xml:space="preserve">is achieved in </w:t>
      </w:r>
      <w:r w:rsidR="005D0791">
        <w:rPr>
          <w:shd w:val="clear" w:color="auto" w:fill="FFFFFF"/>
        </w:rPr>
        <w:t xml:space="preserve">only </w:t>
      </w:r>
      <w:r w:rsidR="00632BD2">
        <w:rPr>
          <w:shd w:val="clear" w:color="auto" w:fill="FFFFFF"/>
        </w:rPr>
        <w:t>10-15%</w:t>
      </w:r>
      <w:r w:rsidR="00F42162">
        <w:rPr>
          <w:shd w:val="clear" w:color="auto" w:fill="FFFFFF"/>
        </w:rPr>
        <w:fldChar w:fldCharType="begin">
          <w:fldData xml:space="preserve">PEVuZE5vdGU+PENpdGU+PEF1dGhvcj5PZWNoc2xlPC9BdXRob3I+PFllYXI+MjAxMTwvWWVhcj48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</w:fldData>
        </w:fldChar>
      </w:r>
      <w:r w:rsidR="009D3D7E">
        <w:rPr>
          <w:shd w:val="clear" w:color="auto" w:fill="FFFFFF"/>
        </w:rPr>
        <w:instrText xml:space="preserve"> ADDIN EN.CITE </w:instrText>
      </w:r>
      <w:r w:rsidR="009D3D7E">
        <w:rPr>
          <w:shd w:val="clear" w:color="auto" w:fill="FFFFFF"/>
        </w:rPr>
        <w:fldChar w:fldCharType="begin">
          <w:fldData xml:space="preserve">PEVuZE5vdGU+PENpdGU+PEF1dGhvcj5PZWNoc2xlPC9BdXRob3I+PFllYXI+MjAxMTwvWWVhcj48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</w:fldData>
        </w:fldChar>
      </w:r>
      <w:r w:rsidR="009D3D7E">
        <w:rPr>
          <w:shd w:val="clear" w:color="auto" w:fill="FFFFFF"/>
        </w:rPr>
        <w:instrText xml:space="preserve"> ADDIN EN.CITE.DATA </w:instrText>
      </w:r>
      <w:r w:rsidR="009D3D7E">
        <w:rPr>
          <w:shd w:val="clear" w:color="auto" w:fill="FFFFFF"/>
        </w:rPr>
      </w:r>
      <w:r w:rsidR="009D3D7E">
        <w:rPr>
          <w:shd w:val="clear" w:color="auto" w:fill="FFFFFF"/>
        </w:rPr>
        <w:fldChar w:fldCharType="end"/>
      </w:r>
      <w:r w:rsidR="00F42162">
        <w:rPr>
          <w:shd w:val="clear" w:color="auto" w:fill="FFFFFF"/>
        </w:rPr>
      </w:r>
      <w:r w:rsidR="00F42162">
        <w:rPr>
          <w:shd w:val="clear" w:color="auto" w:fill="FFFFFF"/>
        </w:rPr>
        <w:fldChar w:fldCharType="separate"/>
      </w:r>
      <w:r w:rsidR="009D3D7E">
        <w:rPr>
          <w:noProof/>
          <w:shd w:val="clear" w:color="auto" w:fill="FFFFFF"/>
        </w:rPr>
        <w:t>[69]</w:t>
      </w:r>
      <w:r w:rsidR="00F42162">
        <w:rPr>
          <w:shd w:val="clear" w:color="auto" w:fill="FFFFFF"/>
        </w:rPr>
        <w:fldChar w:fldCharType="end"/>
      </w:r>
      <w:r w:rsidR="002B3E52">
        <w:rPr>
          <w:shd w:val="clear" w:color="auto" w:fill="FFFFFF"/>
        </w:rPr>
        <w:t xml:space="preserve"> and there remains a need for more effective treatments. </w:t>
      </w:r>
      <w:r w:rsidR="00F234FC" w:rsidRPr="00065B21">
        <w:rPr>
          <w:rFonts w:cstheme="minorHAnsi"/>
          <w:shd w:val="clear" w:color="auto" w:fill="FFFFFF"/>
        </w:rPr>
        <w:t xml:space="preserve">In the first trial of </w:t>
      </w:r>
      <w:r w:rsidR="00794075" w:rsidRPr="00065B21">
        <w:rPr>
          <w:rFonts w:cstheme="minorHAnsi"/>
          <w:shd w:val="clear" w:color="auto" w:fill="FFFFFF"/>
        </w:rPr>
        <w:t xml:space="preserve">ICI in </w:t>
      </w:r>
      <w:r w:rsidR="00065B21">
        <w:rPr>
          <w:rFonts w:cstheme="minorHAnsi"/>
          <w:shd w:val="clear" w:color="auto" w:fill="FFFFFF"/>
        </w:rPr>
        <w:t xml:space="preserve">refractory </w:t>
      </w:r>
      <w:r w:rsidR="00794075" w:rsidRPr="00065B21">
        <w:rPr>
          <w:rFonts w:cstheme="minorHAnsi"/>
          <w:shd w:val="clear" w:color="auto" w:fill="FFFFFF"/>
        </w:rPr>
        <w:t>GCT</w:t>
      </w:r>
      <w:r w:rsidR="00065B21" w:rsidRPr="00065B21">
        <w:rPr>
          <w:rFonts w:cstheme="minorHAnsi"/>
          <w:shd w:val="clear" w:color="auto" w:fill="FFFFFF"/>
        </w:rPr>
        <w:t xml:space="preserve"> single-agent</w:t>
      </w:r>
      <w:r w:rsidR="00607952" w:rsidRPr="00065B21">
        <w:rPr>
          <w:rFonts w:cstheme="minorHAnsi"/>
          <w:shd w:val="clear" w:color="auto" w:fill="FFFFFF"/>
        </w:rPr>
        <w:t xml:space="preserve"> pembrolizumab did not </w:t>
      </w:r>
      <w:r w:rsidR="00607952" w:rsidRPr="00065B21">
        <w:rPr>
          <w:rFonts w:cstheme="minorHAnsi"/>
          <w:color w:val="212121"/>
          <w:shd w:val="clear" w:color="auto" w:fill="FFFFFF"/>
        </w:rPr>
        <w:t>appear to have clinically meaningful activity</w:t>
      </w:r>
      <w:r w:rsidR="00C86482">
        <w:rPr>
          <w:rFonts w:cstheme="minorHAnsi"/>
          <w:color w:val="212121"/>
          <w:shd w:val="clear" w:color="auto" w:fill="FFFFFF"/>
        </w:rPr>
        <w:fldChar w:fldCharType="begin">
          <w:fldData xml:space="preserve">PEVuZE5vdGU+PENpdGU+PEF1dGhvcj5BZHJhPC9BdXRob3I+PFllYXI+MjAxODwvWWVhcj48UmVj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</w:fldData>
        </w:fldChar>
      </w:r>
      <w:r w:rsidR="009D3D7E">
        <w:rPr>
          <w:rFonts w:cstheme="minorHAnsi"/>
          <w:color w:val="212121"/>
          <w:shd w:val="clear" w:color="auto" w:fill="FFFFFF"/>
        </w:rPr>
        <w:instrText xml:space="preserve"> ADDIN EN.CITE </w:instrText>
      </w:r>
      <w:r w:rsidR="009D3D7E">
        <w:rPr>
          <w:rFonts w:cstheme="minorHAnsi"/>
          <w:color w:val="212121"/>
          <w:shd w:val="clear" w:color="auto" w:fill="FFFFFF"/>
        </w:rPr>
        <w:fldChar w:fldCharType="begin">
          <w:fldData xml:space="preserve">PEVuZE5vdGU+PENpdGU+PEF1dGhvcj5BZHJhPC9BdXRob3I+PFllYXI+MjAxODwvWWVhcj48UmVj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</w:fldData>
        </w:fldChar>
      </w:r>
      <w:r w:rsidR="009D3D7E">
        <w:rPr>
          <w:rFonts w:cstheme="minorHAnsi"/>
          <w:color w:val="212121"/>
          <w:shd w:val="clear" w:color="auto" w:fill="FFFFFF"/>
        </w:rPr>
        <w:instrText xml:space="preserve"> ADDIN EN.CITE.DATA </w:instrText>
      </w:r>
      <w:r w:rsidR="009D3D7E">
        <w:rPr>
          <w:rFonts w:cstheme="minorHAnsi"/>
          <w:color w:val="212121"/>
          <w:shd w:val="clear" w:color="auto" w:fill="FFFFFF"/>
        </w:rPr>
      </w:r>
      <w:r w:rsidR="009D3D7E">
        <w:rPr>
          <w:rFonts w:cstheme="minorHAnsi"/>
          <w:color w:val="212121"/>
          <w:shd w:val="clear" w:color="auto" w:fill="FFFFFF"/>
        </w:rPr>
        <w:fldChar w:fldCharType="end"/>
      </w:r>
      <w:r w:rsidR="00C86482">
        <w:rPr>
          <w:rFonts w:cstheme="minorHAnsi"/>
          <w:color w:val="212121"/>
          <w:shd w:val="clear" w:color="auto" w:fill="FFFFFF"/>
        </w:rPr>
      </w:r>
      <w:r w:rsidR="00C86482">
        <w:rPr>
          <w:rFonts w:cstheme="minorHAnsi"/>
          <w:color w:val="212121"/>
          <w:shd w:val="clear" w:color="auto" w:fill="FFFFFF"/>
        </w:rPr>
        <w:fldChar w:fldCharType="separate"/>
      </w:r>
      <w:r w:rsidR="009D3D7E">
        <w:rPr>
          <w:rFonts w:cstheme="minorHAnsi"/>
          <w:noProof/>
          <w:color w:val="212121"/>
          <w:shd w:val="clear" w:color="auto" w:fill="FFFFFF"/>
        </w:rPr>
        <w:t>[70]</w:t>
      </w:r>
      <w:r w:rsidR="00C86482">
        <w:rPr>
          <w:rFonts w:cstheme="minorHAnsi"/>
          <w:color w:val="212121"/>
          <w:shd w:val="clear" w:color="auto" w:fill="FFFFFF"/>
        </w:rPr>
        <w:fldChar w:fldCharType="end"/>
      </w:r>
      <w:r w:rsidR="00065B21">
        <w:rPr>
          <w:rFonts w:cstheme="minorHAnsi"/>
          <w:color w:val="212121"/>
          <w:shd w:val="clear" w:color="auto" w:fill="FFFFFF"/>
        </w:rPr>
        <w:t>.</w:t>
      </w:r>
    </w:p>
    <w:p w14:paraId="5469A7F7" w14:textId="77777777" w:rsidR="009F61EE" w:rsidRPr="00395781" w:rsidRDefault="009F61EE" w:rsidP="000F0F64">
      <w:pPr>
        <w:spacing w:after="0" w:line="480" w:lineRule="auto"/>
        <w:contextualSpacing/>
        <w:rPr>
          <w:shd w:val="clear" w:color="auto" w:fill="FFFFFF"/>
        </w:rPr>
      </w:pPr>
    </w:p>
    <w:p w14:paraId="379102B2" w14:textId="5389689C" w:rsidR="009F61EE" w:rsidRPr="00DF116C" w:rsidRDefault="009F61EE" w:rsidP="009F61EE">
      <w:pPr>
        <w:spacing w:after="0" w:line="480" w:lineRule="auto"/>
        <w:contextualSpacing/>
        <w:rPr>
          <w:rFonts w:cstheme="minorHAnsi"/>
          <w:b/>
          <w:bCs/>
          <w:u w:val="single"/>
        </w:rPr>
      </w:pPr>
      <w:r w:rsidRPr="00A33C32">
        <w:rPr>
          <w:rFonts w:cstheme="minorHAnsi"/>
          <w:b/>
          <w:bCs/>
          <w:u w:val="single"/>
        </w:rPr>
        <w:t>Strategies to overcome platinum resistance</w:t>
      </w:r>
    </w:p>
    <w:p w14:paraId="51213B1C" w14:textId="7AF13631" w:rsidR="009F61EE" w:rsidRPr="00A33C32" w:rsidRDefault="009F61EE" w:rsidP="009F61EE">
      <w:pPr>
        <w:spacing w:after="0" w:line="480" w:lineRule="auto"/>
        <w:contextualSpacing/>
        <w:rPr>
          <w:rFonts w:cstheme="minorHAnsi"/>
        </w:rPr>
      </w:pPr>
      <w:r w:rsidRPr="00A33C32">
        <w:rPr>
          <w:rFonts w:cstheme="minorHAnsi"/>
        </w:rPr>
        <w:t>Targeting a single resistance mechanism may be inadequate for chemosensitisation.</w:t>
      </w:r>
      <w:r>
        <w:rPr>
          <w:rFonts w:cstheme="minorHAnsi"/>
        </w:rPr>
        <w:t xml:space="preserve"> </w:t>
      </w:r>
      <w:r w:rsidRPr="00A33C32">
        <w:rPr>
          <w:rFonts w:cstheme="minorHAnsi"/>
        </w:rPr>
        <w:t xml:space="preserve">Novel combination strategies are likely to be the most successful way of circumventing platinum resistance with promising </w:t>
      </w:r>
      <w:r>
        <w:rPr>
          <w:rFonts w:cstheme="minorHAnsi"/>
        </w:rPr>
        <w:t xml:space="preserve">recent </w:t>
      </w:r>
      <w:r w:rsidRPr="00A33C32">
        <w:rPr>
          <w:rFonts w:cstheme="minorHAnsi"/>
        </w:rPr>
        <w:t xml:space="preserve">developments, particularly in targeting epigenetic </w:t>
      </w:r>
      <w:r w:rsidR="002B0659">
        <w:rPr>
          <w:rFonts w:cstheme="minorHAnsi"/>
        </w:rPr>
        <w:t>resistance mechanisms</w:t>
      </w:r>
      <w:r w:rsidRPr="00A33C32">
        <w:rPr>
          <w:rFonts w:cstheme="minorHAnsi"/>
        </w:rPr>
        <w:t xml:space="preserve">. DNA methyltransferase inhibitors (DNMTi) have been combined with </w:t>
      </w:r>
      <w:r>
        <w:t>PBC</w:t>
      </w:r>
      <w:r w:rsidRPr="00A33C32" w:rsidDel="00E302E1">
        <w:rPr>
          <w:rFonts w:cstheme="minorHAnsi"/>
        </w:rPr>
        <w:t xml:space="preserve"> </w:t>
      </w:r>
      <w:r w:rsidRPr="00A33C32">
        <w:rPr>
          <w:rFonts w:cstheme="minorHAnsi"/>
        </w:rPr>
        <w:t xml:space="preserve">in early phase clinical trials with some success. A phase II trial of the DNMTi guadecitabine in combination with carboplatin for platinum-resistant recurrent ovarian cancer </w:t>
      </w:r>
      <w:r w:rsidRPr="00A33C32">
        <w:t>did not meet its PFS primary endpoint despite an intriguing trend in favour of the DNMTi/platinum combination arm (median PFS 16.3 versus 9.1 weeks, p=0.07). However, the 6</w:t>
      </w:r>
      <w:r w:rsidR="00FA11A8">
        <w:t>-</w:t>
      </w:r>
      <w:r w:rsidRPr="00A33C32">
        <w:t>month progression-free rate (secondary endpoint) was significantly higher in the guadecitabine/carboplatin group (37% versus 11%; p=0.003)</w:t>
      </w:r>
      <w:r w:rsidRPr="00A33C32">
        <w:fldChar w:fldCharType="begin">
          <w:fldData xml:space="preserve">PEVuZE5vdGU+PENpdGU+PEF1dGhvcj5PemE8L0F1dGhvcj48WWVhcj4yMDIwPC9ZZWFyPjxSZWNO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</w:fldData>
        </w:fldChar>
      </w:r>
      <w:r w:rsidR="009D3D7E">
        <w:instrText xml:space="preserve"> ADDIN EN.CITE </w:instrText>
      </w:r>
      <w:r w:rsidR="009D3D7E">
        <w:fldChar w:fldCharType="begin">
          <w:fldData xml:space="preserve">PEVuZE5vdGU+PENpdGU+PEF1dGhvcj5PemE8L0F1dGhvcj48WWVhcj4yMDIwPC9ZZWFyPjxSZWNO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</w:fldData>
        </w:fldChar>
      </w:r>
      <w:r w:rsidR="009D3D7E">
        <w:instrText xml:space="preserve"> ADDIN EN.CITE.DATA </w:instrText>
      </w:r>
      <w:r w:rsidR="009D3D7E">
        <w:fldChar w:fldCharType="end"/>
      </w:r>
      <w:r w:rsidRPr="00A33C32">
        <w:fldChar w:fldCharType="separate"/>
      </w:r>
      <w:r w:rsidR="009D3D7E">
        <w:rPr>
          <w:noProof/>
        </w:rPr>
        <w:t>[71]</w:t>
      </w:r>
      <w:r w:rsidRPr="00A33C32">
        <w:fldChar w:fldCharType="end"/>
      </w:r>
      <w:r w:rsidRPr="00A33C32">
        <w:t xml:space="preserve">. </w:t>
      </w:r>
      <w:r w:rsidRPr="00A33C32">
        <w:rPr>
          <w:rFonts w:cstheme="minorHAnsi"/>
        </w:rPr>
        <w:t xml:space="preserve">The phase Ib/IIa SPIRE trial </w:t>
      </w:r>
      <w:r w:rsidRPr="00A33C32">
        <w:t xml:space="preserve">defined a safe dose and schedule of guadecitabine in combination with </w:t>
      </w:r>
      <w:r w:rsidR="00C5452D">
        <w:t>GC</w:t>
      </w:r>
      <w:r w:rsidRPr="00A33C32">
        <w:t xml:space="preserve"> for solid </w:t>
      </w:r>
      <w:r w:rsidRPr="00A33C32">
        <w:lastRenderedPageBreak/>
        <w:t>cancers.</w:t>
      </w:r>
      <w:r w:rsidRPr="00A33C32">
        <w:rPr>
          <w:sz w:val="14"/>
          <w:szCs w:val="14"/>
        </w:rPr>
        <w:t xml:space="preserve"> </w:t>
      </w:r>
      <w:r w:rsidRPr="00A33C32">
        <w:t>Although not designed to formally assess clinical efficacy, clinical benefit was seen in some patients</w:t>
      </w:r>
      <w:r>
        <w:t xml:space="preserve"> with </w:t>
      </w:r>
      <w:r>
        <w:rPr>
          <w:sz w:val="14"/>
          <w:szCs w:val="14"/>
        </w:rPr>
        <w:t xml:space="preserve"> </w:t>
      </w:r>
      <w:r w:rsidRPr="00A33C32">
        <w:t xml:space="preserve">multiply pre-treated, platinum-resistant, </w:t>
      </w:r>
      <w:r w:rsidR="00834516">
        <w:t>GCT</w:t>
      </w:r>
      <w:r w:rsidRPr="00A33C32">
        <w:t xml:space="preserve"> </w:t>
      </w:r>
      <w:r w:rsidRPr="00A33C32">
        <w:fldChar w:fldCharType="begin">
          <w:fldData xml:space="preserve">PEVuZE5vdGU+PENpdGU+PEF1dGhvcj5DcmFiYjwvQXV0aG9yPjxZZWFyPjIwMjE8L1llYXI+PFJl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</w:fldData>
        </w:fldChar>
      </w:r>
      <w:r w:rsidR="009D3D7E">
        <w:instrText xml:space="preserve"> ADDIN EN.CITE </w:instrText>
      </w:r>
      <w:r w:rsidR="009D3D7E">
        <w:fldChar w:fldCharType="begin">
          <w:fldData xml:space="preserve">PEVuZE5vdGU+PENpdGU+PEF1dGhvcj5DcmFiYjwvQXV0aG9yPjxZZWFyPjIwMjE8L1llYXI+PFJl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</w:fldData>
        </w:fldChar>
      </w:r>
      <w:r w:rsidR="009D3D7E">
        <w:instrText xml:space="preserve"> ADDIN EN.CITE.DATA </w:instrText>
      </w:r>
      <w:r w:rsidR="009D3D7E">
        <w:fldChar w:fldCharType="end"/>
      </w:r>
      <w:r w:rsidRPr="00A33C32">
        <w:fldChar w:fldCharType="separate"/>
      </w:r>
      <w:r w:rsidR="009D3D7E">
        <w:rPr>
          <w:noProof/>
        </w:rPr>
        <w:t>[72]</w:t>
      </w:r>
      <w:r w:rsidRPr="00A33C32">
        <w:fldChar w:fldCharType="end"/>
      </w:r>
      <w:r w:rsidRPr="00A33C32">
        <w:t>.</w:t>
      </w:r>
    </w:p>
    <w:p w14:paraId="02E56FDA" w14:textId="77777777" w:rsidR="009F61EE" w:rsidRPr="00A33C32" w:rsidRDefault="009F61EE" w:rsidP="009F61EE">
      <w:pPr>
        <w:spacing w:after="0" w:line="480" w:lineRule="auto"/>
        <w:contextualSpacing/>
        <w:rPr>
          <w:rFonts w:cstheme="minorHAnsi"/>
          <w:color w:val="FF00FF"/>
        </w:rPr>
      </w:pPr>
    </w:p>
    <w:p w14:paraId="3700A708" w14:textId="303A3979" w:rsidR="009F61EE" w:rsidRPr="00A33C32" w:rsidRDefault="009F61EE" w:rsidP="009F61EE">
      <w:pPr>
        <w:spacing w:after="0" w:line="480" w:lineRule="auto"/>
        <w:contextualSpacing/>
        <w:rPr>
          <w:rFonts w:cstheme="minorHAnsi"/>
        </w:rPr>
      </w:pPr>
      <w:r>
        <w:rPr>
          <w:rFonts w:cstheme="minorHAnsi"/>
        </w:rPr>
        <w:t>T</w:t>
      </w:r>
      <w:r w:rsidRPr="00A33C32">
        <w:rPr>
          <w:rFonts w:cstheme="minorHAnsi"/>
        </w:rPr>
        <w:t xml:space="preserve">ransport of platinum </w:t>
      </w:r>
      <w:r>
        <w:rPr>
          <w:rFonts w:cstheme="minorHAnsi"/>
        </w:rPr>
        <w:t>agents</w:t>
      </w:r>
      <w:r w:rsidRPr="00A33C32">
        <w:rPr>
          <w:rFonts w:cstheme="minorHAnsi"/>
        </w:rPr>
        <w:t xml:space="preserve"> into cells occurs via copper transport proteins, namely CTR1. In preclinical studies copper-lowering agents resensitised platinum-resistant tumour cells to platinum therapy through upregulated expression of CTR1 and enhanced platinum uptake. A subsequent phase</w:t>
      </w:r>
      <w:r w:rsidR="00D6278D">
        <w:rPr>
          <w:rFonts w:cstheme="minorHAnsi"/>
        </w:rPr>
        <w:t xml:space="preserve"> </w:t>
      </w:r>
      <w:r w:rsidRPr="00A33C32">
        <w:rPr>
          <w:rFonts w:cstheme="minorHAnsi"/>
        </w:rPr>
        <w:t>1 trial of carboplatin combin</w:t>
      </w:r>
      <w:r>
        <w:rPr>
          <w:rFonts w:cstheme="minorHAnsi"/>
        </w:rPr>
        <w:t>ed</w:t>
      </w:r>
      <w:r w:rsidRPr="00A33C32">
        <w:rPr>
          <w:rFonts w:cstheme="minorHAnsi"/>
        </w:rPr>
        <w:t xml:space="preserve"> with the copper-lowering agent trientine showed promising evidence of anti-tumour activity warrant</w:t>
      </w:r>
      <w:r>
        <w:rPr>
          <w:rFonts w:cstheme="minorHAnsi"/>
        </w:rPr>
        <w:t>ing</w:t>
      </w:r>
      <w:r w:rsidRPr="00A33C32">
        <w:rPr>
          <w:rFonts w:cstheme="minorHAnsi"/>
        </w:rPr>
        <w:t xml:space="preserve"> further investigation</w:t>
      </w:r>
      <w:r w:rsidRPr="00A33C32">
        <w:rPr>
          <w:rFonts w:cstheme="minorHAnsi"/>
        </w:rPr>
        <w:fldChar w:fldCharType="begin">
          <w:fldData xml:space="preserve">PEVuZE5vdGU+PENpdGU+PEF1dGhvcj5GdTwvQXV0aG9yPjxZZWFyPjIwMTQ8L1llYXI+PFJlY051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</w:fldData>
        </w:fldChar>
      </w:r>
      <w:r w:rsidR="009D3D7E">
        <w:rPr>
          <w:rFonts w:cstheme="minorHAnsi"/>
        </w:rPr>
        <w:instrText xml:space="preserve"> ADDIN EN.CITE </w:instrText>
      </w:r>
      <w:r w:rsidR="009D3D7E">
        <w:rPr>
          <w:rFonts w:cstheme="minorHAnsi"/>
        </w:rPr>
        <w:fldChar w:fldCharType="begin">
          <w:fldData xml:space="preserve">PEVuZE5vdGU+PENpdGU+PEF1dGhvcj5GdTwvQXV0aG9yPjxZZWFyPjIwMTQ8L1llYXI+PFJlY051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Pr="00A33C32">
        <w:rPr>
          <w:rFonts w:cstheme="minorHAnsi"/>
        </w:rPr>
      </w:r>
      <w:r w:rsidRPr="00A33C32">
        <w:rPr>
          <w:rFonts w:cstheme="minorHAnsi"/>
        </w:rPr>
        <w:fldChar w:fldCharType="separate"/>
      </w:r>
      <w:r w:rsidR="009D3D7E">
        <w:rPr>
          <w:rFonts w:cstheme="minorHAnsi"/>
          <w:noProof/>
        </w:rPr>
        <w:t>[73]</w:t>
      </w:r>
      <w:r w:rsidRPr="00A33C32">
        <w:rPr>
          <w:rFonts w:cstheme="minorHAnsi"/>
        </w:rPr>
        <w:fldChar w:fldCharType="end"/>
      </w:r>
      <w:r w:rsidRPr="00A33C32">
        <w:rPr>
          <w:rFonts w:cstheme="minorHAnsi"/>
        </w:rPr>
        <w:t xml:space="preserve">. Cisplatin is transported out of cells by the copper transport protein ATP7B, and increased ATP7B expression </w:t>
      </w:r>
      <w:r>
        <w:rPr>
          <w:rFonts w:cstheme="minorHAnsi"/>
        </w:rPr>
        <w:t xml:space="preserve">is </w:t>
      </w:r>
      <w:r w:rsidRPr="00A33C32">
        <w:rPr>
          <w:rFonts w:cstheme="minorHAnsi"/>
        </w:rPr>
        <w:t>associated with cisplatin resistance</w:t>
      </w:r>
      <w:r w:rsidRPr="00A33C32">
        <w:rPr>
          <w:rFonts w:cstheme="minorHAnsi"/>
        </w:rPr>
        <w:fldChar w:fldCharType="begin"/>
      </w:r>
      <w:r>
        <w:rPr>
          <w:rFonts w:cstheme="minorHAnsi"/>
        </w:rPr>
        <w:instrText xml:space="preserve"> ADDIN EN.CITE &lt;EndNote&gt;&lt;Cite&gt;&lt;Author&gt;Amable&lt;/Author&gt;&lt;Year&gt;2016&lt;/Year&gt;&lt;RecNum&gt;167&lt;/RecNum&gt;&lt;DisplayText&gt;[3]&lt;/DisplayText&gt;&lt;record&gt;&lt;rec-number&gt;167&lt;/rec-number&gt;&lt;foreign-keys&gt;&lt;key app="EN" db-id="5e9fdfxty0frr2ewdtpp9dfarp02f50t5vvw" timestamp="1635334164"&gt;167&lt;/key&gt;&lt;/foreign-keys&gt;&lt;ref-type name="Journal Article"&gt;17&lt;/ref-type&gt;&lt;contributors&gt;&lt;authors&gt;&lt;author&gt;Amable, L.&lt;/author&gt;&lt;/authors&gt;&lt;/contributors&gt;&lt;auth-address&gt;National Institute on Minority Health and Health Disparities, National Institutes of Health, 9000 Rockville Pike, Bethesda, MD 20892, United States. Electronic address: lauren.amable@nih.gov.&lt;/auth-address&gt;&lt;titles&gt;&lt;title&gt;Cisplatin resistance and opportunities for precision medicine&lt;/title&gt;&lt;secondary-title&gt;Pharmacol Res&lt;/secondary-title&gt;&lt;/titles&gt;&lt;periodical&gt;&lt;full-title&gt;Pharmacol Res&lt;/full-title&gt;&lt;/periodical&gt;&lt;pages&gt;27-36&lt;/pages&gt;&lt;volume&gt;106&lt;/volume&gt;&lt;edition&gt;2016/01/26&lt;/edition&gt;&lt;keywords&gt;&lt;keyword&gt;Antineoplastic Agents/*adverse effects/*therapeutic use&lt;/keyword&gt;&lt;keyword&gt;Cisplatin/*adverse effects/*therapeutic use&lt;/keyword&gt;&lt;keyword&gt;Drug Resistance, Neoplasm/*drug effects&lt;/keyword&gt;&lt;keyword&gt;Humans&lt;/keyword&gt;&lt;keyword&gt;Neoplasms/*drug therapy&lt;/keyword&gt;&lt;keyword&gt;Precision Medicine/*methods&lt;/keyword&gt;&lt;keyword&gt;ABC transporters&lt;/keyword&gt;&lt;keyword&gt;Cisplatin resistance&lt;/keyword&gt;&lt;keyword&gt;Copper transporters&lt;/keyword&gt;&lt;keyword&gt;Ercc1&lt;/keyword&gt;&lt;keyword&gt;Glutathione&lt;/keyword&gt;&lt;keyword&gt;Nucleotide excision repair&lt;/keyword&gt;&lt;/keywords&gt;&lt;dates&gt;&lt;year&gt;2016&lt;/year&gt;&lt;pub-dates&gt;&lt;date&gt;Apr&lt;/date&gt;&lt;/pub-dates&gt;&lt;/dates&gt;&lt;isbn&gt;1096-1186 (Electronic)&amp;#xD;1043-6618 (Linking)&lt;/isbn&gt;&lt;accession-num&gt;26804248&lt;/accession-num&gt;&lt;urls&gt;&lt;related-urls&gt;&lt;url&gt;https://www.ncbi.nlm.nih.gov/pubmed/26804248&lt;/url&gt;&lt;/related-urls&gt;&lt;/urls&gt;&lt;electronic-resource-num&gt;10.1016/j.phrs.2016.01.001&lt;/electronic-resource-num&gt;&lt;/record&gt;&lt;/Cite&gt;&lt;/EndNote&gt;</w:instrText>
      </w:r>
      <w:r w:rsidRPr="00A33C32">
        <w:rPr>
          <w:rFonts w:cstheme="minorHAnsi"/>
        </w:rPr>
        <w:fldChar w:fldCharType="separate"/>
      </w:r>
      <w:r>
        <w:rPr>
          <w:rFonts w:cstheme="minorHAnsi"/>
          <w:noProof/>
        </w:rPr>
        <w:t>[3]</w:t>
      </w:r>
      <w:r w:rsidRPr="00A33C32">
        <w:rPr>
          <w:rFonts w:cstheme="minorHAnsi"/>
        </w:rPr>
        <w:fldChar w:fldCharType="end"/>
      </w:r>
      <w:r w:rsidRPr="00A33C32">
        <w:rPr>
          <w:rFonts w:cstheme="minorHAnsi"/>
        </w:rPr>
        <w:t>. Subsequent data found nano-</w:t>
      </w:r>
      <w:r>
        <w:rPr>
          <w:rFonts w:cstheme="minorHAnsi"/>
        </w:rPr>
        <w:t>liposomal</w:t>
      </w:r>
      <w:r w:rsidRPr="00A33C32">
        <w:rPr>
          <w:rFonts w:cstheme="minorHAnsi"/>
        </w:rPr>
        <w:t xml:space="preserve"> </w:t>
      </w:r>
      <w:r>
        <w:rPr>
          <w:rFonts w:cstheme="minorHAnsi"/>
        </w:rPr>
        <w:t xml:space="preserve">administered </w:t>
      </w:r>
      <w:r w:rsidRPr="00A33C32">
        <w:rPr>
          <w:rFonts w:cstheme="minorHAnsi"/>
        </w:rPr>
        <w:t>ATP7B siRNA combin</w:t>
      </w:r>
      <w:r>
        <w:rPr>
          <w:rFonts w:cstheme="minorHAnsi"/>
        </w:rPr>
        <w:t>ed</w:t>
      </w:r>
      <w:r w:rsidRPr="00A33C32">
        <w:rPr>
          <w:rFonts w:cstheme="minorHAnsi"/>
        </w:rPr>
        <w:t xml:space="preserve"> with cisplatin was highly effective at reducing tumour growth in ovarian carcinoma mouse models</w:t>
      </w:r>
      <w:r w:rsidRPr="00A33C32">
        <w:rPr>
          <w:rFonts w:cstheme="minorHAnsi"/>
        </w:rPr>
        <w:fldChar w:fldCharType="begin">
          <w:fldData xml:space="preserve">PEVuZE5vdGU+PENpdGU+PEF1dGhvcj5NYW5nYWxhPC9BdXRob3I+PFllYXI+MjAwOTwvWWVhcj48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</w:fldData>
        </w:fldChar>
      </w:r>
      <w:r w:rsidR="009D3D7E">
        <w:rPr>
          <w:rFonts w:cstheme="minorHAnsi"/>
        </w:rPr>
        <w:instrText xml:space="preserve"> ADDIN EN.CITE </w:instrText>
      </w:r>
      <w:r w:rsidR="009D3D7E">
        <w:rPr>
          <w:rFonts w:cstheme="minorHAnsi"/>
        </w:rPr>
        <w:fldChar w:fldCharType="begin">
          <w:fldData xml:space="preserve">PEVuZE5vdGU+PENpdGU+PEF1dGhvcj5NYW5nYWxhPC9BdXRob3I+PFllYXI+MjAwOTwvWWVhcj48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</w:fldData>
        </w:fldChar>
      </w:r>
      <w:r w:rsidR="009D3D7E">
        <w:rPr>
          <w:rFonts w:cstheme="minorHAnsi"/>
        </w:rPr>
        <w:instrText xml:space="preserve"> ADDIN EN.CITE.DATA </w:instrText>
      </w:r>
      <w:r w:rsidR="009D3D7E">
        <w:rPr>
          <w:rFonts w:cstheme="minorHAnsi"/>
        </w:rPr>
      </w:r>
      <w:r w:rsidR="009D3D7E">
        <w:rPr>
          <w:rFonts w:cstheme="minorHAnsi"/>
        </w:rPr>
        <w:fldChar w:fldCharType="end"/>
      </w:r>
      <w:r w:rsidRPr="00A33C32">
        <w:rPr>
          <w:rFonts w:cstheme="minorHAnsi"/>
        </w:rPr>
      </w:r>
      <w:r w:rsidRPr="00A33C32">
        <w:rPr>
          <w:rFonts w:cstheme="minorHAnsi"/>
        </w:rPr>
        <w:fldChar w:fldCharType="separate"/>
      </w:r>
      <w:r w:rsidR="009D3D7E">
        <w:rPr>
          <w:rFonts w:cstheme="minorHAnsi"/>
          <w:noProof/>
        </w:rPr>
        <w:t>[74, 75]</w:t>
      </w:r>
      <w:r w:rsidRPr="00A33C32">
        <w:rPr>
          <w:rFonts w:cstheme="minorHAnsi"/>
        </w:rPr>
        <w:fldChar w:fldCharType="end"/>
      </w:r>
      <w:r w:rsidRPr="00A33C32">
        <w:rPr>
          <w:rFonts w:cstheme="minorHAnsi"/>
        </w:rPr>
        <w:t>.</w:t>
      </w:r>
    </w:p>
    <w:p w14:paraId="2F14B786" w14:textId="77777777" w:rsidR="009F61EE" w:rsidRPr="00A33C32" w:rsidRDefault="009F61EE" w:rsidP="009F61EE">
      <w:pPr>
        <w:spacing w:after="0" w:line="480" w:lineRule="auto"/>
        <w:contextualSpacing/>
        <w:rPr>
          <w:rFonts w:cstheme="minorHAnsi"/>
        </w:rPr>
      </w:pPr>
    </w:p>
    <w:p w14:paraId="48D16373" w14:textId="57455832" w:rsidR="009F61EE" w:rsidRPr="00A33C32" w:rsidRDefault="009F61EE" w:rsidP="009F61EE">
      <w:pPr>
        <w:spacing w:after="0" w:line="480" w:lineRule="auto"/>
        <w:contextualSpacing/>
        <w:rPr>
          <w:bdr w:val="none" w:sz="0" w:space="0" w:color="auto" w:frame="1"/>
          <w:shd w:val="clear" w:color="auto" w:fill="FFFFFF"/>
        </w:rPr>
      </w:pPr>
      <w:r w:rsidRPr="00A33C32">
        <w:rPr>
          <w:rFonts w:cstheme="minorHAnsi"/>
        </w:rPr>
        <w:t xml:space="preserve">Aurora kinases are integral </w:t>
      </w:r>
      <w:r>
        <w:rPr>
          <w:rFonts w:cstheme="minorHAnsi"/>
        </w:rPr>
        <w:t>to</w:t>
      </w:r>
      <w:r w:rsidRPr="00A33C32">
        <w:rPr>
          <w:rFonts w:cstheme="minorHAnsi"/>
        </w:rPr>
        <w:t xml:space="preserve"> mitosis and the cell cycle and overexpressed</w:t>
      </w:r>
      <w:r>
        <w:rPr>
          <w:rFonts w:cstheme="minorHAnsi"/>
        </w:rPr>
        <w:t xml:space="preserve"> in</w:t>
      </w:r>
      <w:r w:rsidRPr="00A33C32">
        <w:rPr>
          <w:rFonts w:cstheme="minorHAnsi"/>
        </w:rPr>
        <w:t xml:space="preserve"> </w:t>
      </w:r>
      <w:r>
        <w:rPr>
          <w:rFonts w:cstheme="minorHAnsi"/>
        </w:rPr>
        <w:t>many</w:t>
      </w:r>
      <w:r w:rsidRPr="00A33C32">
        <w:rPr>
          <w:rFonts w:cstheme="minorHAnsi"/>
        </w:rPr>
        <w:t xml:space="preserve"> epithelial ovarian cancer</w:t>
      </w:r>
      <w:r>
        <w:rPr>
          <w:rFonts w:cstheme="minorHAnsi"/>
        </w:rPr>
        <w:t>s</w:t>
      </w:r>
      <w:r w:rsidRPr="00A33C32">
        <w:rPr>
          <w:rFonts w:cstheme="minorHAnsi"/>
        </w:rPr>
        <w:t>. A</w:t>
      </w:r>
      <w:r w:rsidRPr="00A33C32">
        <w:rPr>
          <w:bdr w:val="none" w:sz="0" w:space="0" w:color="auto" w:frame="1"/>
          <w:shd w:val="clear" w:color="auto" w:fill="FFFFFF"/>
        </w:rPr>
        <w:t>urora-A kinase has also been implicated in protecting cells from apoptosis induced by chemotherapy agents, including cisplatin. Combin</w:t>
      </w:r>
      <w:r>
        <w:rPr>
          <w:bdr w:val="none" w:sz="0" w:space="0" w:color="auto" w:frame="1"/>
          <w:shd w:val="clear" w:color="auto" w:fill="FFFFFF"/>
        </w:rPr>
        <w:t>ing</w:t>
      </w:r>
      <w:r w:rsidRPr="00A33C32">
        <w:rPr>
          <w:bdr w:val="none" w:sz="0" w:space="0" w:color="auto" w:frame="1"/>
          <w:shd w:val="clear" w:color="auto" w:fill="FFFFFF"/>
        </w:rPr>
        <w:t xml:space="preserve"> the pan-Aurora kinase inhibitor MK-0457 with cisplatin significantly reduced tumour growth and metastasis versus cisplatin alone in ovarian carcinoma mouse models</w:t>
      </w:r>
      <w:r w:rsidRPr="00A33C32">
        <w:rPr>
          <w:bdr w:val="none" w:sz="0" w:space="0" w:color="auto" w:frame="1"/>
          <w:shd w:val="clear" w:color="auto" w:fill="FFFFFF"/>
        </w:rPr>
        <w:fldChar w:fldCharType="begin">
          <w:fldData xml:space="preserve">PEVuZE5vdGU+PENpdGU+PEF1dGhvcj5TaGFoemFkPC9BdXRob3I+PFllYXI+MjAwOTwvWWVhcj48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</w:fldData>
        </w:fldChar>
      </w:r>
      <w:r w:rsidR="009D3D7E">
        <w:rPr>
          <w:bdr w:val="none" w:sz="0" w:space="0" w:color="auto" w:frame="1"/>
          <w:shd w:val="clear" w:color="auto" w:fill="FFFFFF"/>
        </w:rPr>
        <w:instrText xml:space="preserve"> ADDIN EN.CITE </w:instrText>
      </w:r>
      <w:r w:rsidR="009D3D7E">
        <w:rPr>
          <w:bdr w:val="none" w:sz="0" w:space="0" w:color="auto" w:frame="1"/>
          <w:shd w:val="clear" w:color="auto" w:fill="FFFFFF"/>
        </w:rPr>
        <w:fldChar w:fldCharType="begin">
          <w:fldData xml:space="preserve">PEVuZE5vdGU+PENpdGU+PEF1dGhvcj5TaGFoemFkPC9BdXRob3I+PFllYXI+MjAwOTwvWWVhcj48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</w:fldData>
        </w:fldChar>
      </w:r>
      <w:r w:rsidR="009D3D7E">
        <w:rPr>
          <w:bdr w:val="none" w:sz="0" w:space="0" w:color="auto" w:frame="1"/>
          <w:shd w:val="clear" w:color="auto" w:fill="FFFFFF"/>
        </w:rPr>
        <w:instrText xml:space="preserve"> ADDIN EN.CITE.DATA </w:instrText>
      </w:r>
      <w:r w:rsidR="009D3D7E">
        <w:rPr>
          <w:bdr w:val="none" w:sz="0" w:space="0" w:color="auto" w:frame="1"/>
          <w:shd w:val="clear" w:color="auto" w:fill="FFFFFF"/>
        </w:rPr>
      </w:r>
      <w:r w:rsidR="009D3D7E">
        <w:rPr>
          <w:bdr w:val="none" w:sz="0" w:space="0" w:color="auto" w:frame="1"/>
          <w:shd w:val="clear" w:color="auto" w:fill="FFFFFF"/>
        </w:rPr>
        <w:fldChar w:fldCharType="end"/>
      </w:r>
      <w:r w:rsidRPr="00A33C32">
        <w:rPr>
          <w:bdr w:val="none" w:sz="0" w:space="0" w:color="auto" w:frame="1"/>
          <w:shd w:val="clear" w:color="auto" w:fill="FFFFFF"/>
        </w:rPr>
      </w:r>
      <w:r w:rsidRPr="00A33C32">
        <w:rPr>
          <w:bdr w:val="none" w:sz="0" w:space="0" w:color="auto" w:frame="1"/>
          <w:shd w:val="clear" w:color="auto" w:fill="FFFFFF"/>
        </w:rPr>
        <w:fldChar w:fldCharType="separate"/>
      </w:r>
      <w:r w:rsidR="009D3D7E">
        <w:rPr>
          <w:noProof/>
          <w:bdr w:val="none" w:sz="0" w:space="0" w:color="auto" w:frame="1"/>
          <w:shd w:val="clear" w:color="auto" w:fill="FFFFFF"/>
        </w:rPr>
        <w:t>[75, 76]</w:t>
      </w:r>
      <w:r w:rsidRPr="00A33C32">
        <w:rPr>
          <w:bdr w:val="none" w:sz="0" w:space="0" w:color="auto" w:frame="1"/>
          <w:shd w:val="clear" w:color="auto" w:fill="FFFFFF"/>
        </w:rPr>
        <w:fldChar w:fldCharType="end"/>
      </w:r>
      <w:r w:rsidRPr="00A33C32">
        <w:rPr>
          <w:sz w:val="25"/>
          <w:szCs w:val="25"/>
          <w:bdr w:val="none" w:sz="0" w:space="0" w:color="auto" w:frame="1"/>
          <w:shd w:val="clear" w:color="auto" w:fill="FFFFFF"/>
        </w:rPr>
        <w:t xml:space="preserve">. </w:t>
      </w:r>
    </w:p>
    <w:p w14:paraId="23E10F77" w14:textId="77777777" w:rsidR="009F61EE" w:rsidRPr="00A33C32" w:rsidRDefault="009F61EE" w:rsidP="009F61EE">
      <w:pPr>
        <w:spacing w:after="0" w:line="480" w:lineRule="auto"/>
        <w:contextualSpacing/>
        <w:rPr>
          <w:bdr w:val="none" w:sz="0" w:space="0" w:color="auto" w:frame="1"/>
          <w:shd w:val="clear" w:color="auto" w:fill="FFFFFF"/>
        </w:rPr>
      </w:pPr>
    </w:p>
    <w:p w14:paraId="0C1B1629" w14:textId="7E0616A5" w:rsidR="009F61EE" w:rsidRPr="00A33C32" w:rsidRDefault="009F61EE" w:rsidP="009F61EE">
      <w:pPr>
        <w:spacing w:after="0" w:line="480" w:lineRule="auto"/>
        <w:contextualSpacing/>
        <w:rPr>
          <w:bdr w:val="none" w:sz="0" w:space="0" w:color="auto" w:frame="1"/>
          <w:shd w:val="clear" w:color="auto" w:fill="FFFFFF"/>
        </w:rPr>
      </w:pPr>
      <w:r w:rsidRPr="00A33C32">
        <w:rPr>
          <w:bdr w:val="none" w:sz="0" w:space="0" w:color="auto" w:frame="1"/>
          <w:shd w:val="clear" w:color="auto" w:fill="FFFFFF"/>
        </w:rPr>
        <w:t xml:space="preserve">These examples demonstrate promising avenues for reversing platinum resistance. However, the multifactorial nature of platinum resistance remains a significant challenge and further work is needed. </w:t>
      </w:r>
      <w:r>
        <w:rPr>
          <w:bdr w:val="none" w:sz="0" w:space="0" w:color="auto" w:frame="1"/>
          <w:shd w:val="clear" w:color="auto" w:fill="FFFFFF"/>
        </w:rPr>
        <w:t>W</w:t>
      </w:r>
      <w:r w:rsidRPr="00A33C32">
        <w:rPr>
          <w:bdr w:val="none" w:sz="0" w:space="0" w:color="auto" w:frame="1"/>
          <w:shd w:val="clear" w:color="auto" w:fill="FFFFFF"/>
        </w:rPr>
        <w:t>e will almost certainly require predictive biomarkers for potential resistance reversal strategies to be optimally deployed.</w:t>
      </w:r>
    </w:p>
    <w:p w14:paraId="00B7C2AD" w14:textId="77777777" w:rsidR="002D2DC1" w:rsidRDefault="002D2DC1" w:rsidP="000F0F64">
      <w:pPr>
        <w:spacing w:after="0" w:line="480" w:lineRule="auto"/>
        <w:contextualSpacing/>
        <w:rPr>
          <w:sz w:val="23"/>
          <w:szCs w:val="23"/>
          <w:shd w:val="clear" w:color="auto" w:fill="FFFFFF"/>
        </w:rPr>
      </w:pPr>
    </w:p>
    <w:p w14:paraId="24B425F0" w14:textId="77777777" w:rsidR="00BA2A25" w:rsidRDefault="00D17BE0" w:rsidP="000F0F64">
      <w:pPr>
        <w:spacing w:after="0" w:line="480" w:lineRule="auto"/>
        <w:contextualSpacing/>
        <w:rPr>
          <w:b/>
          <w:bCs/>
          <w:u w:val="single"/>
          <w:shd w:val="clear" w:color="auto" w:fill="FFFFFF"/>
        </w:rPr>
      </w:pPr>
      <w:r w:rsidRPr="00D17BE0">
        <w:rPr>
          <w:b/>
          <w:bCs/>
          <w:u w:val="single"/>
          <w:shd w:val="clear" w:color="auto" w:fill="FFFFFF"/>
        </w:rPr>
        <w:t>Conclusion</w:t>
      </w:r>
    </w:p>
    <w:p w14:paraId="2E203FC8" w14:textId="32DFCBD4" w:rsidR="002F62E7" w:rsidRPr="00EA4037" w:rsidRDefault="005F6EA0" w:rsidP="00B25BEC">
      <w:pPr>
        <w:spacing w:line="480" w:lineRule="auto"/>
      </w:pPr>
      <w:r>
        <w:rPr>
          <w:shd w:val="clear" w:color="auto" w:fill="FFFFFF"/>
        </w:rPr>
        <w:lastRenderedPageBreak/>
        <w:t xml:space="preserve">Platinum rechallenge is commonly utilised across multiple </w:t>
      </w:r>
      <w:r w:rsidR="000E0380">
        <w:rPr>
          <w:shd w:val="clear" w:color="auto" w:fill="FFFFFF"/>
        </w:rPr>
        <w:t>cancers</w:t>
      </w:r>
      <w:r w:rsidR="00B25BEC">
        <w:rPr>
          <w:shd w:val="clear" w:color="auto" w:fill="FFFFFF"/>
        </w:rPr>
        <w:t>, with emerging evidence to suggest its efficacy in NSCLC and mUC, in addition to its established role in ovarian cancer, SCLC and GCT</w:t>
      </w:r>
      <w:r>
        <w:rPr>
          <w:shd w:val="clear" w:color="auto" w:fill="FFFFFF"/>
        </w:rPr>
        <w:t xml:space="preserve">. </w:t>
      </w:r>
      <w:r w:rsidR="00E36A82">
        <w:rPr>
          <w:shd w:val="clear" w:color="auto" w:fill="FFFFFF"/>
        </w:rPr>
        <w:t>Often</w:t>
      </w:r>
      <w:r>
        <w:rPr>
          <w:shd w:val="clear" w:color="auto" w:fill="FFFFFF"/>
        </w:rPr>
        <w:t xml:space="preserve">, patients are within the last </w:t>
      </w:r>
      <w:r w:rsidR="00E36A82">
        <w:rPr>
          <w:shd w:val="clear" w:color="auto" w:fill="FFFFFF"/>
        </w:rPr>
        <w:t>year</w:t>
      </w:r>
      <w:r>
        <w:rPr>
          <w:shd w:val="clear" w:color="auto" w:fill="FFFFFF"/>
        </w:rPr>
        <w:t xml:space="preserve"> of </w:t>
      </w:r>
      <w:r w:rsidR="00E36A82">
        <w:rPr>
          <w:shd w:val="clear" w:color="auto" w:fill="FFFFFF"/>
        </w:rPr>
        <w:t>life</w:t>
      </w:r>
      <w:r>
        <w:rPr>
          <w:shd w:val="clear" w:color="auto" w:fill="FFFFFF"/>
        </w:rPr>
        <w:t xml:space="preserve">, making </w:t>
      </w:r>
      <w:r w:rsidR="00047C60">
        <w:rPr>
          <w:shd w:val="clear" w:color="auto" w:fill="FFFFFF"/>
        </w:rPr>
        <w:t>questions of efficacy, treatment related toxicity</w:t>
      </w:r>
      <w:r>
        <w:rPr>
          <w:shd w:val="clear" w:color="auto" w:fill="FFFFFF"/>
        </w:rPr>
        <w:t xml:space="preserve"> and quality of life critical factors </w:t>
      </w:r>
      <w:r w:rsidR="00047C60">
        <w:rPr>
          <w:shd w:val="clear" w:color="auto" w:fill="FFFFFF"/>
        </w:rPr>
        <w:t>for</w:t>
      </w:r>
      <w:r>
        <w:rPr>
          <w:shd w:val="clear" w:color="auto" w:fill="FFFFFF"/>
        </w:rPr>
        <w:t xml:space="preserve"> treatment </w:t>
      </w:r>
      <w:r w:rsidR="00047C60">
        <w:rPr>
          <w:shd w:val="clear" w:color="auto" w:fill="FFFFFF"/>
        </w:rPr>
        <w:t>recommendations</w:t>
      </w:r>
      <w:r>
        <w:rPr>
          <w:shd w:val="clear" w:color="auto" w:fill="FFFFFF"/>
        </w:rPr>
        <w:t xml:space="preserve">. </w:t>
      </w:r>
      <w:r w:rsidR="00874822">
        <w:rPr>
          <w:shd w:val="clear" w:color="auto" w:fill="FFFFFF"/>
        </w:rPr>
        <w:t>E</w:t>
      </w:r>
      <w:r w:rsidR="0054757B">
        <w:rPr>
          <w:shd w:val="clear" w:color="auto" w:fill="FFFFFF"/>
        </w:rPr>
        <w:t>vidence discussed</w:t>
      </w:r>
      <w:r w:rsidR="00651F56">
        <w:rPr>
          <w:shd w:val="clear" w:color="auto" w:fill="FFFFFF"/>
        </w:rPr>
        <w:t xml:space="preserve"> in this review </w:t>
      </w:r>
      <w:r w:rsidR="00047C60">
        <w:rPr>
          <w:shd w:val="clear" w:color="auto" w:fill="FFFFFF"/>
        </w:rPr>
        <w:t>supports</w:t>
      </w:r>
      <w:r w:rsidR="00651F56">
        <w:rPr>
          <w:shd w:val="clear" w:color="auto" w:fill="FFFFFF"/>
        </w:rPr>
        <w:t xml:space="preserve"> a role for </w:t>
      </w:r>
      <w:r w:rsidR="00874822">
        <w:rPr>
          <w:shd w:val="clear" w:color="auto" w:fill="FFFFFF"/>
        </w:rPr>
        <w:t xml:space="preserve">PBC </w:t>
      </w:r>
      <w:r w:rsidR="00651F56">
        <w:rPr>
          <w:shd w:val="clear" w:color="auto" w:fill="FFFFFF"/>
        </w:rPr>
        <w:t xml:space="preserve">rechallenge in </w:t>
      </w:r>
      <w:r w:rsidR="000953DD">
        <w:rPr>
          <w:shd w:val="clear" w:color="auto" w:fill="FFFFFF"/>
        </w:rPr>
        <w:t>advanced solid malignancies</w:t>
      </w:r>
      <w:r w:rsidR="00047C60">
        <w:rPr>
          <w:shd w:val="clear" w:color="auto" w:fill="FFFFFF"/>
        </w:rPr>
        <w:t>.</w:t>
      </w:r>
      <w:r w:rsidR="000953DD">
        <w:rPr>
          <w:shd w:val="clear" w:color="auto" w:fill="FFFFFF"/>
        </w:rPr>
        <w:t xml:space="preserve"> </w:t>
      </w:r>
      <w:r w:rsidR="00047C60">
        <w:rPr>
          <w:shd w:val="clear" w:color="auto" w:fill="FFFFFF"/>
        </w:rPr>
        <w:t>However, in virtually every setting, t</w:t>
      </w:r>
      <w:r w:rsidR="000953DD">
        <w:rPr>
          <w:shd w:val="clear" w:color="auto" w:fill="FFFFFF"/>
        </w:rPr>
        <w:t>he</w:t>
      </w:r>
      <w:r w:rsidR="00047C60">
        <w:rPr>
          <w:shd w:val="clear" w:color="auto" w:fill="FFFFFF"/>
        </w:rPr>
        <w:t xml:space="preserve">re are substantial limitations </w:t>
      </w:r>
      <w:r w:rsidR="00874822">
        <w:rPr>
          <w:shd w:val="clear" w:color="auto" w:fill="FFFFFF"/>
        </w:rPr>
        <w:t xml:space="preserve">to </w:t>
      </w:r>
      <w:r w:rsidR="00047C60">
        <w:rPr>
          <w:shd w:val="clear" w:color="auto" w:fill="FFFFFF"/>
        </w:rPr>
        <w:t>the quality of the evidence base relating</w:t>
      </w:r>
      <w:r w:rsidR="00874822">
        <w:rPr>
          <w:shd w:val="clear" w:color="auto" w:fill="FFFFFF"/>
        </w:rPr>
        <w:t xml:space="preserve"> </w:t>
      </w:r>
      <w:r w:rsidR="00047C60">
        <w:rPr>
          <w:shd w:val="clear" w:color="auto" w:fill="FFFFFF"/>
        </w:rPr>
        <w:t>to small sample sizes, lack of randomisation</w:t>
      </w:r>
      <w:r w:rsidR="00E36A82">
        <w:rPr>
          <w:shd w:val="clear" w:color="auto" w:fill="FFFFFF"/>
        </w:rPr>
        <w:t xml:space="preserve">, retrospective data sets and </w:t>
      </w:r>
      <w:r w:rsidR="00561F9D">
        <w:rPr>
          <w:shd w:val="clear" w:color="auto" w:fill="FFFFFF"/>
        </w:rPr>
        <w:t xml:space="preserve">a </w:t>
      </w:r>
      <w:r w:rsidR="00047C60">
        <w:rPr>
          <w:shd w:val="clear" w:color="auto" w:fill="FFFFFF"/>
        </w:rPr>
        <w:t>virtually</w:t>
      </w:r>
      <w:r w:rsidR="00E36A82">
        <w:rPr>
          <w:shd w:val="clear" w:color="auto" w:fill="FFFFFF"/>
        </w:rPr>
        <w:t xml:space="preserve"> </w:t>
      </w:r>
      <w:r w:rsidR="00047C60">
        <w:rPr>
          <w:shd w:val="clear" w:color="auto" w:fill="FFFFFF"/>
        </w:rPr>
        <w:t xml:space="preserve">complete absence of quality of life </w:t>
      </w:r>
      <w:r w:rsidR="00E36A82">
        <w:rPr>
          <w:shd w:val="clear" w:color="auto" w:fill="FFFFFF"/>
        </w:rPr>
        <w:t xml:space="preserve">or toxicity </w:t>
      </w:r>
      <w:r w:rsidR="00047C60">
        <w:rPr>
          <w:shd w:val="clear" w:color="auto" w:fill="FFFFFF"/>
        </w:rPr>
        <w:t>data.</w:t>
      </w:r>
      <w:r w:rsidR="000953DD">
        <w:rPr>
          <w:shd w:val="clear" w:color="auto" w:fill="FFFFFF"/>
        </w:rPr>
        <w:t xml:space="preserve"> </w:t>
      </w:r>
      <w:r w:rsidR="00E36A82">
        <w:rPr>
          <w:shd w:val="clear" w:color="auto" w:fill="FFFFFF"/>
        </w:rPr>
        <w:t>P</w:t>
      </w:r>
      <w:r w:rsidR="00E023C4">
        <w:rPr>
          <w:shd w:val="clear" w:color="auto" w:fill="FFFFFF"/>
        </w:rPr>
        <w:t xml:space="preserve">ragmatic </w:t>
      </w:r>
      <w:r w:rsidR="00395B5B">
        <w:rPr>
          <w:shd w:val="clear" w:color="auto" w:fill="FFFFFF"/>
        </w:rPr>
        <w:t xml:space="preserve">decisions need to </w:t>
      </w:r>
      <w:r w:rsidR="0042204E">
        <w:rPr>
          <w:shd w:val="clear" w:color="auto" w:fill="FFFFFF"/>
        </w:rPr>
        <w:t xml:space="preserve">be made based on </w:t>
      </w:r>
      <w:r w:rsidR="006373D7">
        <w:rPr>
          <w:shd w:val="clear" w:color="auto" w:fill="FFFFFF"/>
        </w:rPr>
        <w:t>individual</w:t>
      </w:r>
      <w:r w:rsidR="0042204E">
        <w:rPr>
          <w:shd w:val="clear" w:color="auto" w:fill="FFFFFF"/>
        </w:rPr>
        <w:t xml:space="preserve"> circumstance</w:t>
      </w:r>
      <w:r w:rsidR="00E36A82">
        <w:rPr>
          <w:shd w:val="clear" w:color="auto" w:fill="FFFFFF"/>
        </w:rPr>
        <w:t>,</w:t>
      </w:r>
      <w:r w:rsidR="00047C60">
        <w:rPr>
          <w:shd w:val="clear" w:color="auto" w:fill="FFFFFF"/>
        </w:rPr>
        <w:t xml:space="preserve"> with open discussion between oncologists and their patients about the aims</w:t>
      </w:r>
      <w:r w:rsidR="00E36A82">
        <w:rPr>
          <w:shd w:val="clear" w:color="auto" w:fill="FFFFFF"/>
        </w:rPr>
        <w:t>,</w:t>
      </w:r>
      <w:r w:rsidR="00047C60">
        <w:rPr>
          <w:shd w:val="clear" w:color="auto" w:fill="FFFFFF"/>
        </w:rPr>
        <w:t xml:space="preserve"> and realistic exceptions</w:t>
      </w:r>
      <w:r w:rsidR="00E36A82">
        <w:rPr>
          <w:shd w:val="clear" w:color="auto" w:fill="FFFFFF"/>
        </w:rPr>
        <w:t>,</w:t>
      </w:r>
      <w:r w:rsidR="00047C60">
        <w:rPr>
          <w:shd w:val="clear" w:color="auto" w:fill="FFFFFF"/>
        </w:rPr>
        <w:t xml:space="preserve"> of platinum rechallenge</w:t>
      </w:r>
      <w:r w:rsidR="0042204E">
        <w:rPr>
          <w:shd w:val="clear" w:color="auto" w:fill="FFFFFF"/>
        </w:rPr>
        <w:t>.</w:t>
      </w:r>
      <w:r w:rsidR="000953DD">
        <w:rPr>
          <w:shd w:val="clear" w:color="auto" w:fill="FFFFFF"/>
        </w:rPr>
        <w:t xml:space="preserve"> </w:t>
      </w:r>
      <w:r w:rsidR="0042204E">
        <w:rPr>
          <w:shd w:val="clear" w:color="auto" w:fill="FFFFFF"/>
        </w:rPr>
        <w:t>Immunotherapy</w:t>
      </w:r>
      <w:r w:rsidR="005A6AB9">
        <w:rPr>
          <w:shd w:val="clear" w:color="auto" w:fill="FFFFFF"/>
        </w:rPr>
        <w:t xml:space="preserve"> has changed treatment paradigm</w:t>
      </w:r>
      <w:r w:rsidR="00561F9D">
        <w:rPr>
          <w:shd w:val="clear" w:color="auto" w:fill="FFFFFF"/>
        </w:rPr>
        <w:t>s</w:t>
      </w:r>
      <w:r w:rsidR="005A6AB9">
        <w:rPr>
          <w:shd w:val="clear" w:color="auto" w:fill="FFFFFF"/>
        </w:rPr>
        <w:t xml:space="preserve"> </w:t>
      </w:r>
      <w:r w:rsidR="00561F9D">
        <w:rPr>
          <w:shd w:val="clear" w:color="auto" w:fill="FFFFFF"/>
        </w:rPr>
        <w:t xml:space="preserve">for </w:t>
      </w:r>
      <w:r w:rsidR="00395B5B">
        <w:rPr>
          <w:shd w:val="clear" w:color="auto" w:fill="FFFFFF"/>
        </w:rPr>
        <w:t>many cancers</w:t>
      </w:r>
      <w:r w:rsidR="00746F3D" w:rsidRPr="00746F3D">
        <w:t xml:space="preserve"> </w:t>
      </w:r>
      <w:r w:rsidR="00746F3D" w:rsidRPr="00746F3D">
        <w:rPr>
          <w:shd w:val="clear" w:color="auto" w:fill="FFFFFF"/>
        </w:rPr>
        <w:t>and how it works in combination with chemotherapy and other treatments such as PARP inhibitors is of great interest</w:t>
      </w:r>
      <w:r w:rsidR="00561F9D">
        <w:rPr>
          <w:shd w:val="clear" w:color="auto" w:fill="FFFFFF"/>
        </w:rPr>
        <w:t>.</w:t>
      </w:r>
      <w:r w:rsidR="00395B5B">
        <w:rPr>
          <w:shd w:val="clear" w:color="auto" w:fill="FFFFFF"/>
        </w:rPr>
        <w:t xml:space="preserve"> </w:t>
      </w:r>
      <w:r w:rsidR="00561F9D">
        <w:rPr>
          <w:shd w:val="clear" w:color="auto" w:fill="FFFFFF"/>
        </w:rPr>
        <w:t>R</w:t>
      </w:r>
      <w:r w:rsidR="006373D7">
        <w:rPr>
          <w:shd w:val="clear" w:color="auto" w:fill="FFFFFF"/>
        </w:rPr>
        <w:t xml:space="preserve">etrospective </w:t>
      </w:r>
      <w:r w:rsidR="00670914">
        <w:rPr>
          <w:shd w:val="clear" w:color="auto" w:fill="FFFFFF"/>
        </w:rPr>
        <w:t xml:space="preserve">evidence suggests that response rates to </w:t>
      </w:r>
      <w:r w:rsidR="00047C60">
        <w:rPr>
          <w:shd w:val="clear" w:color="auto" w:fill="FFFFFF"/>
        </w:rPr>
        <w:t xml:space="preserve">platinum </w:t>
      </w:r>
      <w:r w:rsidR="00670914">
        <w:rPr>
          <w:shd w:val="clear" w:color="auto" w:fill="FFFFFF"/>
        </w:rPr>
        <w:t xml:space="preserve">rechallenge may improve </w:t>
      </w:r>
      <w:r w:rsidR="00E36A82">
        <w:rPr>
          <w:shd w:val="clear" w:color="auto" w:fill="FFFFFF"/>
        </w:rPr>
        <w:t>following</w:t>
      </w:r>
      <w:r w:rsidR="00670914">
        <w:rPr>
          <w:shd w:val="clear" w:color="auto" w:fill="FFFFFF"/>
        </w:rPr>
        <w:t xml:space="preserve"> an ICI. </w:t>
      </w:r>
      <w:r w:rsidR="00E36A82">
        <w:rPr>
          <w:shd w:val="clear" w:color="auto" w:fill="FFFFFF"/>
        </w:rPr>
        <w:t>This</w:t>
      </w:r>
      <w:r w:rsidR="00080BD8">
        <w:rPr>
          <w:shd w:val="clear" w:color="auto" w:fill="FFFFFF"/>
        </w:rPr>
        <w:t xml:space="preserve"> </w:t>
      </w:r>
      <w:r w:rsidR="00047C60">
        <w:rPr>
          <w:shd w:val="clear" w:color="auto" w:fill="FFFFFF"/>
        </w:rPr>
        <w:t xml:space="preserve">should </w:t>
      </w:r>
      <w:r w:rsidR="00080BD8">
        <w:rPr>
          <w:shd w:val="clear" w:color="auto" w:fill="FFFFFF"/>
        </w:rPr>
        <w:t>be assessed formally in clinical trials</w:t>
      </w:r>
      <w:r w:rsidR="00047C60">
        <w:rPr>
          <w:shd w:val="clear" w:color="auto" w:fill="FFFFFF"/>
        </w:rPr>
        <w:t xml:space="preserve"> however, bearing in mind the </w:t>
      </w:r>
      <w:r w:rsidR="00E36A82">
        <w:rPr>
          <w:shd w:val="clear" w:color="auto" w:fill="FFFFFF"/>
        </w:rPr>
        <w:t>potential for bias</w:t>
      </w:r>
      <w:r w:rsidR="00047C60">
        <w:rPr>
          <w:shd w:val="clear" w:color="auto" w:fill="FFFFFF"/>
        </w:rPr>
        <w:t xml:space="preserve"> in current data</w:t>
      </w:r>
      <w:r w:rsidR="00080BD8">
        <w:rPr>
          <w:shd w:val="clear" w:color="auto" w:fill="FFFFFF"/>
        </w:rPr>
        <w:t>.</w:t>
      </w:r>
      <w:r w:rsidR="00E776C6">
        <w:rPr>
          <w:shd w:val="clear" w:color="auto" w:fill="FFFFFF"/>
        </w:rPr>
        <w:t xml:space="preserve"> </w:t>
      </w:r>
      <w:r w:rsidR="00047C60">
        <w:rPr>
          <w:shd w:val="clear" w:color="auto" w:fill="FFFFFF"/>
        </w:rPr>
        <w:t>S</w:t>
      </w:r>
      <w:r w:rsidR="00E776C6">
        <w:rPr>
          <w:shd w:val="clear" w:color="auto" w:fill="FFFFFF"/>
        </w:rPr>
        <w:t xml:space="preserve">trategies are being developed to </w:t>
      </w:r>
      <w:r w:rsidR="00047C60">
        <w:rPr>
          <w:shd w:val="clear" w:color="auto" w:fill="FFFFFF"/>
        </w:rPr>
        <w:t>attempt</w:t>
      </w:r>
      <w:r w:rsidR="00E776C6">
        <w:rPr>
          <w:shd w:val="clear" w:color="auto" w:fill="FFFFFF"/>
        </w:rPr>
        <w:t xml:space="preserve"> </w:t>
      </w:r>
      <w:r w:rsidR="00603F67">
        <w:rPr>
          <w:shd w:val="clear" w:color="auto" w:fill="FFFFFF"/>
        </w:rPr>
        <w:t>resensitis</w:t>
      </w:r>
      <w:r w:rsidR="00047C60">
        <w:rPr>
          <w:shd w:val="clear" w:color="auto" w:fill="FFFFFF"/>
        </w:rPr>
        <w:t>ation</w:t>
      </w:r>
      <w:r w:rsidR="00603F67">
        <w:rPr>
          <w:shd w:val="clear" w:color="auto" w:fill="FFFFFF"/>
        </w:rPr>
        <w:t xml:space="preserve"> </w:t>
      </w:r>
      <w:r w:rsidR="00047C60">
        <w:rPr>
          <w:shd w:val="clear" w:color="auto" w:fill="FFFFFF"/>
        </w:rPr>
        <w:t xml:space="preserve">of </w:t>
      </w:r>
      <w:r w:rsidR="00603F67">
        <w:rPr>
          <w:shd w:val="clear" w:color="auto" w:fill="FFFFFF"/>
        </w:rPr>
        <w:t xml:space="preserve">tumours to </w:t>
      </w:r>
      <w:r w:rsidR="00E302E1">
        <w:t>PBC</w:t>
      </w:r>
      <w:r w:rsidR="00E36A82">
        <w:rPr>
          <w:shd w:val="clear" w:color="auto" w:fill="FFFFFF"/>
        </w:rPr>
        <w:t>, including tumoural epigenetic reprogramming</w:t>
      </w:r>
      <w:r w:rsidR="00603F67">
        <w:rPr>
          <w:shd w:val="clear" w:color="auto" w:fill="FFFFFF"/>
        </w:rPr>
        <w:t xml:space="preserve">. </w:t>
      </w:r>
      <w:r w:rsidR="00047C60">
        <w:rPr>
          <w:shd w:val="clear" w:color="auto" w:fill="FFFFFF"/>
        </w:rPr>
        <w:t>Finally, predictive biomarkers of sensitivity to platinum rechallenge are largely lacking beyond, often ill defined, concepts of PFI, prior platinum response and performance status</w:t>
      </w:r>
      <w:r w:rsidR="009E3D97">
        <w:rPr>
          <w:shd w:val="clear" w:color="auto" w:fill="FFFFFF"/>
        </w:rPr>
        <w:t xml:space="preserve">. </w:t>
      </w:r>
      <w:r w:rsidR="009E7C27">
        <w:rPr>
          <w:shd w:val="clear" w:color="auto" w:fill="FFFFFF"/>
        </w:rPr>
        <w:t>Prospective</w:t>
      </w:r>
      <w:r w:rsidR="00047C60">
        <w:rPr>
          <w:shd w:val="clear" w:color="auto" w:fill="FFFFFF"/>
        </w:rPr>
        <w:t xml:space="preserve"> st</w:t>
      </w:r>
      <w:r w:rsidR="009E7C27">
        <w:rPr>
          <w:shd w:val="clear" w:color="auto" w:fill="FFFFFF"/>
        </w:rPr>
        <w:t>u</w:t>
      </w:r>
      <w:r w:rsidR="00047C60">
        <w:rPr>
          <w:shd w:val="clear" w:color="auto" w:fill="FFFFFF"/>
        </w:rPr>
        <w:t xml:space="preserve">dy of molecular markers </w:t>
      </w:r>
      <w:r w:rsidR="00E36A82">
        <w:rPr>
          <w:shd w:val="clear" w:color="auto" w:fill="FFFFFF"/>
        </w:rPr>
        <w:t xml:space="preserve">for treatment benefit </w:t>
      </w:r>
      <w:r w:rsidR="00047C60">
        <w:rPr>
          <w:shd w:val="clear" w:color="auto" w:fill="FFFFFF"/>
        </w:rPr>
        <w:t>would be of significant value.</w:t>
      </w:r>
    </w:p>
    <w:p w14:paraId="4D275686" w14:textId="77777777" w:rsidR="00517B1F" w:rsidRDefault="00517B1F">
      <w:pPr>
        <w:rPr>
          <w:b/>
          <w:bCs/>
        </w:rPr>
        <w:sectPr w:rsidR="00517B1F">
          <w:pgSz w:w="11906" w:h="16838"/>
          <w:pgMar w:top="1440" w:right="1440" w:bottom="1440" w:left="1440" w:header="708" w:footer="708" w:gutter="0"/>
          <w:cols w:space="708"/>
          <w:docGrid w:linePitch="360"/>
        </w:sectPr>
      </w:pPr>
    </w:p>
    <w:p w14:paraId="3685F310" w14:textId="360DDEC1" w:rsidR="00DF116C" w:rsidRPr="002E7D78" w:rsidRDefault="002E7D78">
      <w:pPr>
        <w:rPr>
          <w:b/>
          <w:bCs/>
        </w:rPr>
      </w:pPr>
      <w:r w:rsidRPr="000873EA">
        <w:rPr>
          <w:b/>
          <w:bCs/>
        </w:rPr>
        <w:lastRenderedPageBreak/>
        <w:t>Table 1: Survival and response rates for platinum rechallenge in solid cancers</w:t>
      </w:r>
    </w:p>
    <w:tbl>
      <w:tblPr>
        <w:tblStyle w:val="GridTable1Light-Accent6"/>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418"/>
        <w:gridCol w:w="1528"/>
        <w:gridCol w:w="1173"/>
        <w:gridCol w:w="1551"/>
        <w:gridCol w:w="1315"/>
        <w:gridCol w:w="1545"/>
        <w:gridCol w:w="1544"/>
        <w:gridCol w:w="2603"/>
      </w:tblGrid>
      <w:tr w:rsidR="00D5168E" w:rsidRPr="00D971DC" w14:paraId="705949E2" w14:textId="77777777" w:rsidTr="0008374C">
        <w:trPr>
          <w:cnfStyle w:val="100000000000" w:firstRow="1" w:lastRow="0" w:firstColumn="0" w:lastColumn="0" w:oddVBand="0" w:evenVBand="0" w:oddHBand="0"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71" w:type="dxa"/>
            <w:tcBorders>
              <w:bottom w:val="none" w:sz="0" w:space="0" w:color="auto"/>
            </w:tcBorders>
          </w:tcPr>
          <w:p w14:paraId="25E02602" w14:textId="77777777" w:rsidR="00D5168E" w:rsidRPr="00BC04AD" w:rsidRDefault="00D5168E" w:rsidP="009D4994">
            <w:pPr>
              <w:jc w:val="center"/>
              <w:rPr>
                <w:b w:val="0"/>
                <w:bCs w:val="0"/>
                <w:i/>
                <w:iCs/>
                <w:sz w:val="20"/>
                <w:szCs w:val="20"/>
              </w:rPr>
            </w:pPr>
            <w:r w:rsidRPr="00BC04AD">
              <w:rPr>
                <w:i/>
                <w:iCs/>
                <w:sz w:val="20"/>
                <w:szCs w:val="20"/>
              </w:rPr>
              <w:t>Paper</w:t>
            </w:r>
          </w:p>
        </w:tc>
        <w:tc>
          <w:tcPr>
            <w:tcW w:w="1418" w:type="dxa"/>
            <w:tcBorders>
              <w:bottom w:val="none" w:sz="0" w:space="0" w:color="auto"/>
            </w:tcBorders>
          </w:tcPr>
          <w:p w14:paraId="231ED014" w14:textId="77777777" w:rsidR="00D5168E" w:rsidRPr="007E6BC7" w:rsidRDefault="00D5168E" w:rsidP="009D4994">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7E6BC7">
              <w:rPr>
                <w:i/>
                <w:iCs/>
                <w:sz w:val="20"/>
                <w:szCs w:val="20"/>
              </w:rPr>
              <w:t>Primary tumour</w:t>
            </w:r>
          </w:p>
        </w:tc>
        <w:tc>
          <w:tcPr>
            <w:tcW w:w="1528" w:type="dxa"/>
            <w:tcBorders>
              <w:bottom w:val="none" w:sz="0" w:space="0" w:color="auto"/>
            </w:tcBorders>
          </w:tcPr>
          <w:p w14:paraId="70214F54" w14:textId="77777777"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Pr>
                <w:i/>
                <w:iCs/>
                <w:sz w:val="20"/>
                <w:szCs w:val="20"/>
              </w:rPr>
              <w:t>Type</w:t>
            </w:r>
          </w:p>
        </w:tc>
        <w:tc>
          <w:tcPr>
            <w:tcW w:w="1173" w:type="dxa"/>
            <w:tcBorders>
              <w:bottom w:val="none" w:sz="0" w:space="0" w:color="auto"/>
            </w:tcBorders>
          </w:tcPr>
          <w:p w14:paraId="48ED2EF8" w14:textId="77777777"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 xml:space="preserve">Number patients (platinum </w:t>
            </w:r>
            <w:r>
              <w:rPr>
                <w:i/>
                <w:iCs/>
                <w:sz w:val="20"/>
                <w:szCs w:val="20"/>
              </w:rPr>
              <w:t>arm</w:t>
            </w:r>
            <w:r w:rsidRPr="00BC04AD">
              <w:rPr>
                <w:i/>
                <w:iCs/>
                <w:sz w:val="20"/>
                <w:szCs w:val="20"/>
              </w:rPr>
              <w:t>)</w:t>
            </w:r>
          </w:p>
        </w:tc>
        <w:tc>
          <w:tcPr>
            <w:tcW w:w="1551" w:type="dxa"/>
            <w:tcBorders>
              <w:bottom w:val="none" w:sz="0" w:space="0" w:color="auto"/>
            </w:tcBorders>
          </w:tcPr>
          <w:p w14:paraId="4E2FB7D6" w14:textId="77777777"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Platinum agent used</w:t>
            </w:r>
          </w:p>
        </w:tc>
        <w:tc>
          <w:tcPr>
            <w:tcW w:w="1315" w:type="dxa"/>
            <w:tcBorders>
              <w:bottom w:val="none" w:sz="0" w:space="0" w:color="auto"/>
            </w:tcBorders>
          </w:tcPr>
          <w:p w14:paraId="17AC5B1F" w14:textId="77777777"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R</w:t>
            </w:r>
            <w:r>
              <w:rPr>
                <w:i/>
                <w:iCs/>
                <w:sz w:val="20"/>
                <w:szCs w:val="20"/>
              </w:rPr>
              <w:t>esponse rate (in platinum group)</w:t>
            </w:r>
          </w:p>
        </w:tc>
        <w:tc>
          <w:tcPr>
            <w:tcW w:w="1545" w:type="dxa"/>
            <w:tcBorders>
              <w:bottom w:val="none" w:sz="0" w:space="0" w:color="auto"/>
            </w:tcBorders>
          </w:tcPr>
          <w:p w14:paraId="4A306796" w14:textId="02D75F2E"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 xml:space="preserve">PFS </w:t>
            </w:r>
            <w:r w:rsidR="00544836">
              <w:rPr>
                <w:i/>
                <w:iCs/>
                <w:sz w:val="20"/>
                <w:szCs w:val="20"/>
              </w:rPr>
              <w:t xml:space="preserve">in </w:t>
            </w:r>
            <w:r w:rsidRPr="00BC04AD">
              <w:rPr>
                <w:i/>
                <w:iCs/>
                <w:sz w:val="20"/>
                <w:szCs w:val="20"/>
              </w:rPr>
              <w:t>months</w:t>
            </w:r>
          </w:p>
        </w:tc>
        <w:tc>
          <w:tcPr>
            <w:tcW w:w="1544" w:type="dxa"/>
            <w:tcBorders>
              <w:bottom w:val="none" w:sz="0" w:space="0" w:color="auto"/>
            </w:tcBorders>
          </w:tcPr>
          <w:p w14:paraId="3E02CF97" w14:textId="700DD213"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 xml:space="preserve">OS </w:t>
            </w:r>
            <w:r w:rsidR="00544836">
              <w:rPr>
                <w:i/>
                <w:iCs/>
                <w:sz w:val="20"/>
                <w:szCs w:val="20"/>
              </w:rPr>
              <w:t xml:space="preserve">in </w:t>
            </w:r>
            <w:r w:rsidRPr="00BC04AD">
              <w:rPr>
                <w:i/>
                <w:iCs/>
                <w:sz w:val="20"/>
                <w:szCs w:val="20"/>
              </w:rPr>
              <w:t>months – from time of rechallenge</w:t>
            </w:r>
          </w:p>
        </w:tc>
        <w:tc>
          <w:tcPr>
            <w:tcW w:w="2603" w:type="dxa"/>
            <w:tcBorders>
              <w:bottom w:val="none" w:sz="0" w:space="0" w:color="auto"/>
            </w:tcBorders>
          </w:tcPr>
          <w:p w14:paraId="0CE2B57E" w14:textId="77777777" w:rsidR="00D5168E" w:rsidRPr="00BC04AD" w:rsidRDefault="00D5168E"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Pr>
                <w:i/>
                <w:iCs/>
                <w:sz w:val="20"/>
                <w:szCs w:val="20"/>
              </w:rPr>
              <w:t>Comments/notes</w:t>
            </w:r>
          </w:p>
        </w:tc>
      </w:tr>
      <w:tr w:rsidR="00D5168E" w:rsidRPr="00CA28E3" w14:paraId="09F9ED79"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2C745C43" w14:textId="67717D84" w:rsidR="00D5168E" w:rsidRPr="00251F88" w:rsidRDefault="00D5168E" w:rsidP="009D4994">
            <w:pPr>
              <w:jc w:val="center"/>
              <w:rPr>
                <w:rFonts w:cstheme="minorHAnsi"/>
                <w:sz w:val="19"/>
                <w:szCs w:val="19"/>
              </w:rPr>
            </w:pPr>
            <w:r w:rsidRPr="00251F88">
              <w:rPr>
                <w:rFonts w:cstheme="minorHAnsi"/>
                <w:sz w:val="19"/>
                <w:szCs w:val="19"/>
              </w:rPr>
              <w:t xml:space="preserve">Wong et al 2021 </w:t>
            </w:r>
            <w:r w:rsidRPr="00251F88">
              <w:rPr>
                <w:rFonts w:cstheme="minorHAnsi"/>
                <w:sz w:val="19"/>
                <w:szCs w:val="19"/>
              </w:rPr>
              <w:fldChar w:fldCharType="begin">
                <w:fldData xml:space="preserve">PEVuZE5vdGU+PENpdGU+PEF1dGhvcj5Xb25nPC9BdXRob3I+PFllYXI+MjAyMTwvWWVhcj48UmVj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</w:fldData>
              </w:fldChar>
            </w:r>
            <w:r w:rsidR="00077865">
              <w:rPr>
                <w:rFonts w:cstheme="minorHAnsi"/>
                <w:sz w:val="19"/>
                <w:szCs w:val="19"/>
              </w:rPr>
              <w:instrText xml:space="preserve"> ADDIN EN.CITE </w:instrText>
            </w:r>
            <w:r w:rsidR="00077865">
              <w:rPr>
                <w:rFonts w:cstheme="minorHAnsi"/>
                <w:sz w:val="19"/>
                <w:szCs w:val="19"/>
              </w:rPr>
              <w:fldChar w:fldCharType="begin">
                <w:fldData xml:space="preserve">PEVuZE5vdGU+PENpdGU+PEF1dGhvcj5Xb25nPC9BdXRob3I+PFllYXI+MjAyMTwvWWVhcj48UmVj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</w:fldData>
              </w:fldChar>
            </w:r>
            <w:r w:rsidR="00077865">
              <w:rPr>
                <w:rFonts w:cstheme="minorHAnsi"/>
                <w:sz w:val="19"/>
                <w:szCs w:val="19"/>
              </w:rPr>
              <w:instrText xml:space="preserve"> ADDIN EN.CITE.DATA </w:instrText>
            </w:r>
            <w:r w:rsidR="00077865">
              <w:rPr>
                <w:rFonts w:cstheme="minorHAnsi"/>
                <w:sz w:val="19"/>
                <w:szCs w:val="19"/>
              </w:rPr>
            </w:r>
            <w:r w:rsidR="00077865">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077865">
              <w:rPr>
                <w:rFonts w:cstheme="minorHAnsi"/>
                <w:noProof/>
                <w:sz w:val="19"/>
                <w:szCs w:val="19"/>
              </w:rPr>
              <w:t>[13]</w:t>
            </w:r>
            <w:r w:rsidRPr="00251F88">
              <w:rPr>
                <w:rFonts w:cstheme="minorHAnsi"/>
                <w:sz w:val="19"/>
                <w:szCs w:val="19"/>
              </w:rPr>
              <w:fldChar w:fldCharType="end"/>
            </w:r>
          </w:p>
        </w:tc>
        <w:tc>
          <w:tcPr>
            <w:tcW w:w="1418" w:type="dxa"/>
          </w:tcPr>
          <w:p w14:paraId="0704453E"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Urothelial</w:t>
            </w:r>
          </w:p>
        </w:tc>
        <w:tc>
          <w:tcPr>
            <w:tcW w:w="1528" w:type="dxa"/>
          </w:tcPr>
          <w:p w14:paraId="49E11944"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5B9312F4"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296</w:t>
            </w:r>
          </w:p>
        </w:tc>
        <w:tc>
          <w:tcPr>
            <w:tcW w:w="1551" w:type="dxa"/>
          </w:tcPr>
          <w:p w14:paraId="344AFEE5"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doublet</w:t>
            </w:r>
          </w:p>
        </w:tc>
        <w:tc>
          <w:tcPr>
            <w:tcW w:w="1315" w:type="dxa"/>
          </w:tcPr>
          <w:p w14:paraId="3C217261"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 xml:space="preserve">30.4% </w:t>
            </w:r>
          </w:p>
          <w:p w14:paraId="6A2DCF3F"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CR 57.4%)</w:t>
            </w:r>
          </w:p>
        </w:tc>
        <w:tc>
          <w:tcPr>
            <w:tcW w:w="1545" w:type="dxa"/>
          </w:tcPr>
          <w:p w14:paraId="7A74A62F"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4.1</w:t>
            </w:r>
          </w:p>
        </w:tc>
        <w:tc>
          <w:tcPr>
            <w:tcW w:w="1544" w:type="dxa"/>
          </w:tcPr>
          <w:p w14:paraId="68185467"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7.9</w:t>
            </w:r>
          </w:p>
        </w:tc>
        <w:tc>
          <w:tcPr>
            <w:tcW w:w="2603" w:type="dxa"/>
          </w:tcPr>
          <w:p w14:paraId="086AF306" w14:textId="2097526A"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Platinum versus non-platinum 2</w:t>
            </w:r>
            <w:r w:rsidRPr="00CA28E3">
              <w:rPr>
                <w:rFonts w:cstheme="minorHAnsi"/>
                <w:sz w:val="19"/>
                <w:szCs w:val="19"/>
                <w:vertAlign w:val="superscript"/>
              </w:rPr>
              <w:t>nd</w:t>
            </w:r>
            <w:r w:rsidRPr="00CA28E3">
              <w:rPr>
                <w:rFonts w:cstheme="minorHAnsi"/>
                <w:sz w:val="19"/>
                <w:szCs w:val="19"/>
              </w:rPr>
              <w:t xml:space="preserve"> line </w:t>
            </w:r>
            <w:r w:rsidR="006C48F1">
              <w:rPr>
                <w:rFonts w:cstheme="minorHAnsi"/>
                <w:sz w:val="19"/>
                <w:szCs w:val="19"/>
              </w:rPr>
              <w:t>ChT</w:t>
            </w:r>
          </w:p>
        </w:tc>
      </w:tr>
      <w:tr w:rsidR="008D5582" w:rsidRPr="00CA28E3" w14:paraId="419B89AE"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62693A81" w14:textId="77777777" w:rsidR="008D5582" w:rsidRPr="00251F88" w:rsidRDefault="008D5582" w:rsidP="009D4994">
            <w:pPr>
              <w:jc w:val="center"/>
              <w:rPr>
                <w:rFonts w:cstheme="minorHAnsi"/>
                <w:b w:val="0"/>
                <w:bCs w:val="0"/>
                <w:sz w:val="19"/>
                <w:szCs w:val="19"/>
              </w:rPr>
            </w:pPr>
            <w:r w:rsidRPr="00251F88">
              <w:rPr>
                <w:rFonts w:cstheme="minorHAnsi"/>
                <w:sz w:val="19"/>
                <w:szCs w:val="19"/>
              </w:rPr>
              <w:t xml:space="preserve">Locke et al </w:t>
            </w:r>
          </w:p>
          <w:p w14:paraId="79F646FE" w14:textId="26BA06B1" w:rsidR="008D5582" w:rsidRPr="00251F88" w:rsidRDefault="008D5582" w:rsidP="009D4994">
            <w:pPr>
              <w:jc w:val="center"/>
              <w:rPr>
                <w:rFonts w:cstheme="minorHAnsi"/>
                <w:sz w:val="19"/>
                <w:szCs w:val="19"/>
              </w:rPr>
            </w:pPr>
            <w:r w:rsidRPr="00251F88">
              <w:rPr>
                <w:rFonts w:cstheme="minorHAnsi"/>
                <w:sz w:val="19"/>
                <w:szCs w:val="19"/>
              </w:rPr>
              <w:t xml:space="preserve">2016 </w:t>
            </w:r>
            <w:r w:rsidRPr="00251F88">
              <w:rPr>
                <w:rFonts w:cstheme="minorHAnsi"/>
                <w:sz w:val="19"/>
                <w:szCs w:val="19"/>
              </w:rPr>
              <w:fldChar w:fldCharType="begin">
                <w:fldData xml:space="preserve">PEVuZE5vdGU+PENpdGU+PEF1dGhvcj5Mb2NrZTwvQXV0aG9yPjxZZWFyPjIwMTY8L1llYXI+PFJl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Mb2NrZTwvQXV0aG9yPjxZZWFyPjIwMTY8L1llYXI+PFJl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17]</w:t>
            </w:r>
            <w:r w:rsidRPr="00251F88">
              <w:rPr>
                <w:rFonts w:cstheme="minorHAnsi"/>
                <w:sz w:val="19"/>
                <w:szCs w:val="19"/>
              </w:rPr>
              <w:fldChar w:fldCharType="end"/>
            </w:r>
          </w:p>
        </w:tc>
        <w:tc>
          <w:tcPr>
            <w:tcW w:w="1418" w:type="dxa"/>
          </w:tcPr>
          <w:p w14:paraId="780E8032"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Urothelial</w:t>
            </w:r>
          </w:p>
        </w:tc>
        <w:tc>
          <w:tcPr>
            <w:tcW w:w="1528" w:type="dxa"/>
          </w:tcPr>
          <w:p w14:paraId="5F58FD2A"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Retrospective review</w:t>
            </w:r>
          </w:p>
        </w:tc>
        <w:tc>
          <w:tcPr>
            <w:tcW w:w="1173" w:type="dxa"/>
          </w:tcPr>
          <w:p w14:paraId="73F52FF6"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145</w:t>
            </w:r>
          </w:p>
        </w:tc>
        <w:tc>
          <w:tcPr>
            <w:tcW w:w="1551" w:type="dxa"/>
          </w:tcPr>
          <w:p w14:paraId="203DEC4D"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 xml:space="preserve">Cisplatin or non-cisplatin based </w:t>
            </w:r>
          </w:p>
        </w:tc>
        <w:tc>
          <w:tcPr>
            <w:tcW w:w="1315" w:type="dxa"/>
          </w:tcPr>
          <w:p w14:paraId="029F0A3D"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36.3%</w:t>
            </w:r>
          </w:p>
          <w:p w14:paraId="2A58657B"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DCR 54%)</w:t>
            </w:r>
          </w:p>
        </w:tc>
        <w:tc>
          <w:tcPr>
            <w:tcW w:w="1545" w:type="dxa"/>
          </w:tcPr>
          <w:p w14:paraId="1C39F6AE"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6.0 (5.5 – 7.4)</w:t>
            </w:r>
          </w:p>
        </w:tc>
        <w:tc>
          <w:tcPr>
            <w:tcW w:w="1544" w:type="dxa"/>
          </w:tcPr>
          <w:p w14:paraId="76B93744"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 xml:space="preserve">18.0 </w:t>
            </w:r>
          </w:p>
          <w:p w14:paraId="3A8A258A"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13.8 – 21.4)</w:t>
            </w:r>
          </w:p>
          <w:p w14:paraId="60CEE018"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b/>
                <w:bCs/>
                <w:sz w:val="19"/>
                <w:szCs w:val="19"/>
              </w:rPr>
            </w:pPr>
            <w:r w:rsidRPr="00746536">
              <w:rPr>
                <w:rFonts w:cstheme="minorHAnsi"/>
                <w:b/>
                <w:bCs/>
                <w:sz w:val="19"/>
                <w:szCs w:val="19"/>
              </w:rPr>
              <w:t>See comments</w:t>
            </w:r>
          </w:p>
        </w:tc>
        <w:tc>
          <w:tcPr>
            <w:tcW w:w="2603" w:type="dxa"/>
          </w:tcPr>
          <w:p w14:paraId="7B77E510"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b/>
                <w:bCs/>
                <w:sz w:val="19"/>
                <w:szCs w:val="19"/>
              </w:rPr>
              <w:t>1</w:t>
            </w:r>
            <w:r w:rsidRPr="00746536">
              <w:rPr>
                <w:rFonts w:cstheme="minorHAnsi"/>
                <w:b/>
                <w:bCs/>
                <w:sz w:val="19"/>
                <w:szCs w:val="19"/>
                <w:vertAlign w:val="superscript"/>
              </w:rPr>
              <w:t>st</w:t>
            </w:r>
            <w:r w:rsidRPr="00746536">
              <w:rPr>
                <w:rFonts w:cstheme="minorHAnsi"/>
                <w:b/>
                <w:bCs/>
                <w:sz w:val="19"/>
                <w:szCs w:val="19"/>
              </w:rPr>
              <w:t xml:space="preserve"> line</w:t>
            </w:r>
            <w:r w:rsidRPr="00746536">
              <w:rPr>
                <w:rFonts w:cstheme="minorHAnsi"/>
                <w:sz w:val="19"/>
                <w:szCs w:val="19"/>
              </w:rPr>
              <w:t xml:space="preserve"> chemo for advanced urothelial cancer after perioperative cisplatin</w:t>
            </w:r>
          </w:p>
        </w:tc>
      </w:tr>
      <w:tr w:rsidR="008D5582" w:rsidRPr="00CA28E3" w14:paraId="62F76966"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677D4A19" w14:textId="26935394" w:rsidR="008D5582" w:rsidRPr="00251F88" w:rsidRDefault="008D5582" w:rsidP="009D4994">
            <w:pPr>
              <w:jc w:val="center"/>
              <w:rPr>
                <w:rFonts w:cstheme="minorHAnsi"/>
                <w:sz w:val="19"/>
                <w:szCs w:val="19"/>
              </w:rPr>
            </w:pPr>
            <w:r w:rsidRPr="00251F88">
              <w:rPr>
                <w:rFonts w:cstheme="minorHAnsi"/>
                <w:sz w:val="19"/>
                <w:szCs w:val="19"/>
              </w:rPr>
              <w:t xml:space="preserve">Necchi et al 2015 </w:t>
            </w:r>
            <w:r w:rsidRPr="00251F88">
              <w:rPr>
                <w:rFonts w:cstheme="minorHAnsi"/>
                <w:sz w:val="19"/>
                <w:szCs w:val="19"/>
              </w:rPr>
              <w:fldChar w:fldCharType="begin">
                <w:fldData xml:space="preserve">PEVuZE5vdGU+PENpdGU+PEF1dGhvcj5OZWNjaGk8L0F1dGhvcj48WWVhcj4yMDE1PC9ZZWFyPjxS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OZWNjaGk8L0F1dGhvcj48WWVhcj4yMDE1PC9ZZWFyPjxS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18]</w:t>
            </w:r>
            <w:r w:rsidRPr="00251F88">
              <w:rPr>
                <w:rFonts w:cstheme="minorHAnsi"/>
                <w:sz w:val="19"/>
                <w:szCs w:val="19"/>
              </w:rPr>
              <w:fldChar w:fldCharType="end"/>
            </w:r>
          </w:p>
        </w:tc>
        <w:tc>
          <w:tcPr>
            <w:tcW w:w="1418" w:type="dxa"/>
          </w:tcPr>
          <w:p w14:paraId="4C90978B"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Urothelial</w:t>
            </w:r>
          </w:p>
        </w:tc>
        <w:tc>
          <w:tcPr>
            <w:tcW w:w="1528" w:type="dxa"/>
          </w:tcPr>
          <w:p w14:paraId="62129001"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Retrospective review</w:t>
            </w:r>
          </w:p>
        </w:tc>
        <w:tc>
          <w:tcPr>
            <w:tcW w:w="1173" w:type="dxa"/>
          </w:tcPr>
          <w:p w14:paraId="7D2B4E67"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41</w:t>
            </w:r>
          </w:p>
        </w:tc>
        <w:tc>
          <w:tcPr>
            <w:tcW w:w="1551" w:type="dxa"/>
          </w:tcPr>
          <w:p w14:paraId="016BAFAC"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Cisplatin-based</w:t>
            </w:r>
          </w:p>
        </w:tc>
        <w:tc>
          <w:tcPr>
            <w:tcW w:w="1315" w:type="dxa"/>
          </w:tcPr>
          <w:p w14:paraId="1B3EFC7A"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51.2%</w:t>
            </w:r>
          </w:p>
        </w:tc>
        <w:tc>
          <w:tcPr>
            <w:tcW w:w="1545" w:type="dxa"/>
          </w:tcPr>
          <w:p w14:paraId="5A68A77E"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7</w:t>
            </w:r>
            <w:r>
              <w:rPr>
                <w:rFonts w:cstheme="minorHAnsi"/>
                <w:sz w:val="19"/>
                <w:szCs w:val="19"/>
              </w:rPr>
              <w:t>.0</w:t>
            </w:r>
          </w:p>
        </w:tc>
        <w:tc>
          <w:tcPr>
            <w:tcW w:w="1544" w:type="dxa"/>
          </w:tcPr>
          <w:p w14:paraId="7BEE6393"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sz w:val="19"/>
                <w:szCs w:val="19"/>
              </w:rPr>
              <w:t>15.6 months</w:t>
            </w:r>
          </w:p>
          <w:p w14:paraId="036EFBFC"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746536">
              <w:rPr>
                <w:rFonts w:cstheme="minorHAnsi"/>
                <w:b/>
                <w:bCs/>
                <w:sz w:val="19"/>
                <w:szCs w:val="19"/>
              </w:rPr>
              <w:t>See comments</w:t>
            </w:r>
          </w:p>
        </w:tc>
        <w:tc>
          <w:tcPr>
            <w:tcW w:w="2603" w:type="dxa"/>
          </w:tcPr>
          <w:p w14:paraId="53C5B682" w14:textId="77777777" w:rsidR="008D5582" w:rsidRPr="00746536"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b/>
                <w:bCs/>
                <w:sz w:val="19"/>
                <w:szCs w:val="19"/>
              </w:rPr>
            </w:pPr>
            <w:r w:rsidRPr="00746536">
              <w:rPr>
                <w:rFonts w:cstheme="minorHAnsi"/>
                <w:b/>
                <w:bCs/>
                <w:sz w:val="19"/>
                <w:szCs w:val="19"/>
              </w:rPr>
              <w:t>1</w:t>
            </w:r>
            <w:r w:rsidRPr="00746536">
              <w:rPr>
                <w:rFonts w:cstheme="minorHAnsi"/>
                <w:b/>
                <w:bCs/>
                <w:sz w:val="19"/>
                <w:szCs w:val="19"/>
                <w:vertAlign w:val="superscript"/>
              </w:rPr>
              <w:t>st</w:t>
            </w:r>
            <w:r w:rsidRPr="00746536">
              <w:rPr>
                <w:rFonts w:cstheme="minorHAnsi"/>
                <w:b/>
                <w:bCs/>
                <w:sz w:val="19"/>
                <w:szCs w:val="19"/>
              </w:rPr>
              <w:t xml:space="preserve"> line</w:t>
            </w:r>
            <w:r w:rsidRPr="00746536">
              <w:rPr>
                <w:rFonts w:cstheme="minorHAnsi"/>
                <w:sz w:val="19"/>
                <w:szCs w:val="19"/>
              </w:rPr>
              <w:t xml:space="preserve"> chemo for advanced urothelial cancer after perioperative cisplatin</w:t>
            </w:r>
          </w:p>
        </w:tc>
      </w:tr>
      <w:tr w:rsidR="00D5168E" w:rsidRPr="00CA28E3" w14:paraId="4E7F4B7F"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5417E896" w14:textId="1178E017" w:rsidR="00D5168E" w:rsidRPr="00251F88" w:rsidRDefault="00D5168E" w:rsidP="009D4994">
            <w:pPr>
              <w:jc w:val="center"/>
              <w:rPr>
                <w:rFonts w:cstheme="minorHAnsi"/>
                <w:sz w:val="19"/>
                <w:szCs w:val="19"/>
              </w:rPr>
            </w:pPr>
            <w:r w:rsidRPr="00251F88">
              <w:rPr>
                <w:rFonts w:cstheme="minorHAnsi"/>
                <w:sz w:val="19"/>
                <w:szCs w:val="19"/>
              </w:rPr>
              <w:t xml:space="preserve">Tsang et al 2019 </w:t>
            </w:r>
            <w:r w:rsidRPr="00251F88">
              <w:rPr>
                <w:rFonts w:cstheme="minorHAnsi"/>
                <w:sz w:val="19"/>
                <w:szCs w:val="19"/>
              </w:rPr>
              <w:fldChar w:fldCharType="begin">
                <w:fldData xml:space="preserve">PEVuZE5vdGU+PENpdGU+PEF1dGhvcj5Uc2FuZzwvQXV0aG9yPjxZZWFyPjIwMTk8L1llYXI+PFJl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</w:fldData>
              </w:fldChar>
            </w:r>
            <w:r w:rsidR="00077865">
              <w:rPr>
                <w:rFonts w:cstheme="minorHAnsi"/>
                <w:sz w:val="19"/>
                <w:szCs w:val="19"/>
              </w:rPr>
              <w:instrText xml:space="preserve"> ADDIN EN.CITE </w:instrText>
            </w:r>
            <w:r w:rsidR="00077865">
              <w:rPr>
                <w:rFonts w:cstheme="minorHAnsi"/>
                <w:sz w:val="19"/>
                <w:szCs w:val="19"/>
              </w:rPr>
              <w:fldChar w:fldCharType="begin">
                <w:fldData xml:space="preserve">PEVuZE5vdGU+PENpdGU+PEF1dGhvcj5Uc2FuZzwvQXV0aG9yPjxZZWFyPjIwMTk8L1llYXI+PFJl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</w:fldData>
              </w:fldChar>
            </w:r>
            <w:r w:rsidR="00077865">
              <w:rPr>
                <w:rFonts w:cstheme="minorHAnsi"/>
                <w:sz w:val="19"/>
                <w:szCs w:val="19"/>
              </w:rPr>
              <w:instrText xml:space="preserve"> ADDIN EN.CITE.DATA </w:instrText>
            </w:r>
            <w:r w:rsidR="00077865">
              <w:rPr>
                <w:rFonts w:cstheme="minorHAnsi"/>
                <w:sz w:val="19"/>
                <w:szCs w:val="19"/>
              </w:rPr>
            </w:r>
            <w:r w:rsidR="00077865">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077865">
              <w:rPr>
                <w:rFonts w:cstheme="minorHAnsi"/>
                <w:noProof/>
                <w:sz w:val="19"/>
                <w:szCs w:val="19"/>
              </w:rPr>
              <w:t>[14]</w:t>
            </w:r>
            <w:r w:rsidRPr="00251F88">
              <w:rPr>
                <w:rFonts w:cstheme="minorHAnsi"/>
                <w:sz w:val="19"/>
                <w:szCs w:val="19"/>
              </w:rPr>
              <w:fldChar w:fldCharType="end"/>
            </w:r>
          </w:p>
        </w:tc>
        <w:tc>
          <w:tcPr>
            <w:tcW w:w="1418" w:type="dxa"/>
          </w:tcPr>
          <w:p w14:paraId="3442B416"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Urothelial</w:t>
            </w:r>
          </w:p>
        </w:tc>
        <w:tc>
          <w:tcPr>
            <w:tcW w:w="1528" w:type="dxa"/>
          </w:tcPr>
          <w:p w14:paraId="7E03718D"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65282BF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4</w:t>
            </w:r>
          </w:p>
        </w:tc>
        <w:tc>
          <w:tcPr>
            <w:tcW w:w="1551" w:type="dxa"/>
          </w:tcPr>
          <w:p w14:paraId="512B01B0"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Cisplatin &amp; gemcitabine</w:t>
            </w:r>
          </w:p>
        </w:tc>
        <w:tc>
          <w:tcPr>
            <w:tcW w:w="1315" w:type="dxa"/>
          </w:tcPr>
          <w:p w14:paraId="79EC92C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1545" w:type="dxa"/>
          </w:tcPr>
          <w:p w14:paraId="03C8C8D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0</w:t>
            </w:r>
          </w:p>
        </w:tc>
        <w:tc>
          <w:tcPr>
            <w:tcW w:w="1544" w:type="dxa"/>
          </w:tcPr>
          <w:p w14:paraId="48CCEDFD"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9.6</w:t>
            </w:r>
          </w:p>
        </w:tc>
        <w:tc>
          <w:tcPr>
            <w:tcW w:w="2603" w:type="dxa"/>
          </w:tcPr>
          <w:p w14:paraId="78D2EA9C" w14:textId="6713856C"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2 has 1</w:t>
            </w:r>
            <w:r w:rsidRPr="008E6C22">
              <w:rPr>
                <w:rFonts w:cstheme="minorHAnsi"/>
                <w:sz w:val="19"/>
                <w:szCs w:val="19"/>
                <w:vertAlign w:val="superscript"/>
              </w:rPr>
              <w:t>st</w:t>
            </w:r>
            <w:r>
              <w:rPr>
                <w:rFonts w:cstheme="minorHAnsi"/>
                <w:sz w:val="19"/>
                <w:szCs w:val="19"/>
              </w:rPr>
              <w:t xml:space="preserve"> line Cis</w:t>
            </w:r>
            <w:r w:rsidR="00911F77">
              <w:rPr>
                <w:rFonts w:cstheme="minorHAnsi"/>
                <w:sz w:val="19"/>
                <w:szCs w:val="19"/>
              </w:rPr>
              <w:t>platin</w:t>
            </w:r>
            <w:r>
              <w:rPr>
                <w:rFonts w:cstheme="minorHAnsi"/>
                <w:sz w:val="19"/>
                <w:szCs w:val="19"/>
              </w:rPr>
              <w:t>-Gem</w:t>
            </w:r>
            <w:r w:rsidR="00911F77">
              <w:rPr>
                <w:rFonts w:cstheme="minorHAnsi"/>
                <w:sz w:val="19"/>
                <w:szCs w:val="19"/>
              </w:rPr>
              <w:t>citabine</w:t>
            </w:r>
            <w:r>
              <w:rPr>
                <w:rFonts w:cstheme="minorHAnsi"/>
                <w:sz w:val="19"/>
                <w:szCs w:val="19"/>
              </w:rPr>
              <w:t>, 1 had MVAC, 1 had ‘other’</w:t>
            </w:r>
          </w:p>
        </w:tc>
      </w:tr>
      <w:tr w:rsidR="00D5168E" w:rsidRPr="00CA28E3" w14:paraId="20E3D592"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0480257A" w14:textId="7DE1D985" w:rsidR="00D5168E" w:rsidRPr="00251F88" w:rsidRDefault="00D5168E" w:rsidP="009D4994">
            <w:pPr>
              <w:jc w:val="center"/>
              <w:rPr>
                <w:rFonts w:cstheme="minorHAnsi"/>
                <w:sz w:val="19"/>
                <w:szCs w:val="19"/>
              </w:rPr>
            </w:pPr>
            <w:r w:rsidRPr="00251F88">
              <w:rPr>
                <w:rFonts w:cstheme="minorHAnsi"/>
                <w:sz w:val="19"/>
                <w:szCs w:val="19"/>
              </w:rPr>
              <w:t xml:space="preserve">Gravis et al 2018 </w:t>
            </w:r>
            <w:r w:rsidRPr="00251F88">
              <w:rPr>
                <w:rFonts w:cstheme="minorHAnsi"/>
                <w:sz w:val="19"/>
                <w:szCs w:val="19"/>
              </w:rPr>
              <w:fldChar w:fldCharType="begin">
                <w:fldData xml:space="preserve">PEVuZE5vdGU+PENpdGU+PEF1dGhvcj5HcmF2aXM8L0F1dGhvcj48WWVhcj4yMDE4PC9ZZWFyPjxS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</w:fldData>
              </w:fldChar>
            </w:r>
            <w:r w:rsidR="0089565F">
              <w:rPr>
                <w:rFonts w:cstheme="minorHAnsi"/>
                <w:sz w:val="19"/>
                <w:szCs w:val="19"/>
              </w:rPr>
              <w:instrText xml:space="preserve"> ADDIN EN.CITE </w:instrText>
            </w:r>
            <w:r w:rsidR="0089565F">
              <w:rPr>
                <w:rFonts w:cstheme="minorHAnsi"/>
                <w:sz w:val="19"/>
                <w:szCs w:val="19"/>
              </w:rPr>
              <w:fldChar w:fldCharType="begin">
                <w:fldData xml:space="preserve">PEVuZE5vdGU+PENpdGU+PEF1dGhvcj5HcmF2aXM8L0F1dGhvcj48WWVhcj4yMDE4PC9ZZWFyPjxS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</w:fldData>
              </w:fldChar>
            </w:r>
            <w:r w:rsidR="0089565F">
              <w:rPr>
                <w:rFonts w:cstheme="minorHAnsi"/>
                <w:sz w:val="19"/>
                <w:szCs w:val="19"/>
              </w:rPr>
              <w:instrText xml:space="preserve"> ADDIN EN.CITE.DATA </w:instrText>
            </w:r>
            <w:r w:rsidR="0089565F">
              <w:rPr>
                <w:rFonts w:cstheme="minorHAnsi"/>
                <w:sz w:val="19"/>
                <w:szCs w:val="19"/>
              </w:rPr>
            </w:r>
            <w:r w:rsidR="0089565F">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89565F">
              <w:rPr>
                <w:rFonts w:cstheme="minorHAnsi"/>
                <w:noProof/>
                <w:sz w:val="19"/>
                <w:szCs w:val="19"/>
              </w:rPr>
              <w:t>[15]</w:t>
            </w:r>
            <w:r w:rsidRPr="00251F88">
              <w:rPr>
                <w:rFonts w:cstheme="minorHAnsi"/>
                <w:sz w:val="19"/>
                <w:szCs w:val="19"/>
              </w:rPr>
              <w:fldChar w:fldCharType="end"/>
            </w:r>
          </w:p>
        </w:tc>
        <w:tc>
          <w:tcPr>
            <w:tcW w:w="1418" w:type="dxa"/>
          </w:tcPr>
          <w:p w14:paraId="432A60BC"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Urothelial</w:t>
            </w:r>
          </w:p>
        </w:tc>
        <w:tc>
          <w:tcPr>
            <w:tcW w:w="1528" w:type="dxa"/>
          </w:tcPr>
          <w:p w14:paraId="4BCDD49A"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3261FCA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2</w:t>
            </w:r>
          </w:p>
        </w:tc>
        <w:tc>
          <w:tcPr>
            <w:tcW w:w="1551" w:type="dxa"/>
          </w:tcPr>
          <w:p w14:paraId="74264AF0"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based</w:t>
            </w:r>
          </w:p>
        </w:tc>
        <w:tc>
          <w:tcPr>
            <w:tcW w:w="1315" w:type="dxa"/>
          </w:tcPr>
          <w:p w14:paraId="7C15C2D5"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66.7%</w:t>
            </w:r>
          </w:p>
        </w:tc>
        <w:tc>
          <w:tcPr>
            <w:tcW w:w="1545" w:type="dxa"/>
          </w:tcPr>
          <w:p w14:paraId="69E06A13"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7.9 (2.0 – 20.1)</w:t>
            </w:r>
          </w:p>
        </w:tc>
        <w:tc>
          <w:tcPr>
            <w:tcW w:w="1544" w:type="dxa"/>
          </w:tcPr>
          <w:p w14:paraId="61524F1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1.2 (2.2 – 20.1)</w:t>
            </w:r>
          </w:p>
        </w:tc>
        <w:tc>
          <w:tcPr>
            <w:tcW w:w="2603" w:type="dxa"/>
          </w:tcPr>
          <w:p w14:paraId="2DB2012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challenge after immunotherapy</w:t>
            </w:r>
          </w:p>
        </w:tc>
      </w:tr>
      <w:tr w:rsidR="00D5168E" w:rsidRPr="00CA28E3" w14:paraId="3E794AC8"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52809D9B" w14:textId="752E37A0" w:rsidR="00D5168E" w:rsidRPr="00251F88" w:rsidRDefault="00D5168E" w:rsidP="009D4994">
            <w:pPr>
              <w:jc w:val="center"/>
              <w:rPr>
                <w:rFonts w:cstheme="minorHAnsi"/>
                <w:sz w:val="19"/>
                <w:szCs w:val="19"/>
              </w:rPr>
            </w:pPr>
            <w:r w:rsidRPr="00251F88">
              <w:rPr>
                <w:rFonts w:cstheme="minorHAnsi"/>
                <w:sz w:val="19"/>
                <w:szCs w:val="19"/>
              </w:rPr>
              <w:t xml:space="preserve">Okines et al 2010 </w:t>
            </w:r>
            <w:r w:rsidRPr="00251F88">
              <w:rPr>
                <w:rFonts w:cstheme="minorHAnsi"/>
                <w:sz w:val="19"/>
                <w:szCs w:val="19"/>
              </w:rPr>
              <w:fldChar w:fldCharType="begin">
                <w:fldData xml:space="preserve">PEVuZE5vdGU+PENpdGU+PEF1dGhvcj5Pa2luZXM8L0F1dGhvcj48WWVhcj4yMDEwPC9ZZWFyPjxS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Pa2luZXM8L0F1dGhvcj48WWVhcj4yMDEwPC9ZZWFyPjxS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30]</w:t>
            </w:r>
            <w:r w:rsidRPr="00251F88">
              <w:rPr>
                <w:rFonts w:cstheme="minorHAnsi"/>
                <w:sz w:val="19"/>
                <w:szCs w:val="19"/>
              </w:rPr>
              <w:fldChar w:fldCharType="end"/>
            </w:r>
          </w:p>
        </w:tc>
        <w:tc>
          <w:tcPr>
            <w:tcW w:w="1418" w:type="dxa"/>
          </w:tcPr>
          <w:p w14:paraId="2B2B3008"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OG</w:t>
            </w:r>
          </w:p>
        </w:tc>
        <w:tc>
          <w:tcPr>
            <w:tcW w:w="1528" w:type="dxa"/>
          </w:tcPr>
          <w:p w14:paraId="32DE6BE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19DDBA2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106</w:t>
            </w:r>
          </w:p>
        </w:tc>
        <w:tc>
          <w:tcPr>
            <w:tcW w:w="1551" w:type="dxa"/>
          </w:tcPr>
          <w:p w14:paraId="6A3B7070" w14:textId="5BB18FE8"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F</w:t>
            </w:r>
            <w:r w:rsidR="006C48F1">
              <w:rPr>
                <w:rFonts w:cstheme="minorHAnsi"/>
                <w:sz w:val="19"/>
                <w:szCs w:val="19"/>
              </w:rPr>
              <w:t>luoropyr</w:t>
            </w:r>
            <w:r w:rsidR="0008374C">
              <w:rPr>
                <w:rFonts w:cstheme="minorHAnsi"/>
                <w:sz w:val="19"/>
                <w:szCs w:val="19"/>
              </w:rPr>
              <w:t>imidine</w:t>
            </w:r>
            <w:r>
              <w:rPr>
                <w:rFonts w:cstheme="minorHAnsi"/>
                <w:sz w:val="19"/>
                <w:szCs w:val="19"/>
              </w:rPr>
              <w:t xml:space="preserve"> +/- epirubicin.</w:t>
            </w:r>
          </w:p>
        </w:tc>
        <w:tc>
          <w:tcPr>
            <w:tcW w:w="1315" w:type="dxa"/>
          </w:tcPr>
          <w:p w14:paraId="055565B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Initial radical intent: 27% (DCR 69%)</w:t>
            </w:r>
          </w:p>
          <w:p w14:paraId="382BB59C"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7FE2E7E0"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Initial pall intent: 24% (DCR 54%)</w:t>
            </w:r>
          </w:p>
        </w:tc>
        <w:tc>
          <w:tcPr>
            <w:tcW w:w="1545" w:type="dxa"/>
          </w:tcPr>
          <w:p w14:paraId="3EE68425"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5.1 (3.5 – 6.8) for initial radical intent</w:t>
            </w:r>
          </w:p>
          <w:p w14:paraId="2C685E61"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3AF9680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9 (2.1 – 5.8) for initial palliative intent</w:t>
            </w:r>
          </w:p>
        </w:tc>
        <w:tc>
          <w:tcPr>
            <w:tcW w:w="1544" w:type="dxa"/>
          </w:tcPr>
          <w:p w14:paraId="0D18EEF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10 (7.3 – 12.6) for initial radical intent</w:t>
            </w:r>
          </w:p>
          <w:p w14:paraId="109487CC"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2D2A5F92"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6.6 (3.9 – 9.3) for initial palliative intent</w:t>
            </w:r>
          </w:p>
        </w:tc>
        <w:tc>
          <w:tcPr>
            <w:tcW w:w="2603" w:type="dxa"/>
          </w:tcPr>
          <w:p w14:paraId="4DA1424C"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Only include if progressed &gt;3months after 1</w:t>
            </w:r>
            <w:r w:rsidRPr="00CA28E3">
              <w:rPr>
                <w:rFonts w:cstheme="minorHAnsi"/>
                <w:sz w:val="19"/>
                <w:szCs w:val="19"/>
                <w:vertAlign w:val="superscript"/>
              </w:rPr>
              <w:t>st</w:t>
            </w:r>
            <w:r w:rsidRPr="00CA28E3">
              <w:rPr>
                <w:rFonts w:cstheme="minorHAnsi"/>
                <w:sz w:val="19"/>
                <w:szCs w:val="19"/>
              </w:rPr>
              <w:t xml:space="preserve"> line platinum-based chemotherapy.</w:t>
            </w:r>
          </w:p>
        </w:tc>
      </w:tr>
      <w:tr w:rsidR="00D5168E" w:rsidRPr="00CA28E3" w14:paraId="7AE42F9D" w14:textId="77777777" w:rsidTr="0008374C">
        <w:trPr>
          <w:trHeight w:val="925"/>
        </w:trPr>
        <w:tc>
          <w:tcPr>
            <w:cnfStyle w:val="001000000000" w:firstRow="0" w:lastRow="0" w:firstColumn="1" w:lastColumn="0" w:oddVBand="0" w:evenVBand="0" w:oddHBand="0" w:evenHBand="0" w:firstRowFirstColumn="0" w:firstRowLastColumn="0" w:lastRowFirstColumn="0" w:lastRowLastColumn="0"/>
            <w:tcW w:w="1271" w:type="dxa"/>
          </w:tcPr>
          <w:p w14:paraId="4E36A715" w14:textId="6237F8FB" w:rsidR="00D5168E" w:rsidRPr="00251F88" w:rsidRDefault="00D5168E" w:rsidP="009D4994">
            <w:pPr>
              <w:jc w:val="center"/>
              <w:rPr>
                <w:rFonts w:cstheme="minorHAnsi"/>
                <w:sz w:val="19"/>
                <w:szCs w:val="19"/>
              </w:rPr>
            </w:pPr>
            <w:r w:rsidRPr="00251F88">
              <w:rPr>
                <w:rFonts w:cstheme="minorHAnsi"/>
                <w:sz w:val="19"/>
                <w:szCs w:val="19"/>
              </w:rPr>
              <w:t xml:space="preserve">Hingorani et al 2015 </w:t>
            </w:r>
            <w:r w:rsidRPr="00251F88">
              <w:rPr>
                <w:rFonts w:cstheme="minorHAnsi"/>
                <w:sz w:val="19"/>
                <w:szCs w:val="19"/>
              </w:rPr>
              <w:fldChar w:fldCharType="begin"/>
            </w:r>
            <w:r w:rsidR="009D3D7E">
              <w:rPr>
                <w:rFonts w:cstheme="minorHAnsi"/>
                <w:sz w:val="19"/>
                <w:szCs w:val="19"/>
              </w:rPr>
              <w:instrText xml:space="preserve"> ADDIN EN.CITE &lt;EndNote&gt;&lt;Cite&gt;&lt;Author&gt;Hingorani&lt;/Author&gt;&lt;Year&gt;2015&lt;/Year&gt;&lt;RecNum&gt;41&lt;/RecNum&gt;&lt;DisplayText&gt;[31]&lt;/DisplayText&gt;&lt;record&gt;&lt;rec-number&gt;41&lt;/rec-number&gt;&lt;foreign-keys&gt;&lt;key app="EN" db-id="5e9fdfxty0frr2ewdtpp9dfarp02f50t5vvw" timestamp="1630401552"&gt;41&lt;/key&gt;&lt;/foreign-keys&gt;&lt;ref-type name="Journal Article"&gt;17&lt;/ref-type&gt;&lt;contributors&gt;&lt;authors&gt;&lt;author&gt;Hingorani, M.&lt;/author&gt;&lt;author&gt;Dixit, S.&lt;/author&gt;&lt;author&gt;Roy, R.&lt;/author&gt;&lt;author&gt;Maraveyas, A.&lt;/author&gt;&lt;/authors&gt;&lt;/contributors&gt;&lt;auth-address&gt;Castle Hill Hospital, Cottingham, UK.&lt;/auth-address&gt;&lt;titles&gt;&lt;title&gt;Retention of platinum sensitivity till late stages of tumour progression may imply improved prognosis of oesophageal and gastric cancers&lt;/title&gt;&lt;secondary-title&gt;Oncol Res Treat&lt;/secondary-title&gt;&lt;/titles&gt;&lt;periodical&gt;&lt;full-title&gt;Oncol Res Treat&lt;/full-title&gt;&lt;/periodical&gt;&lt;pages&gt;28-34&lt;/pages&gt;&lt;volume&gt;38&lt;/volume&gt;&lt;number&gt;1-2&lt;/number&gt;&lt;edition&gt;2015/01/31&lt;/edition&gt;&lt;keywords&gt;&lt;keyword&gt;Aged&lt;/keyword&gt;&lt;keyword&gt;Antineoplastic Agents/administration &amp;amp; dosage&lt;/keyword&gt;&lt;keyword&gt;Antineoplastic Combined Chemotherapy Protocols/*administration &amp;amp; dosage&lt;/keyword&gt;&lt;keyword&gt;Disease Progression&lt;/keyword&gt;&lt;keyword&gt;Dose-Response Relationship, Drug&lt;/keyword&gt;&lt;keyword&gt;Drug Resistance, Neoplasm&lt;/keyword&gt;&lt;keyword&gt;Esophageal Neoplasms/*drug therapy/*pathology&lt;/keyword&gt;&lt;keyword&gt;Female&lt;/keyword&gt;&lt;keyword&gt;Humans&lt;/keyword&gt;&lt;keyword&gt;Male&lt;/keyword&gt;&lt;keyword&gt;Middle Aged&lt;/keyword&gt;&lt;keyword&gt;Neoplasm Staging&lt;/keyword&gt;&lt;keyword&gt;Platinum Compounds/*administration &amp;amp; dosage&lt;/keyword&gt;&lt;keyword&gt;Prognosis&lt;/keyword&gt;&lt;keyword&gt;Retrospective Studies&lt;/keyword&gt;&lt;keyword&gt;Stomach Neoplasms/*drug therapy/*pathology&lt;/keyword&gt;&lt;keyword&gt;Treatment Outcome&lt;/keyword&gt;&lt;/keywords&gt;&lt;dates&gt;&lt;year&gt;2015&lt;/year&gt;&lt;/dates&gt;&lt;isbn&gt;2296-5270&lt;/isbn&gt;&lt;accession-num&gt;25634795&lt;/accession-num&gt;&lt;urls&gt;&lt;/urls&gt;&lt;electronic-resource-num&gt;10.1159/000371506&lt;/electronic-resource-num&gt;&lt;remote-database-provider&gt;NLM&lt;/remote-database-provider&gt;&lt;language&gt;eng&lt;/language&gt;&lt;/record&gt;&lt;/Cite&gt;&lt;/EndNote&gt;</w:instrText>
            </w:r>
            <w:r w:rsidRPr="00251F88">
              <w:rPr>
                <w:rFonts w:cstheme="minorHAnsi"/>
                <w:sz w:val="19"/>
                <w:szCs w:val="19"/>
              </w:rPr>
              <w:fldChar w:fldCharType="separate"/>
            </w:r>
            <w:r w:rsidR="009D3D7E">
              <w:rPr>
                <w:rFonts w:cstheme="minorHAnsi"/>
                <w:noProof/>
                <w:sz w:val="19"/>
                <w:szCs w:val="19"/>
              </w:rPr>
              <w:t>[31]</w:t>
            </w:r>
            <w:r w:rsidRPr="00251F88">
              <w:rPr>
                <w:rFonts w:cstheme="minorHAnsi"/>
                <w:sz w:val="19"/>
                <w:szCs w:val="19"/>
              </w:rPr>
              <w:fldChar w:fldCharType="end"/>
            </w:r>
          </w:p>
        </w:tc>
        <w:tc>
          <w:tcPr>
            <w:tcW w:w="1418" w:type="dxa"/>
          </w:tcPr>
          <w:p w14:paraId="21B4B4F6"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OG</w:t>
            </w:r>
          </w:p>
        </w:tc>
        <w:tc>
          <w:tcPr>
            <w:tcW w:w="1528" w:type="dxa"/>
          </w:tcPr>
          <w:p w14:paraId="2C8EFD2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0492E5CA"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9</w:t>
            </w:r>
          </w:p>
        </w:tc>
        <w:tc>
          <w:tcPr>
            <w:tcW w:w="1551" w:type="dxa"/>
          </w:tcPr>
          <w:p w14:paraId="40AA4397" w14:textId="303B6EF7" w:rsidR="00D5168E" w:rsidRPr="00CA28E3" w:rsidRDefault="00230D7C"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Mixture</w:t>
            </w:r>
            <w:r w:rsidR="004914CA">
              <w:rPr>
                <w:rFonts w:cstheme="minorHAnsi"/>
                <w:sz w:val="19"/>
                <w:szCs w:val="19"/>
              </w:rPr>
              <w:t xml:space="preserve"> of regimes</w:t>
            </w:r>
          </w:p>
        </w:tc>
        <w:tc>
          <w:tcPr>
            <w:tcW w:w="1315" w:type="dxa"/>
          </w:tcPr>
          <w:p w14:paraId="5EEFC27C"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lt;6m interval: 33%</w:t>
            </w:r>
          </w:p>
          <w:p w14:paraId="2F04E597"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6-12m: 47%</w:t>
            </w:r>
          </w:p>
          <w:p w14:paraId="69E8A3D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gt;12m: 90%</w:t>
            </w:r>
          </w:p>
          <w:p w14:paraId="1CE1CAEB"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tc>
        <w:tc>
          <w:tcPr>
            <w:tcW w:w="1545" w:type="dxa"/>
          </w:tcPr>
          <w:p w14:paraId="1D32571D"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 (2.0 – 4.0)</w:t>
            </w:r>
          </w:p>
        </w:tc>
        <w:tc>
          <w:tcPr>
            <w:tcW w:w="1544" w:type="dxa"/>
          </w:tcPr>
          <w:p w14:paraId="2F44C0CA"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5.7 (4.7 – 6.7)</w:t>
            </w:r>
          </w:p>
        </w:tc>
        <w:tc>
          <w:tcPr>
            <w:tcW w:w="2603" w:type="dxa"/>
          </w:tcPr>
          <w:p w14:paraId="7BA4C345"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sponse independent of time interval since completion of 1</w:t>
            </w:r>
            <w:r w:rsidRPr="00CA28E3">
              <w:rPr>
                <w:rFonts w:cstheme="minorHAnsi"/>
                <w:sz w:val="19"/>
                <w:szCs w:val="19"/>
                <w:vertAlign w:val="superscript"/>
              </w:rPr>
              <w:t>st</w:t>
            </w:r>
            <w:r w:rsidRPr="00CA28E3">
              <w:rPr>
                <w:rFonts w:cstheme="minorHAnsi"/>
                <w:sz w:val="19"/>
                <w:szCs w:val="19"/>
              </w:rPr>
              <w:t xml:space="preserve"> line treatment and of platinum agent used.</w:t>
            </w:r>
          </w:p>
        </w:tc>
      </w:tr>
      <w:tr w:rsidR="008D5582" w:rsidRPr="00CA28E3" w14:paraId="36A9461E"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718AFC1E" w14:textId="7D8CA67E" w:rsidR="008D5582" w:rsidRPr="00251F88" w:rsidRDefault="008D5582" w:rsidP="009D4994">
            <w:pPr>
              <w:jc w:val="center"/>
              <w:rPr>
                <w:rFonts w:cstheme="minorHAnsi"/>
                <w:sz w:val="19"/>
                <w:szCs w:val="19"/>
              </w:rPr>
            </w:pPr>
            <w:r w:rsidRPr="00251F88">
              <w:rPr>
                <w:rFonts w:cstheme="minorHAnsi"/>
                <w:sz w:val="19"/>
                <w:szCs w:val="19"/>
              </w:rPr>
              <w:t xml:space="preserve">Lee et al 2017 </w:t>
            </w:r>
            <w:r w:rsidRPr="00251F88">
              <w:rPr>
                <w:rFonts w:cstheme="minorHAnsi"/>
                <w:sz w:val="19"/>
                <w:szCs w:val="19"/>
              </w:rPr>
              <w:fldChar w:fldCharType="begin">
                <w:fldData xml:space="preserve">PEVuZE5vdGU+PENpdGU+PEF1dGhvcj5MZWU8L0F1dGhvcj48WWVhcj4yMDE3PC9ZZWFyPjxSZWNO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MZWU8L0F1dGhvcj48WWVhcj4yMDE3PC9ZZWFyPjxSZWNO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28]</w:t>
            </w:r>
            <w:r w:rsidRPr="00251F88">
              <w:rPr>
                <w:rFonts w:cstheme="minorHAnsi"/>
                <w:sz w:val="19"/>
                <w:szCs w:val="19"/>
              </w:rPr>
              <w:fldChar w:fldCharType="end"/>
            </w:r>
          </w:p>
        </w:tc>
        <w:tc>
          <w:tcPr>
            <w:tcW w:w="1418" w:type="dxa"/>
          </w:tcPr>
          <w:p w14:paraId="7BF6F871"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Gastric</w:t>
            </w:r>
          </w:p>
        </w:tc>
        <w:tc>
          <w:tcPr>
            <w:tcW w:w="1528" w:type="dxa"/>
          </w:tcPr>
          <w:p w14:paraId="4CA5F678"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hase II trial</w:t>
            </w:r>
          </w:p>
        </w:tc>
        <w:tc>
          <w:tcPr>
            <w:tcW w:w="1173" w:type="dxa"/>
          </w:tcPr>
          <w:p w14:paraId="15ED3755"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3</w:t>
            </w:r>
          </w:p>
        </w:tc>
        <w:tc>
          <w:tcPr>
            <w:tcW w:w="1551" w:type="dxa"/>
          </w:tcPr>
          <w:p w14:paraId="48707445" w14:textId="77777777" w:rsidR="008D5582"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ocetaxel &amp; cisplatin</w:t>
            </w:r>
          </w:p>
        </w:tc>
        <w:tc>
          <w:tcPr>
            <w:tcW w:w="1315" w:type="dxa"/>
          </w:tcPr>
          <w:p w14:paraId="1D296458" w14:textId="77777777" w:rsidR="008D5582"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3% (further 8.7% with unconfirmed PR)</w:t>
            </w:r>
          </w:p>
        </w:tc>
        <w:tc>
          <w:tcPr>
            <w:tcW w:w="1545" w:type="dxa"/>
          </w:tcPr>
          <w:p w14:paraId="57FB3F50"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8 (0.8-2.9)</w:t>
            </w:r>
          </w:p>
        </w:tc>
        <w:tc>
          <w:tcPr>
            <w:tcW w:w="1544" w:type="dxa"/>
          </w:tcPr>
          <w:p w14:paraId="5CB8B481"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5.6 (4.4-6.7)</w:t>
            </w:r>
          </w:p>
        </w:tc>
        <w:tc>
          <w:tcPr>
            <w:tcW w:w="2603" w:type="dxa"/>
          </w:tcPr>
          <w:p w14:paraId="34F1ADE7" w14:textId="77777777" w:rsidR="008D5582" w:rsidRPr="00CA28E3" w:rsidRDefault="008D5582"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Compared to Docetaxel alone or Docetaxel + S1, following 1</w:t>
            </w:r>
            <w:r w:rsidRPr="00731DFC">
              <w:rPr>
                <w:rFonts w:cstheme="minorHAnsi"/>
                <w:sz w:val="19"/>
                <w:szCs w:val="19"/>
                <w:vertAlign w:val="superscript"/>
              </w:rPr>
              <w:t>st</w:t>
            </w:r>
            <w:r>
              <w:rPr>
                <w:rFonts w:cstheme="minorHAnsi"/>
                <w:sz w:val="19"/>
                <w:szCs w:val="19"/>
              </w:rPr>
              <w:t xml:space="preserve"> line cisplatin based ChT (with S1 or Cape)</w:t>
            </w:r>
          </w:p>
        </w:tc>
      </w:tr>
      <w:tr w:rsidR="00D5168E" w:rsidRPr="00CA28E3" w14:paraId="6B9DAF83"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1F039C7D" w14:textId="56B102F4" w:rsidR="00D5168E" w:rsidRPr="00251F88" w:rsidRDefault="00D5168E" w:rsidP="009D4994">
            <w:pPr>
              <w:jc w:val="center"/>
              <w:rPr>
                <w:rFonts w:cstheme="minorHAnsi"/>
                <w:sz w:val="19"/>
                <w:szCs w:val="19"/>
              </w:rPr>
            </w:pPr>
            <w:r w:rsidRPr="00251F88">
              <w:rPr>
                <w:rFonts w:cstheme="minorHAnsi"/>
                <w:sz w:val="19"/>
                <w:szCs w:val="19"/>
              </w:rPr>
              <w:t xml:space="preserve">Adhikaree 2014 </w:t>
            </w:r>
            <w:r w:rsidRPr="00251F88">
              <w:rPr>
                <w:rFonts w:cstheme="minorHAnsi"/>
                <w:sz w:val="19"/>
                <w:szCs w:val="19"/>
              </w:rPr>
              <w:fldChar w:fldCharType="begin"/>
            </w:r>
            <w:r w:rsidR="009D3D7E">
              <w:rPr>
                <w:rFonts w:cstheme="minorHAnsi"/>
                <w:sz w:val="19"/>
                <w:szCs w:val="19"/>
              </w:rPr>
              <w:instrText xml:space="preserve"> ADDIN EN.CITE &lt;EndNote&gt;&lt;Cite&gt;&lt;Author&gt;Adhikaree&lt;/Author&gt;&lt;Year&gt;2014&lt;/Year&gt;&lt;RecNum&gt;84&lt;/RecNum&gt;&lt;DisplayText&gt;[36]&lt;/DisplayText&gt;&lt;record&gt;&lt;rec-number&gt;84&lt;/rec-number&gt;&lt;foreign-keys&gt;&lt;key app="EN" db-id="5e9fdfxty0frr2ewdtpp9dfarp02f50t5vvw" timestamp="1631284741"&gt;84&lt;/key&gt;&lt;/foreign-keys&gt;&lt;ref-type name="Journal Article"&gt;17&lt;/ref-type&gt;&lt;contributors&gt;&lt;authors&gt;&lt;author&gt;Adhikaree, J.&lt;/author&gt;&lt;author&gt;Madhusudan, S.&lt;/author&gt;&lt;/authors&gt;&lt;/contributors&gt;&lt;auth-address&gt;Academic Unit of Oncology, Division of Cancer and Stem Cells, School of Medicine, Nottingham University Hospitals, University of Nottingham, Nottingham, NG51PB, UK.&lt;/auth-address&gt;&lt;titles&gt;&lt;title&gt;Is there a role for second-line platinum re-challenge in advanced biliary tract cancers?&lt;/title&gt;&lt;secondary-title&gt;Med Oncol&lt;/secondary-title&gt;&lt;/titles&gt;&lt;periodical&gt;&lt;full-title&gt;Med Oncol&lt;/full-title&gt;&lt;/periodical&gt;&lt;pages&gt;46&lt;/pages&gt;&lt;volume&gt;31&lt;/volume&gt;&lt;number&gt;7&lt;/number&gt;&lt;edition&gt;2014/06/11&lt;/edition&gt;&lt;keywords&gt;&lt;keyword&gt;Aged&lt;/keyword&gt;&lt;keyword&gt;Antineoplastic Combined Chemotherapy Protocols/*therapeutic use&lt;/keyword&gt;&lt;keyword&gt;Biliary Tract Neoplasms/*drug therapy/mortality/pathology&lt;/keyword&gt;&lt;keyword&gt;Cisplatin/administration &amp;amp; dosage&lt;/keyword&gt;&lt;keyword&gt;Deoxycytidine/administration &amp;amp; dosage/analogs &amp;amp; derivatives&lt;/keyword&gt;&lt;keyword&gt;Female&lt;/keyword&gt;&lt;keyword&gt;Fluorouracil/administration &amp;amp; dosage&lt;/keyword&gt;&lt;keyword&gt;Humans&lt;/keyword&gt;&lt;keyword&gt;Male&lt;/keyword&gt;&lt;keyword&gt;Middle Aged&lt;/keyword&gt;&lt;keyword&gt;Retrospective Studies&lt;/keyword&gt;&lt;keyword&gt;Survival Rate&lt;/keyword&gt;&lt;keyword&gt;Treatment Outcome&lt;/keyword&gt;&lt;/keywords&gt;&lt;dates&gt;&lt;year&gt;2014&lt;/year&gt;&lt;pub-dates&gt;&lt;date&gt;Jul&lt;/date&gt;&lt;/pub-dates&gt;&lt;/dates&gt;&lt;isbn&gt;1357-0560&lt;/isbn&gt;&lt;accession-num&gt;24913810&lt;/accession-num&gt;&lt;urls&gt;&lt;/urls&gt;&lt;electronic-resource-num&gt;10.1007/s12032-014-0046-0&lt;/electronic-resource-num&gt;&lt;remote-database-provider&gt;NLM&lt;/remote-database-provider&gt;&lt;language&gt;eng&lt;/language&gt;&lt;/record&gt;&lt;/Cite&gt;&lt;/EndNote&gt;</w:instrText>
            </w:r>
            <w:r w:rsidRPr="00251F88">
              <w:rPr>
                <w:rFonts w:cstheme="minorHAnsi"/>
                <w:sz w:val="19"/>
                <w:szCs w:val="19"/>
              </w:rPr>
              <w:fldChar w:fldCharType="separate"/>
            </w:r>
            <w:r w:rsidR="009D3D7E">
              <w:rPr>
                <w:rFonts w:cstheme="minorHAnsi"/>
                <w:noProof/>
                <w:sz w:val="19"/>
                <w:szCs w:val="19"/>
              </w:rPr>
              <w:t>[36]</w:t>
            </w:r>
            <w:r w:rsidRPr="00251F88">
              <w:rPr>
                <w:rFonts w:cstheme="minorHAnsi"/>
                <w:sz w:val="19"/>
                <w:szCs w:val="19"/>
              </w:rPr>
              <w:fldChar w:fldCharType="end"/>
            </w:r>
          </w:p>
        </w:tc>
        <w:tc>
          <w:tcPr>
            <w:tcW w:w="1418" w:type="dxa"/>
          </w:tcPr>
          <w:p w14:paraId="6897240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Biliary</w:t>
            </w:r>
          </w:p>
        </w:tc>
        <w:tc>
          <w:tcPr>
            <w:tcW w:w="1528" w:type="dxa"/>
          </w:tcPr>
          <w:p w14:paraId="094DF85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0F3DB6C5"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9</w:t>
            </w:r>
          </w:p>
        </w:tc>
        <w:tc>
          <w:tcPr>
            <w:tcW w:w="1551" w:type="dxa"/>
          </w:tcPr>
          <w:p w14:paraId="4D9952C5"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Cisplatin &amp; gemcitabine</w:t>
            </w:r>
          </w:p>
        </w:tc>
        <w:tc>
          <w:tcPr>
            <w:tcW w:w="1315" w:type="dxa"/>
          </w:tcPr>
          <w:p w14:paraId="0E093A0B"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3/9</w:t>
            </w:r>
          </w:p>
        </w:tc>
        <w:tc>
          <w:tcPr>
            <w:tcW w:w="1545" w:type="dxa"/>
          </w:tcPr>
          <w:p w14:paraId="13046FBF"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3.3</w:t>
            </w:r>
          </w:p>
        </w:tc>
        <w:tc>
          <w:tcPr>
            <w:tcW w:w="1544" w:type="dxa"/>
          </w:tcPr>
          <w:p w14:paraId="2C3FAB42"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6.7</w:t>
            </w:r>
          </w:p>
          <w:p w14:paraId="2199D7A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lastRenderedPageBreak/>
              <w:t>(from consideration of palliative chemo)</w:t>
            </w:r>
          </w:p>
        </w:tc>
        <w:tc>
          <w:tcPr>
            <w:tcW w:w="2603" w:type="dxa"/>
          </w:tcPr>
          <w:p w14:paraId="25F2B88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lastRenderedPageBreak/>
              <w:t>Definition of OS unclear</w:t>
            </w:r>
          </w:p>
        </w:tc>
      </w:tr>
      <w:tr w:rsidR="00D5168E" w:rsidRPr="00CA28E3" w14:paraId="39D53C0E"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1B6335B2" w14:textId="67A36440" w:rsidR="00D5168E" w:rsidRPr="00251F88" w:rsidRDefault="00D5168E" w:rsidP="009D4994">
            <w:pPr>
              <w:jc w:val="center"/>
              <w:rPr>
                <w:rFonts w:cstheme="minorHAnsi"/>
                <w:sz w:val="19"/>
                <w:szCs w:val="19"/>
              </w:rPr>
            </w:pPr>
            <w:r w:rsidRPr="00251F88">
              <w:rPr>
                <w:rFonts w:cstheme="minorHAnsi"/>
                <w:sz w:val="19"/>
                <w:szCs w:val="19"/>
              </w:rPr>
              <w:t xml:space="preserve">Rambeau et al 2019 </w:t>
            </w:r>
            <w:r w:rsidRPr="00251F88">
              <w:rPr>
                <w:rFonts w:cstheme="minorHAnsi"/>
                <w:sz w:val="19"/>
                <w:szCs w:val="19"/>
              </w:rPr>
              <w:fldChar w:fldCharType="begin">
                <w:fldData xml:space="preserve">PEVuZE5vdGU+PENpdGU+PEF1dGhvcj5SYW1iZWF1PC9BdXRob3I+PFllYXI+MjAxOTwvWWVhcj48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SYW1iZWF1PC9BdXRob3I+PFllYXI+MjAxOTwvWWVhcj48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57]</w:t>
            </w:r>
            <w:r w:rsidRPr="00251F88">
              <w:rPr>
                <w:rFonts w:cstheme="minorHAnsi"/>
                <w:sz w:val="19"/>
                <w:szCs w:val="19"/>
              </w:rPr>
              <w:fldChar w:fldCharType="end"/>
            </w:r>
          </w:p>
        </w:tc>
        <w:tc>
          <w:tcPr>
            <w:tcW w:w="1418" w:type="dxa"/>
          </w:tcPr>
          <w:p w14:paraId="480F9FF1"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H&amp;N</w:t>
            </w:r>
          </w:p>
        </w:tc>
        <w:tc>
          <w:tcPr>
            <w:tcW w:w="1528" w:type="dxa"/>
          </w:tcPr>
          <w:p w14:paraId="1A77B5D2"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7D8707E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5</w:t>
            </w:r>
          </w:p>
        </w:tc>
        <w:tc>
          <w:tcPr>
            <w:tcW w:w="1551" w:type="dxa"/>
          </w:tcPr>
          <w:p w14:paraId="40467E0F"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Cetuximab + 5FU/Docetaxel</w:t>
            </w:r>
          </w:p>
        </w:tc>
        <w:tc>
          <w:tcPr>
            <w:tcW w:w="1315" w:type="dxa"/>
          </w:tcPr>
          <w:p w14:paraId="6B5EE32F"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8.8% (inc 4.4% CR)</w:t>
            </w:r>
          </w:p>
          <w:p w14:paraId="323E64D5"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CR 40%)</w:t>
            </w:r>
          </w:p>
        </w:tc>
        <w:tc>
          <w:tcPr>
            <w:tcW w:w="1545" w:type="dxa"/>
          </w:tcPr>
          <w:p w14:paraId="1EAF0271"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3.0 (2.3 – 4.6)</w:t>
            </w:r>
          </w:p>
        </w:tc>
        <w:tc>
          <w:tcPr>
            <w:tcW w:w="1544" w:type="dxa"/>
          </w:tcPr>
          <w:p w14:paraId="3AFD7255" w14:textId="77777777" w:rsidR="00D5168E" w:rsidRPr="00524FF4" w:rsidRDefault="00D5168E" w:rsidP="009D4994">
            <w:pPr>
              <w:tabs>
                <w:tab w:val="center" w:pos="664"/>
                <w:tab w:val="left" w:pos="1230"/>
              </w:tabs>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ab/>
              <w:t>5.0 (3.7 – 8.0)</w:t>
            </w:r>
          </w:p>
        </w:tc>
        <w:tc>
          <w:tcPr>
            <w:tcW w:w="2603" w:type="dxa"/>
          </w:tcPr>
          <w:p w14:paraId="2817F315"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reviously treated with chemoradiotherapy</w:t>
            </w:r>
          </w:p>
        </w:tc>
      </w:tr>
      <w:tr w:rsidR="00BD2ED6" w:rsidRPr="00CA28E3" w14:paraId="291AB6AB"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4DFBCC96" w14:textId="0874D573" w:rsidR="00BD2ED6" w:rsidRPr="00251F88" w:rsidRDefault="00BD2ED6" w:rsidP="009D4994">
            <w:pPr>
              <w:jc w:val="center"/>
              <w:rPr>
                <w:rFonts w:cstheme="minorHAnsi"/>
                <w:sz w:val="19"/>
                <w:szCs w:val="19"/>
              </w:rPr>
            </w:pPr>
            <w:r w:rsidRPr="00251F88">
              <w:rPr>
                <w:rFonts w:cstheme="minorHAnsi"/>
                <w:sz w:val="19"/>
                <w:szCs w:val="19"/>
              </w:rPr>
              <w:t xml:space="preserve">Petrelli et al 2013 </w:t>
            </w:r>
            <w:r w:rsidRPr="00251F88">
              <w:rPr>
                <w:rFonts w:cstheme="minorHAnsi"/>
                <w:sz w:val="19"/>
                <w:szCs w:val="19"/>
              </w:rPr>
              <w:fldChar w:fldCharType="begin">
                <w:fldData xml:space="preserve">PEVuZE5vdGU+PENpdGU+PEF1dGhvcj5QZXRyZWxsaTwvQXV0aG9yPjxZZWFyPjIwMTM8L1llYXI+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QZXRyZWxsaTwvQXV0aG9yPjxZZWFyPjIwMTM8L1llYXI+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43]</w:t>
            </w:r>
            <w:r w:rsidRPr="00251F88">
              <w:rPr>
                <w:rFonts w:cstheme="minorHAnsi"/>
                <w:sz w:val="19"/>
                <w:szCs w:val="19"/>
              </w:rPr>
              <w:fldChar w:fldCharType="end"/>
            </w:r>
          </w:p>
        </w:tc>
        <w:tc>
          <w:tcPr>
            <w:tcW w:w="1418" w:type="dxa"/>
          </w:tcPr>
          <w:p w14:paraId="4FE47D4B" w14:textId="77777777" w:rsidR="00BD2ED6" w:rsidRPr="00BD7100"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9"/>
                <w:szCs w:val="19"/>
              </w:rPr>
            </w:pPr>
            <w:r w:rsidRPr="00BD7100">
              <w:rPr>
                <w:rFonts w:cstheme="minorHAnsi"/>
                <w:color w:val="000000" w:themeColor="text1"/>
                <w:sz w:val="19"/>
                <w:szCs w:val="19"/>
              </w:rPr>
              <w:t>NSCLC</w:t>
            </w:r>
          </w:p>
        </w:tc>
        <w:tc>
          <w:tcPr>
            <w:tcW w:w="1528" w:type="dxa"/>
          </w:tcPr>
          <w:p w14:paraId="0BA7882E"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Meta-</w:t>
            </w:r>
            <w:r w:rsidRPr="00CA28E3">
              <w:rPr>
                <w:rFonts w:cstheme="minorHAnsi"/>
                <w:sz w:val="19"/>
                <w:szCs w:val="19"/>
              </w:rPr>
              <w:t>analysis (11)</w:t>
            </w:r>
          </w:p>
        </w:tc>
        <w:tc>
          <w:tcPr>
            <w:tcW w:w="1173" w:type="dxa"/>
          </w:tcPr>
          <w:p w14:paraId="35200FB3"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591</w:t>
            </w:r>
          </w:p>
        </w:tc>
        <w:tc>
          <w:tcPr>
            <w:tcW w:w="1551" w:type="dxa"/>
          </w:tcPr>
          <w:p w14:paraId="2A070857"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amp; pemetrexed/ docetaxel</w:t>
            </w:r>
          </w:p>
        </w:tc>
        <w:tc>
          <w:tcPr>
            <w:tcW w:w="1315" w:type="dxa"/>
          </w:tcPr>
          <w:p w14:paraId="6AD7C1ED"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7.5%</w:t>
            </w:r>
          </w:p>
        </w:tc>
        <w:tc>
          <w:tcPr>
            <w:tcW w:w="1545" w:type="dxa"/>
          </w:tcPr>
          <w:p w14:paraId="72379682"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9 (2.3 – 6.43)</w:t>
            </w:r>
          </w:p>
        </w:tc>
        <w:tc>
          <w:tcPr>
            <w:tcW w:w="1544" w:type="dxa"/>
          </w:tcPr>
          <w:p w14:paraId="5995EB57"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8.7 (8.0 – 17.4)</w:t>
            </w:r>
          </w:p>
        </w:tc>
        <w:tc>
          <w:tcPr>
            <w:tcW w:w="2603" w:type="dxa"/>
          </w:tcPr>
          <w:p w14:paraId="67725B05"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Platinum in combination with pemetrexed or docetaxel</w:t>
            </w:r>
          </w:p>
        </w:tc>
      </w:tr>
      <w:tr w:rsidR="00BD2ED6" w:rsidRPr="00CA28E3" w14:paraId="3BAB5C8C" w14:textId="77777777" w:rsidTr="0008374C">
        <w:trPr>
          <w:trHeight w:val="308"/>
        </w:trPr>
        <w:tc>
          <w:tcPr>
            <w:cnfStyle w:val="001000000000" w:firstRow="0" w:lastRow="0" w:firstColumn="1" w:lastColumn="0" w:oddVBand="0" w:evenVBand="0" w:oddHBand="0" w:evenHBand="0" w:firstRowFirstColumn="0" w:firstRowLastColumn="0" w:lastRowFirstColumn="0" w:lastRowLastColumn="0"/>
            <w:tcW w:w="1271" w:type="dxa"/>
          </w:tcPr>
          <w:p w14:paraId="36F0481C" w14:textId="54222DFA" w:rsidR="00BD2ED6" w:rsidRPr="00251F88" w:rsidRDefault="00BD2ED6" w:rsidP="009D4994">
            <w:pPr>
              <w:jc w:val="center"/>
              <w:rPr>
                <w:rFonts w:cstheme="minorHAnsi"/>
                <w:sz w:val="19"/>
                <w:szCs w:val="19"/>
              </w:rPr>
            </w:pPr>
            <w:r w:rsidRPr="00251F88">
              <w:rPr>
                <w:rFonts w:cstheme="minorHAnsi"/>
                <w:sz w:val="19"/>
                <w:szCs w:val="19"/>
              </w:rPr>
              <w:t xml:space="preserve">Mo et al 2016 </w:t>
            </w:r>
            <w:r w:rsidRPr="00251F88">
              <w:rPr>
                <w:rFonts w:cstheme="minorHAnsi"/>
                <w:sz w:val="19"/>
                <w:szCs w:val="19"/>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NbzwvQXV0aG9yPjxZZWFyPjIwMTY8L1llYXI+PFJlY051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44]</w:t>
            </w:r>
            <w:r w:rsidRPr="00251F88">
              <w:rPr>
                <w:rFonts w:cstheme="minorHAnsi"/>
                <w:sz w:val="19"/>
                <w:szCs w:val="19"/>
              </w:rPr>
              <w:fldChar w:fldCharType="end"/>
            </w:r>
          </w:p>
        </w:tc>
        <w:tc>
          <w:tcPr>
            <w:tcW w:w="1418" w:type="dxa"/>
          </w:tcPr>
          <w:p w14:paraId="3B0B2B52" w14:textId="77777777" w:rsidR="00BD2ED6" w:rsidRPr="00BD7100"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9"/>
                <w:szCs w:val="19"/>
              </w:rPr>
            </w:pPr>
            <w:r w:rsidRPr="00BD7100">
              <w:rPr>
                <w:rFonts w:cstheme="minorHAnsi"/>
                <w:color w:val="000000" w:themeColor="text1"/>
                <w:sz w:val="19"/>
                <w:szCs w:val="19"/>
              </w:rPr>
              <w:t>NSCLC</w:t>
            </w:r>
          </w:p>
        </w:tc>
        <w:tc>
          <w:tcPr>
            <w:tcW w:w="1528" w:type="dxa"/>
          </w:tcPr>
          <w:p w14:paraId="3689B7C4"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5C5B9EE9"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64</w:t>
            </w:r>
          </w:p>
        </w:tc>
        <w:tc>
          <w:tcPr>
            <w:tcW w:w="1551" w:type="dxa"/>
          </w:tcPr>
          <w:p w14:paraId="41EC4023"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specified</w:t>
            </w:r>
          </w:p>
        </w:tc>
        <w:tc>
          <w:tcPr>
            <w:tcW w:w="1315" w:type="dxa"/>
          </w:tcPr>
          <w:p w14:paraId="1F656359"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 xml:space="preserve">0-3 month PFI: 10.6% </w:t>
            </w:r>
          </w:p>
          <w:p w14:paraId="0FA0FEA3"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6m: 8.5%</w:t>
            </w:r>
          </w:p>
          <w:p w14:paraId="2E557A9F"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7-12m: 18.3%</w:t>
            </w:r>
          </w:p>
          <w:p w14:paraId="204E0393"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gt;12m: 12.9%</w:t>
            </w:r>
          </w:p>
        </w:tc>
        <w:tc>
          <w:tcPr>
            <w:tcW w:w="1545" w:type="dxa"/>
          </w:tcPr>
          <w:p w14:paraId="6BEBE1C3"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3 (2.3 – 3.7)</w:t>
            </w:r>
          </w:p>
        </w:tc>
        <w:tc>
          <w:tcPr>
            <w:tcW w:w="1544" w:type="dxa"/>
          </w:tcPr>
          <w:p w14:paraId="5340DAFE"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524FF4">
              <w:rPr>
                <w:rFonts w:cstheme="minorHAnsi"/>
                <w:sz w:val="19"/>
                <w:szCs w:val="19"/>
              </w:rPr>
              <w:t>16 (13.5 – 18.5)</w:t>
            </w:r>
          </w:p>
        </w:tc>
        <w:tc>
          <w:tcPr>
            <w:tcW w:w="2603" w:type="dxa"/>
          </w:tcPr>
          <w:p w14:paraId="7A1E2480"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Platinum agents used not specified.</w:t>
            </w:r>
          </w:p>
          <w:p w14:paraId="716B47B8" w14:textId="77777777" w:rsidR="00BD2ED6" w:rsidRPr="00CA28E3"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sponse rates is CR+PR combined.</w:t>
            </w:r>
          </w:p>
        </w:tc>
      </w:tr>
      <w:tr w:rsidR="00D5168E" w:rsidRPr="00CA28E3" w14:paraId="23A6A683"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446DAD3E" w14:textId="75C2B22F" w:rsidR="00D5168E" w:rsidRPr="00E75267" w:rsidRDefault="00D5168E" w:rsidP="009D4994">
            <w:pPr>
              <w:jc w:val="center"/>
              <w:rPr>
                <w:rFonts w:cstheme="minorHAnsi"/>
                <w:sz w:val="19"/>
                <w:szCs w:val="19"/>
              </w:rPr>
            </w:pPr>
            <w:r w:rsidRPr="00E75267">
              <w:rPr>
                <w:rFonts w:cstheme="minorHAnsi"/>
                <w:sz w:val="19"/>
                <w:szCs w:val="19"/>
              </w:rPr>
              <w:t xml:space="preserve">Smit et al 2009 </w:t>
            </w:r>
            <w:r w:rsidRPr="00E75267">
              <w:rPr>
                <w:rFonts w:cstheme="minorHAnsi"/>
                <w:sz w:val="19"/>
                <w:szCs w:val="19"/>
              </w:rPr>
              <w:fldChar w:fldCharType="begin">
                <w:fldData xml:space="preserve">PEVuZE5vdGU+PENpdGU+PEF1dGhvcj5TbWl0PC9BdXRob3I+PFllYXI+MjAwOTwvWWVhcj48UmVj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TbWl0PC9BdXRob3I+PFllYXI+MjAwOTwvWWVhcj48UmVj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E75267">
              <w:rPr>
                <w:rFonts w:cstheme="minorHAnsi"/>
                <w:sz w:val="19"/>
                <w:szCs w:val="19"/>
              </w:rPr>
            </w:r>
            <w:r w:rsidRPr="00E75267">
              <w:rPr>
                <w:rFonts w:cstheme="minorHAnsi"/>
                <w:sz w:val="19"/>
                <w:szCs w:val="19"/>
              </w:rPr>
              <w:fldChar w:fldCharType="separate"/>
            </w:r>
            <w:r w:rsidR="009D3D7E">
              <w:rPr>
                <w:rFonts w:cstheme="minorHAnsi"/>
                <w:noProof/>
                <w:sz w:val="19"/>
                <w:szCs w:val="19"/>
              </w:rPr>
              <w:t>[41]</w:t>
            </w:r>
            <w:r w:rsidRPr="00E75267">
              <w:rPr>
                <w:rFonts w:cstheme="minorHAnsi"/>
                <w:sz w:val="19"/>
                <w:szCs w:val="19"/>
              </w:rPr>
              <w:fldChar w:fldCharType="end"/>
            </w:r>
          </w:p>
        </w:tc>
        <w:tc>
          <w:tcPr>
            <w:tcW w:w="1418" w:type="dxa"/>
          </w:tcPr>
          <w:p w14:paraId="3E9BFA4A"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NSCLC</w:t>
            </w:r>
          </w:p>
        </w:tc>
        <w:tc>
          <w:tcPr>
            <w:tcW w:w="1528" w:type="dxa"/>
          </w:tcPr>
          <w:p w14:paraId="00DDCFC3"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Phase II trial</w:t>
            </w:r>
          </w:p>
          <w:p w14:paraId="58782E60"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1597FE1B"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b/>
                <w:bCs/>
                <w:sz w:val="19"/>
                <w:szCs w:val="19"/>
              </w:rPr>
            </w:pPr>
            <w:r w:rsidRPr="00E75267">
              <w:rPr>
                <w:rFonts w:cstheme="minorHAnsi"/>
                <w:b/>
                <w:bCs/>
                <w:sz w:val="19"/>
                <w:szCs w:val="19"/>
              </w:rPr>
              <w:t>*Included in Petrelli meta-analysis</w:t>
            </w:r>
          </w:p>
        </w:tc>
        <w:tc>
          <w:tcPr>
            <w:tcW w:w="1173" w:type="dxa"/>
          </w:tcPr>
          <w:p w14:paraId="02FC1FF6"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119</w:t>
            </w:r>
          </w:p>
        </w:tc>
        <w:tc>
          <w:tcPr>
            <w:tcW w:w="1551" w:type="dxa"/>
          </w:tcPr>
          <w:p w14:paraId="1D62E527"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Pemetrexed- carboplatin</w:t>
            </w:r>
          </w:p>
          <w:p w14:paraId="75FDD944"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versus pemetrexed)</w:t>
            </w:r>
          </w:p>
          <w:p w14:paraId="2684FD37"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tc>
        <w:tc>
          <w:tcPr>
            <w:tcW w:w="1315" w:type="dxa"/>
          </w:tcPr>
          <w:p w14:paraId="56F2F607"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ORR 9% (PR rate 17%</w:t>
            </w:r>
          </w:p>
        </w:tc>
        <w:tc>
          <w:tcPr>
            <w:tcW w:w="1545" w:type="dxa"/>
          </w:tcPr>
          <w:p w14:paraId="41D55C96"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4.2 (3.7 v 4.6)</w:t>
            </w:r>
          </w:p>
        </w:tc>
        <w:tc>
          <w:tcPr>
            <w:tcW w:w="1544" w:type="dxa"/>
          </w:tcPr>
          <w:p w14:paraId="314DAB81"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8 (7.4 – 10.5)</w:t>
            </w:r>
          </w:p>
        </w:tc>
        <w:tc>
          <w:tcPr>
            <w:tcW w:w="2603" w:type="dxa"/>
          </w:tcPr>
          <w:p w14:paraId="0BB93282"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None received pemetrexed in 1</w:t>
            </w:r>
            <w:r w:rsidRPr="00E75267">
              <w:rPr>
                <w:rFonts w:cstheme="minorHAnsi"/>
                <w:sz w:val="19"/>
                <w:szCs w:val="19"/>
                <w:vertAlign w:val="superscript"/>
              </w:rPr>
              <w:t>st</w:t>
            </w:r>
            <w:r w:rsidRPr="00E75267">
              <w:rPr>
                <w:rFonts w:cstheme="minorHAnsi"/>
                <w:sz w:val="19"/>
                <w:szCs w:val="19"/>
              </w:rPr>
              <w:t xml:space="preserve"> line setting</w:t>
            </w:r>
          </w:p>
          <w:p w14:paraId="5AD35302"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78244CE3"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Included in Petrelli meta-analysis</w:t>
            </w:r>
          </w:p>
        </w:tc>
      </w:tr>
      <w:tr w:rsidR="00D5168E" w:rsidRPr="00CA28E3" w14:paraId="26B28CA0"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4B4EC7C8" w14:textId="6187FAAB" w:rsidR="00D5168E" w:rsidRPr="00E75267" w:rsidRDefault="00D5168E" w:rsidP="009D4994">
            <w:pPr>
              <w:jc w:val="center"/>
              <w:rPr>
                <w:rFonts w:cstheme="minorHAnsi"/>
                <w:sz w:val="19"/>
                <w:szCs w:val="19"/>
              </w:rPr>
            </w:pPr>
            <w:r w:rsidRPr="00E75267">
              <w:rPr>
                <w:rFonts w:cstheme="minorHAnsi"/>
                <w:sz w:val="19"/>
                <w:szCs w:val="19"/>
              </w:rPr>
              <w:t xml:space="preserve">Ardizzoni et al </w:t>
            </w:r>
            <w:r w:rsidRPr="00E75267">
              <w:rPr>
                <w:rFonts w:cstheme="minorHAnsi"/>
                <w:sz w:val="19"/>
                <w:szCs w:val="19"/>
              </w:rPr>
              <w:fldChar w:fldCharType="begin"/>
            </w:r>
            <w:r w:rsidR="009D3D7E">
              <w:rPr>
                <w:rFonts w:cstheme="minorHAnsi"/>
                <w:sz w:val="19"/>
                <w:szCs w:val="19"/>
              </w:rPr>
              <w:instrText xml:space="preserve"> ADDIN EN.CITE &lt;EndNote&gt;&lt;Cite&gt;&lt;Author&gt;Ardizzoni&lt;/Author&gt;&lt;Year&gt;2012&lt;/Year&gt;&lt;RecNum&gt;158&lt;/RecNum&gt;&lt;DisplayText&gt;[42]&lt;/DisplayText&gt;&lt;record&gt;&lt;rec-number&gt;158&lt;/rec-number&gt;&lt;foreign-keys&gt;&lt;key app="EN" db-id="5e9fdfxty0frr2ewdtpp9dfarp02f50t5vvw" timestamp="1634559728"&gt;158&lt;/key&gt;&lt;/foreign-keys&gt;&lt;ref-type name="Journal Article"&gt;17&lt;/ref-type&gt;&lt;contributors&gt;&lt;authors&gt;&lt;author&gt;Ardizzoni, Andrea&lt;/author&gt;&lt;author&gt;Tiseo, Marcello&lt;/author&gt;&lt;author&gt;Boni, Luca&lt;/author&gt;&lt;author&gt;Vincent, Andrew D.&lt;/author&gt;&lt;author&gt;Passalacqua, Rodolfo&lt;/author&gt;&lt;author&gt;Buti, Sebastiano&lt;/author&gt;&lt;author&gt;Amoroso, Domenico&lt;/author&gt;&lt;author&gt;Camerini, Andrea&lt;/author&gt;&lt;author&gt;Labianca, Roberto&lt;/author&gt;&lt;author&gt;Genestreti, Giovenzio&lt;/author&gt;&lt;author&gt;Boni, Corrado&lt;/author&gt;&lt;author&gt;Ciuffreda, Libero&lt;/author&gt;&lt;author&gt;Di Costanzo, Francesco&lt;/author&gt;&lt;author&gt;De Marinis, Filippo&lt;/author&gt;&lt;author&gt;Crinò, Lucio&lt;/author&gt;&lt;author&gt;Santo, Antonio&lt;/author&gt;&lt;author&gt;Pazzola, Antonio&lt;/author&gt;&lt;author&gt;Barbieri, Fausto&lt;/author&gt;&lt;author&gt;Zilembo, Nicoletta&lt;/author&gt;&lt;author&gt;Colantonio, Ida&lt;/author&gt;&lt;author&gt;Tibaldi, Carmelo&lt;/author&gt;&lt;author&gt;Mattioli, Rodolfo&lt;/author&gt;&lt;author&gt;Cafferata, Mara A.&lt;/author&gt;&lt;author&gt;Camisa, Roberta&lt;/author&gt;&lt;author&gt;Smit, Egbert F.&lt;/author&gt;&lt;/authors&gt;&lt;/contributors&gt;&lt;titles&gt;&lt;title&gt;Pemetrexed Versus Pemetrexed and Carboplatin As Second-Line Chemotherapy in Advanced Non–Small-Cell Lung Cancer: Results of the GOIRC 02-2006 Randomized Phase II Study and Pooled Analysis With the NVALT7 Trial&lt;/title&gt;&lt;secondary-title&gt;Journal of Clinical Oncology&lt;/secondary-title&gt;&lt;/titles&gt;&lt;periodical&gt;&lt;full-title&gt;Journal of Clinical Oncology&lt;/full-title&gt;&lt;/periodical&gt;&lt;pages&gt;4501-4507&lt;/pages&gt;&lt;volume&gt;30&lt;/volume&gt;&lt;number&gt;36&lt;/number&gt;&lt;dates&gt;&lt;year&gt;2012&lt;/year&gt;&lt;/dates&gt;&lt;publisher&gt;American Society of Clinical Oncology (ASCO)&lt;/publisher&gt;&lt;isbn&gt;0732-183X&lt;/isbn&gt;&lt;urls&gt;&lt;related-urls&gt;&lt;url&gt;https://dx.doi.org/10.1200/jco.2012.43.6758&lt;/url&gt;&lt;/related-urls&gt;&lt;/urls&gt;&lt;electronic-resource-num&gt;10.1200/jco.2012.43.6758&lt;/electronic-resource-num&gt;&lt;/record&gt;&lt;/Cite&gt;&lt;/EndNote&gt;</w:instrText>
            </w:r>
            <w:r w:rsidRPr="00E75267">
              <w:rPr>
                <w:rFonts w:cstheme="minorHAnsi"/>
                <w:sz w:val="19"/>
                <w:szCs w:val="19"/>
              </w:rPr>
              <w:fldChar w:fldCharType="separate"/>
            </w:r>
            <w:r w:rsidR="009D3D7E">
              <w:rPr>
                <w:rFonts w:cstheme="minorHAnsi"/>
                <w:noProof/>
                <w:sz w:val="19"/>
                <w:szCs w:val="19"/>
              </w:rPr>
              <w:t>[42]</w:t>
            </w:r>
            <w:r w:rsidRPr="00E75267">
              <w:rPr>
                <w:rFonts w:cstheme="minorHAnsi"/>
                <w:sz w:val="19"/>
                <w:szCs w:val="19"/>
              </w:rPr>
              <w:fldChar w:fldCharType="end"/>
            </w:r>
          </w:p>
        </w:tc>
        <w:tc>
          <w:tcPr>
            <w:tcW w:w="1418" w:type="dxa"/>
          </w:tcPr>
          <w:p w14:paraId="2853157B"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NSCLC</w:t>
            </w:r>
          </w:p>
        </w:tc>
        <w:tc>
          <w:tcPr>
            <w:tcW w:w="1528" w:type="dxa"/>
          </w:tcPr>
          <w:p w14:paraId="166BD0A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Phase II trial</w:t>
            </w:r>
          </w:p>
          <w:p w14:paraId="4130364A"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719F8162"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b/>
                <w:bCs/>
                <w:sz w:val="19"/>
                <w:szCs w:val="19"/>
              </w:rPr>
              <w:t>*Included in Petrelli meta-analysis</w:t>
            </w:r>
          </w:p>
        </w:tc>
        <w:tc>
          <w:tcPr>
            <w:tcW w:w="1173" w:type="dxa"/>
          </w:tcPr>
          <w:p w14:paraId="0F3377E7"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119</w:t>
            </w:r>
          </w:p>
        </w:tc>
        <w:tc>
          <w:tcPr>
            <w:tcW w:w="1551" w:type="dxa"/>
          </w:tcPr>
          <w:p w14:paraId="448B9097"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Pemetrexed- carboplatin (versus pemetrexed)</w:t>
            </w:r>
          </w:p>
          <w:p w14:paraId="3936C91F"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tc>
        <w:tc>
          <w:tcPr>
            <w:tcW w:w="1315" w:type="dxa"/>
          </w:tcPr>
          <w:p w14:paraId="05CE830E"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12.5%</w:t>
            </w:r>
          </w:p>
        </w:tc>
        <w:tc>
          <w:tcPr>
            <w:tcW w:w="1545" w:type="dxa"/>
          </w:tcPr>
          <w:p w14:paraId="5E866CED"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3.5 (2.9-4.7)</w:t>
            </w:r>
          </w:p>
        </w:tc>
        <w:tc>
          <w:tcPr>
            <w:tcW w:w="1544" w:type="dxa"/>
          </w:tcPr>
          <w:p w14:paraId="660DACD1"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9.2 (6.9 -11.6)</w:t>
            </w:r>
          </w:p>
        </w:tc>
        <w:tc>
          <w:tcPr>
            <w:tcW w:w="2603" w:type="dxa"/>
          </w:tcPr>
          <w:p w14:paraId="35ABBD45"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None received pemetrexed in 1</w:t>
            </w:r>
            <w:r w:rsidRPr="00E75267">
              <w:rPr>
                <w:rFonts w:cstheme="minorHAnsi"/>
                <w:sz w:val="19"/>
                <w:szCs w:val="19"/>
                <w:vertAlign w:val="superscript"/>
              </w:rPr>
              <w:t>st</w:t>
            </w:r>
            <w:r w:rsidRPr="00E75267">
              <w:rPr>
                <w:rFonts w:cstheme="minorHAnsi"/>
                <w:sz w:val="19"/>
                <w:szCs w:val="19"/>
              </w:rPr>
              <w:t xml:space="preserve"> line setting</w:t>
            </w:r>
          </w:p>
          <w:p w14:paraId="1888D6C3"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54A3B062" w14:textId="77777777" w:rsidR="00D5168E" w:rsidRPr="00E75267"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E75267">
              <w:rPr>
                <w:rFonts w:cstheme="minorHAnsi"/>
                <w:sz w:val="19"/>
                <w:szCs w:val="19"/>
              </w:rPr>
              <w:t>*Included in Petrelli meta-analysis</w:t>
            </w:r>
          </w:p>
        </w:tc>
      </w:tr>
      <w:tr w:rsidR="00BD2ED6" w:rsidRPr="00CA28E3" w14:paraId="3C82BD05"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61B5AA53" w14:textId="0CC22C26" w:rsidR="00BD2ED6" w:rsidRPr="00251F88" w:rsidRDefault="00BD2ED6" w:rsidP="009D4994">
            <w:pPr>
              <w:jc w:val="center"/>
              <w:rPr>
                <w:rFonts w:cstheme="minorHAnsi"/>
                <w:sz w:val="19"/>
                <w:szCs w:val="19"/>
              </w:rPr>
            </w:pPr>
            <w:r w:rsidRPr="00251F88">
              <w:rPr>
                <w:rFonts w:cstheme="minorHAnsi"/>
                <w:sz w:val="19"/>
                <w:szCs w:val="19"/>
              </w:rPr>
              <w:t xml:space="preserve">Nagano et al 2010 </w:t>
            </w:r>
            <w:r w:rsidRPr="00251F88">
              <w:rPr>
                <w:rFonts w:cstheme="minorHAnsi"/>
                <w:sz w:val="19"/>
                <w:szCs w:val="19"/>
              </w:rPr>
              <w:fldChar w:fldCharType="begin">
                <w:fldData xml:space="preserve">PEVuZE5vdGU+PENpdGU+PEF1dGhvcj5OYWdhbm88L0F1dGhvcj48WWVhcj4yMDEwPC9ZZWFyPjxS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OYWdhbm88L0F1dGhvcj48WWVhcj4yMDEwPC9ZZWFyPjxS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77]</w:t>
            </w:r>
            <w:r w:rsidRPr="00251F88">
              <w:rPr>
                <w:rFonts w:cstheme="minorHAnsi"/>
                <w:sz w:val="19"/>
                <w:szCs w:val="19"/>
              </w:rPr>
              <w:fldChar w:fldCharType="end"/>
            </w:r>
          </w:p>
        </w:tc>
        <w:tc>
          <w:tcPr>
            <w:tcW w:w="1418" w:type="dxa"/>
          </w:tcPr>
          <w:p w14:paraId="115424F3" w14:textId="77777777" w:rsidR="00BD2ED6" w:rsidRPr="00BD7100"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9"/>
                <w:szCs w:val="19"/>
              </w:rPr>
            </w:pPr>
            <w:r w:rsidRPr="00BD7100">
              <w:rPr>
                <w:rFonts w:cstheme="minorHAnsi"/>
                <w:color w:val="000000" w:themeColor="text1"/>
                <w:sz w:val="19"/>
                <w:szCs w:val="19"/>
              </w:rPr>
              <w:t>NSCLC</w:t>
            </w:r>
          </w:p>
        </w:tc>
        <w:tc>
          <w:tcPr>
            <w:tcW w:w="1528" w:type="dxa"/>
          </w:tcPr>
          <w:p w14:paraId="641A2CE2"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5B38B331"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8 (2/28 had non platinum rechallenge)</w:t>
            </w:r>
          </w:p>
        </w:tc>
        <w:tc>
          <w:tcPr>
            <w:tcW w:w="1551" w:type="dxa"/>
          </w:tcPr>
          <w:p w14:paraId="293F3785"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doublet</w:t>
            </w:r>
          </w:p>
        </w:tc>
        <w:tc>
          <w:tcPr>
            <w:tcW w:w="1315" w:type="dxa"/>
          </w:tcPr>
          <w:p w14:paraId="79419F30"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9%</w:t>
            </w:r>
          </w:p>
        </w:tc>
        <w:tc>
          <w:tcPr>
            <w:tcW w:w="1545" w:type="dxa"/>
          </w:tcPr>
          <w:p w14:paraId="6584E547"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1544" w:type="dxa"/>
          </w:tcPr>
          <w:p w14:paraId="365CC3EA"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 xml:space="preserve">17.0 </w:t>
            </w:r>
          </w:p>
        </w:tc>
        <w:tc>
          <w:tcPr>
            <w:tcW w:w="2603" w:type="dxa"/>
          </w:tcPr>
          <w:p w14:paraId="1FD4A9CC"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 of the patients in ‘rechallenge’ group had non-platinum based treatment</w:t>
            </w:r>
          </w:p>
        </w:tc>
      </w:tr>
      <w:tr w:rsidR="00BD2ED6" w:rsidRPr="00CA28E3" w14:paraId="31B39CAE"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3EABEBE4" w14:textId="6B29F537" w:rsidR="00BD2ED6" w:rsidRPr="00251F88" w:rsidRDefault="00BD2ED6" w:rsidP="009D4994">
            <w:pPr>
              <w:jc w:val="center"/>
              <w:rPr>
                <w:rFonts w:cstheme="minorHAnsi"/>
                <w:sz w:val="19"/>
                <w:szCs w:val="19"/>
              </w:rPr>
            </w:pPr>
            <w:r w:rsidRPr="00251F88">
              <w:rPr>
                <w:rFonts w:cstheme="minorHAnsi"/>
                <w:sz w:val="19"/>
                <w:szCs w:val="19"/>
              </w:rPr>
              <w:t xml:space="preserve">Imai et al 2015 </w:t>
            </w:r>
            <w:r w:rsidRPr="00251F88">
              <w:rPr>
                <w:rFonts w:cstheme="minorHAnsi"/>
                <w:sz w:val="19"/>
                <w:szCs w:val="19"/>
              </w:rPr>
              <w:fldChar w:fldCharType="begin">
                <w:fldData xml:space="preserve">PEVuZE5vdGU+PENpdGU+PEF1dGhvcj5JbWFpPC9BdXRob3I+PFllYXI+MjAxNTwvWWVhcj48UmVj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JbWFpPC9BdXRob3I+PFllYXI+MjAxNTwvWWVhcj48UmVj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78]</w:t>
            </w:r>
            <w:r w:rsidRPr="00251F88">
              <w:rPr>
                <w:rFonts w:cstheme="minorHAnsi"/>
                <w:sz w:val="19"/>
                <w:szCs w:val="19"/>
              </w:rPr>
              <w:fldChar w:fldCharType="end"/>
            </w:r>
          </w:p>
        </w:tc>
        <w:tc>
          <w:tcPr>
            <w:tcW w:w="1418" w:type="dxa"/>
          </w:tcPr>
          <w:p w14:paraId="648552E2" w14:textId="77777777" w:rsidR="00BD2ED6" w:rsidRPr="00BD7100"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9"/>
                <w:szCs w:val="19"/>
              </w:rPr>
            </w:pPr>
            <w:r w:rsidRPr="00BD7100">
              <w:rPr>
                <w:rFonts w:cstheme="minorHAnsi"/>
                <w:color w:val="000000" w:themeColor="text1"/>
                <w:sz w:val="19"/>
                <w:szCs w:val="19"/>
              </w:rPr>
              <w:t>NSCLC</w:t>
            </w:r>
          </w:p>
        </w:tc>
        <w:tc>
          <w:tcPr>
            <w:tcW w:w="1528" w:type="dxa"/>
          </w:tcPr>
          <w:p w14:paraId="69C985C2"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731D65A0"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4</w:t>
            </w:r>
          </w:p>
        </w:tc>
        <w:tc>
          <w:tcPr>
            <w:tcW w:w="1551" w:type="dxa"/>
          </w:tcPr>
          <w:p w14:paraId="49D09885"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combination</w:t>
            </w:r>
          </w:p>
        </w:tc>
        <w:tc>
          <w:tcPr>
            <w:tcW w:w="1315" w:type="dxa"/>
          </w:tcPr>
          <w:p w14:paraId="627807A5"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6.7%</w:t>
            </w:r>
          </w:p>
          <w:p w14:paraId="31CA4346"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CR 58.3%)</w:t>
            </w:r>
          </w:p>
        </w:tc>
        <w:tc>
          <w:tcPr>
            <w:tcW w:w="1545" w:type="dxa"/>
          </w:tcPr>
          <w:p w14:paraId="37839159"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2</w:t>
            </w:r>
          </w:p>
        </w:tc>
        <w:tc>
          <w:tcPr>
            <w:tcW w:w="1544" w:type="dxa"/>
          </w:tcPr>
          <w:p w14:paraId="4D6BD0A8"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6.5</w:t>
            </w:r>
          </w:p>
        </w:tc>
        <w:tc>
          <w:tcPr>
            <w:tcW w:w="2603" w:type="dxa"/>
          </w:tcPr>
          <w:p w14:paraId="3C30A841" w14:textId="77777777" w:rsidR="00BD2ED6" w:rsidRDefault="00BD2ED6"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 xml:space="preserve">All previously treated with CRT. </w:t>
            </w:r>
          </w:p>
        </w:tc>
      </w:tr>
      <w:tr w:rsidR="00D5168E" w:rsidRPr="00CA28E3" w14:paraId="412DD420"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0BE85A65" w14:textId="5169E721" w:rsidR="00D5168E" w:rsidRPr="00251F88" w:rsidRDefault="00D5168E" w:rsidP="009D4994">
            <w:pPr>
              <w:jc w:val="center"/>
              <w:rPr>
                <w:rFonts w:cstheme="minorHAnsi"/>
                <w:sz w:val="19"/>
                <w:szCs w:val="19"/>
              </w:rPr>
            </w:pPr>
            <w:r w:rsidRPr="00251F88">
              <w:rPr>
                <w:rFonts w:cstheme="minorHAnsi"/>
                <w:sz w:val="19"/>
                <w:szCs w:val="19"/>
              </w:rPr>
              <w:t xml:space="preserve">Khan et al 2013 </w:t>
            </w:r>
            <w:r w:rsidRPr="00251F88">
              <w:rPr>
                <w:rFonts w:cstheme="minorHAnsi"/>
                <w:sz w:val="19"/>
                <w:szCs w:val="19"/>
              </w:rPr>
              <w:fldChar w:fldCharType="begin">
                <w:fldData xml:space="preserve">PEVuZE5vdGU+PENpdGU+PEF1dGhvcj5LaGFuPC9BdXRob3I+PFllYXI+MjAxMzwvWWVhcj48UmVj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LaGFuPC9BdXRob3I+PFllYXI+MjAxMzwvWWVhcj48UmVj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45]</w:t>
            </w:r>
            <w:r w:rsidRPr="00251F88">
              <w:rPr>
                <w:rFonts w:cstheme="minorHAnsi"/>
                <w:sz w:val="19"/>
                <w:szCs w:val="19"/>
              </w:rPr>
              <w:fldChar w:fldCharType="end"/>
            </w:r>
          </w:p>
        </w:tc>
        <w:tc>
          <w:tcPr>
            <w:tcW w:w="1418" w:type="dxa"/>
          </w:tcPr>
          <w:p w14:paraId="6BE09C9F" w14:textId="77777777" w:rsidR="00D5168E" w:rsidRPr="00BD7100"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9"/>
                <w:szCs w:val="19"/>
              </w:rPr>
            </w:pPr>
            <w:r w:rsidRPr="00BD7100">
              <w:rPr>
                <w:rFonts w:cstheme="minorHAnsi"/>
                <w:color w:val="000000" w:themeColor="text1"/>
                <w:sz w:val="19"/>
                <w:szCs w:val="19"/>
              </w:rPr>
              <w:t>NSCLC</w:t>
            </w:r>
          </w:p>
        </w:tc>
        <w:tc>
          <w:tcPr>
            <w:tcW w:w="1528" w:type="dxa"/>
          </w:tcPr>
          <w:p w14:paraId="22E567F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55D321DC"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2</w:t>
            </w:r>
          </w:p>
        </w:tc>
        <w:tc>
          <w:tcPr>
            <w:tcW w:w="1551" w:type="dxa"/>
          </w:tcPr>
          <w:p w14:paraId="1FC6E3AB"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Carboplatin &amp; gemcitabine</w:t>
            </w:r>
          </w:p>
        </w:tc>
        <w:tc>
          <w:tcPr>
            <w:tcW w:w="1315" w:type="dxa"/>
          </w:tcPr>
          <w:p w14:paraId="2C18DC6E"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5%</w:t>
            </w:r>
          </w:p>
          <w:p w14:paraId="50CD4279"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CR 75%)</w:t>
            </w:r>
          </w:p>
        </w:tc>
        <w:tc>
          <w:tcPr>
            <w:tcW w:w="1545" w:type="dxa"/>
          </w:tcPr>
          <w:p w14:paraId="6D7C05FA"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5.6</w:t>
            </w:r>
          </w:p>
        </w:tc>
        <w:tc>
          <w:tcPr>
            <w:tcW w:w="1544" w:type="dxa"/>
          </w:tcPr>
          <w:p w14:paraId="49FE48D9"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0.4</w:t>
            </w:r>
          </w:p>
        </w:tc>
        <w:tc>
          <w:tcPr>
            <w:tcW w:w="2603" w:type="dxa"/>
          </w:tcPr>
          <w:p w14:paraId="3B3D7E94"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All received Gemcitabine &amp; platinum in 1</w:t>
            </w:r>
            <w:r w:rsidRPr="00611F7F">
              <w:rPr>
                <w:rFonts w:cstheme="minorHAnsi"/>
                <w:sz w:val="19"/>
                <w:szCs w:val="19"/>
                <w:vertAlign w:val="superscript"/>
              </w:rPr>
              <w:t>st</w:t>
            </w:r>
            <w:r>
              <w:rPr>
                <w:rFonts w:cstheme="minorHAnsi"/>
                <w:sz w:val="19"/>
                <w:szCs w:val="19"/>
              </w:rPr>
              <w:t xml:space="preserve"> line setting</w:t>
            </w:r>
          </w:p>
        </w:tc>
      </w:tr>
      <w:tr w:rsidR="00D5168E" w:rsidRPr="00CA28E3" w14:paraId="30AC84F8"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645F58C5" w14:textId="72D97468" w:rsidR="00D5168E" w:rsidRPr="00251F88" w:rsidRDefault="00D5168E" w:rsidP="009D4994">
            <w:pPr>
              <w:jc w:val="center"/>
              <w:rPr>
                <w:rFonts w:cstheme="minorHAnsi"/>
                <w:sz w:val="19"/>
                <w:szCs w:val="19"/>
              </w:rPr>
            </w:pPr>
            <w:r w:rsidRPr="00251F88">
              <w:rPr>
                <w:rFonts w:cstheme="minorHAnsi"/>
                <w:sz w:val="19"/>
                <w:szCs w:val="19"/>
              </w:rPr>
              <w:t xml:space="preserve">Zucali et al 2012 </w:t>
            </w:r>
            <w:r w:rsidRPr="00251F88">
              <w:rPr>
                <w:rFonts w:cstheme="minorHAnsi"/>
                <w:sz w:val="19"/>
                <w:szCs w:val="19"/>
              </w:rPr>
              <w:fldChar w:fldCharType="begin">
                <w:fldData xml:space="preserve">PEVuZE5vdGU+PENpdGU+PEF1dGhvcj5adWNhbGk8L0F1dGhvcj48WWVhcj4yMDEyPC9ZZWFyPjxS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adWNhbGk8L0F1dGhvcj48WWVhcj4yMDEyPC9ZZWFyPjxS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54]</w:t>
            </w:r>
            <w:r w:rsidRPr="00251F88">
              <w:rPr>
                <w:rFonts w:cstheme="minorHAnsi"/>
                <w:sz w:val="19"/>
                <w:szCs w:val="19"/>
              </w:rPr>
              <w:fldChar w:fldCharType="end"/>
            </w:r>
          </w:p>
        </w:tc>
        <w:tc>
          <w:tcPr>
            <w:tcW w:w="1418" w:type="dxa"/>
          </w:tcPr>
          <w:p w14:paraId="38DD5994"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Mesothelioma</w:t>
            </w:r>
          </w:p>
        </w:tc>
        <w:tc>
          <w:tcPr>
            <w:tcW w:w="1528" w:type="dxa"/>
          </w:tcPr>
          <w:p w14:paraId="1EC25EB4"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21B7F45D"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52</w:t>
            </w:r>
          </w:p>
        </w:tc>
        <w:tc>
          <w:tcPr>
            <w:tcW w:w="1551" w:type="dxa"/>
          </w:tcPr>
          <w:p w14:paraId="29264683"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doublet</w:t>
            </w:r>
          </w:p>
        </w:tc>
        <w:tc>
          <w:tcPr>
            <w:tcW w:w="1315" w:type="dxa"/>
          </w:tcPr>
          <w:p w14:paraId="3C6BE84E"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DCR 70.6%</w:t>
            </w:r>
          </w:p>
        </w:tc>
        <w:tc>
          <w:tcPr>
            <w:tcW w:w="1545" w:type="dxa"/>
          </w:tcPr>
          <w:p w14:paraId="12BBD493"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6.6</w:t>
            </w:r>
          </w:p>
        </w:tc>
        <w:tc>
          <w:tcPr>
            <w:tcW w:w="1544" w:type="dxa"/>
          </w:tcPr>
          <w:p w14:paraId="4AD6D5E1"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1.6</w:t>
            </w:r>
          </w:p>
        </w:tc>
        <w:tc>
          <w:tcPr>
            <w:tcW w:w="2603" w:type="dxa"/>
          </w:tcPr>
          <w:p w14:paraId="2ED807B5"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agent used not specified</w:t>
            </w:r>
          </w:p>
        </w:tc>
      </w:tr>
      <w:tr w:rsidR="00D5168E" w:rsidRPr="00CA28E3" w14:paraId="13244626"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6575EC3E" w14:textId="0A511474" w:rsidR="00D5168E" w:rsidRPr="00133BBF" w:rsidRDefault="00D5168E" w:rsidP="009D4994">
            <w:pPr>
              <w:jc w:val="center"/>
              <w:rPr>
                <w:rFonts w:cstheme="minorHAnsi"/>
                <w:b w:val="0"/>
                <w:bCs w:val="0"/>
                <w:sz w:val="19"/>
                <w:szCs w:val="19"/>
              </w:rPr>
            </w:pPr>
            <w:r>
              <w:rPr>
                <w:rFonts w:cstheme="minorHAnsi"/>
                <w:sz w:val="19"/>
                <w:szCs w:val="19"/>
              </w:rPr>
              <w:t>Bearz et al</w:t>
            </w:r>
            <w:r>
              <w:rPr>
                <w:rFonts w:cstheme="minorHAnsi"/>
                <w:b w:val="0"/>
                <w:bCs w:val="0"/>
                <w:sz w:val="19"/>
                <w:szCs w:val="19"/>
              </w:rPr>
              <w:t xml:space="preserve"> </w:t>
            </w:r>
            <w:r w:rsidRPr="00133BBF">
              <w:rPr>
                <w:rFonts w:cstheme="minorHAnsi"/>
                <w:sz w:val="19"/>
                <w:szCs w:val="19"/>
              </w:rPr>
              <w:t>2012</w:t>
            </w:r>
            <w:r>
              <w:rPr>
                <w:rFonts w:cstheme="minorHAnsi"/>
                <w:sz w:val="19"/>
                <w:szCs w:val="19"/>
              </w:rPr>
              <w:fldChar w:fldCharType="begin"/>
            </w:r>
            <w:r w:rsidR="009D3D7E">
              <w:rPr>
                <w:rFonts w:cstheme="minorHAnsi"/>
                <w:sz w:val="19"/>
                <w:szCs w:val="19"/>
              </w:rPr>
              <w:instrText xml:space="preserve"> ADDIN EN.CITE &lt;EndNote&gt;&lt;Cite&gt;&lt;Author&gt;Bearz&lt;/Author&gt;&lt;Year&gt;2012&lt;/Year&gt;&lt;RecNum&gt;166&lt;/RecNum&gt;&lt;DisplayText&gt;[55]&lt;/DisplayText&gt;&lt;record&gt;&lt;rec-number&gt;166&lt;/rec-number&gt;&lt;foreign-keys&gt;&lt;key app="EN" db-id="5e9fdfxty0frr2ewdtpp9dfarp02f50t5vvw" timestamp="1634744934"&gt;166&lt;/key&gt;&lt;/foreign-keys&gt;&lt;ref-type name="Journal Article"&gt;17&lt;/ref-type&gt;&lt;contributors&gt;&lt;authors&gt;&lt;author&gt;Bearz, A.&lt;/author&gt;&lt;author&gt;Talamini, R.&lt;/author&gt;&lt;author&gt;Rossoni, G.&lt;/author&gt;&lt;author&gt;Santo, A.&lt;/author&gt;&lt;author&gt;de Pangher, V.&lt;/author&gt;&lt;author&gt;Fasola, G.&lt;/author&gt;&lt;author&gt;Rosetti, F.&lt;/author&gt;&lt;author&gt;Favaretto, A.&lt;/author&gt;&lt;author&gt;Gregorc, V.&lt;/author&gt;&lt;author&gt;Berretta, M.&lt;/author&gt;&lt;author&gt;Santarossa, S.&lt;/author&gt;&lt;author&gt;Berto, E.&lt;/author&gt;&lt;author&gt;Tirelli, U.&lt;/author&gt;&lt;/authors&gt;&lt;/contributors&gt;&lt;auth-address&gt;Medical Oncology, IRCCS, Aviano, PN, Italy. abearz@cro.it&lt;/auth-address&gt;&lt;titles&gt;&lt;title&gt;Re-challenge with pemetrexed in advanced mesothelioma: a multi-institutional experience&lt;/title&gt;&lt;secondary-title&gt;BMC Res Notes&lt;/secondary-title&gt;&lt;/titles&gt;&lt;periodical&gt;&lt;full-title&gt;BMC Res Notes&lt;/full-title&gt;&lt;/periodical&gt;&lt;pages&gt;482&lt;/pages&gt;&lt;volume&gt;5&lt;/volume&gt;&lt;edition&gt;2012/09/05&lt;/edition&gt;&lt;keywords&gt;&lt;keyword&gt;Antineoplastic Agents/*therapeutic use&lt;/keyword&gt;&lt;keyword&gt;Female&lt;/keyword&gt;&lt;keyword&gt;Glutamates/*therapeutic use&lt;/keyword&gt;&lt;keyword&gt;Guanine/*analogs &amp;amp; derivatives/therapeutic use&lt;/keyword&gt;&lt;keyword&gt;Humans&lt;/keyword&gt;&lt;keyword&gt;Male&lt;/keyword&gt;&lt;keyword&gt;Mesothelioma/*drug therapy&lt;/keyword&gt;&lt;keyword&gt;Pemetrexed&lt;/keyword&gt;&lt;keyword&gt;Pleural Neoplasms/*drug therapy&lt;/keyword&gt;&lt;keyword&gt;Retrospective Studies&lt;/keyword&gt;&lt;keyword&gt;Treatment Outcome&lt;/keyword&gt;&lt;/keywords&gt;&lt;dates&gt;&lt;year&gt;2012&lt;/year&gt;&lt;pub-dates&gt;&lt;date&gt;Sep 3&lt;/date&gt;&lt;/pub-dates&gt;&lt;/dates&gt;&lt;isbn&gt;1756-0500&lt;/isbn&gt;&lt;accession-num&gt;22943698&lt;/accession-num&gt;&lt;urls&gt;&lt;/urls&gt;&lt;custom2&gt;PMC3502102&lt;/custom2&gt;&lt;electronic-resource-num&gt;10.1186/1756-0500-5-482&lt;/electronic-resource-num&gt;&lt;remote-database-provider&gt;NLM&lt;/remote-database-provider&gt;&lt;language&gt;eng&lt;/language&gt;&lt;/record&gt;&lt;/Cite&gt;&lt;/EndNote&gt;</w:instrText>
            </w:r>
            <w:r>
              <w:rPr>
                <w:rFonts w:cstheme="minorHAnsi"/>
                <w:sz w:val="19"/>
                <w:szCs w:val="19"/>
              </w:rPr>
              <w:fldChar w:fldCharType="separate"/>
            </w:r>
            <w:r w:rsidR="009D3D7E">
              <w:rPr>
                <w:rFonts w:cstheme="minorHAnsi"/>
                <w:noProof/>
                <w:sz w:val="19"/>
                <w:szCs w:val="19"/>
              </w:rPr>
              <w:t>[55]</w:t>
            </w:r>
            <w:r>
              <w:rPr>
                <w:rFonts w:cstheme="minorHAnsi"/>
                <w:sz w:val="19"/>
                <w:szCs w:val="19"/>
              </w:rPr>
              <w:fldChar w:fldCharType="end"/>
            </w:r>
          </w:p>
        </w:tc>
        <w:tc>
          <w:tcPr>
            <w:tcW w:w="1418" w:type="dxa"/>
          </w:tcPr>
          <w:p w14:paraId="77F4F1AB"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Mesothelioma</w:t>
            </w:r>
          </w:p>
        </w:tc>
        <w:tc>
          <w:tcPr>
            <w:tcW w:w="1528" w:type="dxa"/>
          </w:tcPr>
          <w:p w14:paraId="0AE8239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133BBF">
              <w:rPr>
                <w:rFonts w:cstheme="minorHAnsi"/>
                <w:sz w:val="19"/>
                <w:szCs w:val="19"/>
              </w:rPr>
              <w:t>Retrospective review</w:t>
            </w:r>
          </w:p>
        </w:tc>
        <w:tc>
          <w:tcPr>
            <w:tcW w:w="1173" w:type="dxa"/>
          </w:tcPr>
          <w:p w14:paraId="06A9EBB7"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1</w:t>
            </w:r>
          </w:p>
        </w:tc>
        <w:tc>
          <w:tcPr>
            <w:tcW w:w="1551" w:type="dxa"/>
          </w:tcPr>
          <w:p w14:paraId="3FC48420"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amp; pemetrexed</w:t>
            </w:r>
          </w:p>
        </w:tc>
        <w:tc>
          <w:tcPr>
            <w:tcW w:w="1315" w:type="dxa"/>
          </w:tcPr>
          <w:p w14:paraId="710DA5C0"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1545" w:type="dxa"/>
          </w:tcPr>
          <w:p w14:paraId="339CA6B2"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5.7 (4.0 in pemetrexed alone group)</w:t>
            </w:r>
          </w:p>
        </w:tc>
        <w:tc>
          <w:tcPr>
            <w:tcW w:w="1544" w:type="dxa"/>
          </w:tcPr>
          <w:p w14:paraId="1BB3BC87"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2603" w:type="dxa"/>
          </w:tcPr>
          <w:p w14:paraId="595453EB"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ORR and OS only available for entire cohort (incl pemetrexed alone)</w:t>
            </w:r>
          </w:p>
        </w:tc>
      </w:tr>
      <w:tr w:rsidR="007A40A4" w14:paraId="58788C3F"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6D795C60" w14:textId="3EE101A4" w:rsidR="007A40A4" w:rsidRPr="00251F88" w:rsidRDefault="007A40A4" w:rsidP="009D4994">
            <w:pPr>
              <w:jc w:val="center"/>
              <w:rPr>
                <w:sz w:val="20"/>
                <w:szCs w:val="20"/>
              </w:rPr>
            </w:pPr>
            <w:r w:rsidRPr="00251F88">
              <w:rPr>
                <w:sz w:val="20"/>
                <w:szCs w:val="20"/>
              </w:rPr>
              <w:lastRenderedPageBreak/>
              <w:t xml:space="preserve">Garassino et al 2011 </w:t>
            </w:r>
            <w:r w:rsidRPr="00251F88">
              <w:rPr>
                <w:sz w:val="20"/>
                <w:szCs w:val="20"/>
              </w:rPr>
              <w:fldChar w:fldCharType="begin">
                <w:fldData xml:space="preserve">PEVuZE5vdGU+PENpdGU+PEF1dGhvcj5HYXJhc3Npbm88L0F1dGhvcj48WWVhcj4yMDExPC9ZZWFy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</w:fldData>
              </w:fldChar>
            </w:r>
            <w:r w:rsidR="009D3D7E">
              <w:rPr>
                <w:sz w:val="20"/>
                <w:szCs w:val="20"/>
              </w:rPr>
              <w:instrText xml:space="preserve"> ADDIN EN.CITE </w:instrText>
            </w:r>
            <w:r w:rsidR="009D3D7E">
              <w:rPr>
                <w:sz w:val="20"/>
                <w:szCs w:val="20"/>
              </w:rPr>
              <w:fldChar w:fldCharType="begin">
                <w:fldData xml:space="preserve">PEVuZE5vdGU+PENpdGU+PEF1dGhvcj5HYXJhc3Npbm88L0F1dGhvcj48WWVhcj4yMDExPC9ZZWFy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79]</w:t>
            </w:r>
            <w:r w:rsidRPr="00251F88">
              <w:rPr>
                <w:sz w:val="20"/>
                <w:szCs w:val="20"/>
              </w:rPr>
              <w:fldChar w:fldCharType="end"/>
            </w:r>
          </w:p>
        </w:tc>
        <w:tc>
          <w:tcPr>
            <w:tcW w:w="1418" w:type="dxa"/>
          </w:tcPr>
          <w:p w14:paraId="63D9B7C6"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326C0C29"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761B4394"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1</w:t>
            </w:r>
          </w:p>
        </w:tc>
        <w:tc>
          <w:tcPr>
            <w:tcW w:w="1551" w:type="dxa"/>
          </w:tcPr>
          <w:p w14:paraId="0EFC77EF"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based’</w:t>
            </w:r>
          </w:p>
        </w:tc>
        <w:tc>
          <w:tcPr>
            <w:tcW w:w="1315" w:type="dxa"/>
          </w:tcPr>
          <w:p w14:paraId="0691C659"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4.5%</w:t>
            </w:r>
          </w:p>
        </w:tc>
        <w:tc>
          <w:tcPr>
            <w:tcW w:w="1545" w:type="dxa"/>
          </w:tcPr>
          <w:p w14:paraId="2172F27D"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nly available for plat &amp; non-plat combined</w:t>
            </w:r>
          </w:p>
        </w:tc>
        <w:tc>
          <w:tcPr>
            <w:tcW w:w="1544" w:type="dxa"/>
          </w:tcPr>
          <w:p w14:paraId="51CD7B0D"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nly available for plat &amp; non-plat combined</w:t>
            </w:r>
          </w:p>
        </w:tc>
        <w:tc>
          <w:tcPr>
            <w:tcW w:w="2603" w:type="dxa"/>
          </w:tcPr>
          <w:p w14:paraId="52F6932A"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cludes those with platinum-sensitive &amp; platinum-refractory disease</w:t>
            </w:r>
          </w:p>
        </w:tc>
      </w:tr>
      <w:tr w:rsidR="007A40A4" w14:paraId="732FD49E"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516FD2BA" w14:textId="4EBE42F5" w:rsidR="007A40A4" w:rsidRPr="00251F88" w:rsidRDefault="007A40A4" w:rsidP="009D4994">
            <w:pPr>
              <w:jc w:val="center"/>
              <w:rPr>
                <w:sz w:val="20"/>
                <w:szCs w:val="20"/>
              </w:rPr>
            </w:pPr>
            <w:r w:rsidRPr="00251F88">
              <w:rPr>
                <w:sz w:val="20"/>
                <w:szCs w:val="20"/>
              </w:rPr>
              <w:t>Korkmaz et al 201</w:t>
            </w:r>
            <w:r>
              <w:rPr>
                <w:sz w:val="20"/>
                <w:szCs w:val="20"/>
              </w:rPr>
              <w:t>3</w:t>
            </w:r>
            <w:r w:rsidRPr="00251F88">
              <w:rPr>
                <w:sz w:val="20"/>
                <w:szCs w:val="20"/>
              </w:rPr>
              <w:t xml:space="preserve"> </w:t>
            </w:r>
            <w:r w:rsidRPr="00251F88">
              <w:rPr>
                <w:sz w:val="20"/>
                <w:szCs w:val="20"/>
              </w:rPr>
              <w:fldChar w:fldCharType="begin">
                <w:fldData xml:space="preserve">PEVuZE5vdGU+PENpdGU+PEF1dGhvcj5Lb3JrbWF6PC9BdXRob3I+PFllYXI+MjAxMzwvWWVhcj48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</w:fldData>
              </w:fldChar>
            </w:r>
            <w:r w:rsidR="009D3D7E">
              <w:rPr>
                <w:sz w:val="20"/>
                <w:szCs w:val="20"/>
              </w:rPr>
              <w:instrText xml:space="preserve"> ADDIN EN.CITE </w:instrText>
            </w:r>
            <w:r w:rsidR="009D3D7E">
              <w:rPr>
                <w:sz w:val="20"/>
                <w:szCs w:val="20"/>
              </w:rPr>
              <w:fldChar w:fldCharType="begin">
                <w:fldData xml:space="preserve">PEVuZE5vdGU+PENpdGU+PEF1dGhvcj5Lb3JrbWF6PC9BdXRob3I+PFllYXI+MjAxMzwvWWVhcj48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80]</w:t>
            </w:r>
            <w:r w:rsidRPr="00251F88">
              <w:rPr>
                <w:sz w:val="20"/>
                <w:szCs w:val="20"/>
              </w:rPr>
              <w:fldChar w:fldCharType="end"/>
            </w:r>
          </w:p>
        </w:tc>
        <w:tc>
          <w:tcPr>
            <w:tcW w:w="1418" w:type="dxa"/>
          </w:tcPr>
          <w:p w14:paraId="49F4128B"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33784AB2"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28D64D3B"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0</w:t>
            </w:r>
          </w:p>
        </w:tc>
        <w:tc>
          <w:tcPr>
            <w:tcW w:w="1551" w:type="dxa"/>
          </w:tcPr>
          <w:p w14:paraId="405D9D9C"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amp; etoposide</w:t>
            </w:r>
          </w:p>
        </w:tc>
        <w:tc>
          <w:tcPr>
            <w:tcW w:w="1315" w:type="dxa"/>
          </w:tcPr>
          <w:p w14:paraId="627446F5"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w:t>
            </w:r>
          </w:p>
        </w:tc>
        <w:tc>
          <w:tcPr>
            <w:tcW w:w="1545" w:type="dxa"/>
          </w:tcPr>
          <w:p w14:paraId="21D30451"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2</w:t>
            </w:r>
          </w:p>
        </w:tc>
        <w:tc>
          <w:tcPr>
            <w:tcW w:w="1544" w:type="dxa"/>
          </w:tcPr>
          <w:p w14:paraId="37594CB3"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4</w:t>
            </w:r>
          </w:p>
        </w:tc>
        <w:tc>
          <w:tcPr>
            <w:tcW w:w="2603" w:type="dxa"/>
          </w:tcPr>
          <w:p w14:paraId="77E04E7C" w14:textId="77777777" w:rsidR="007A40A4" w:rsidRDefault="007A40A4"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r w:rsidR="00E41A93" w14:paraId="6F8E6A6F"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3091DC71" w14:textId="63DDD204" w:rsidR="00E41A93" w:rsidRPr="00251F88" w:rsidRDefault="00E41A93" w:rsidP="009D4994">
            <w:pPr>
              <w:jc w:val="center"/>
              <w:rPr>
                <w:sz w:val="20"/>
                <w:szCs w:val="20"/>
              </w:rPr>
            </w:pPr>
            <w:r w:rsidRPr="00251F88">
              <w:rPr>
                <w:sz w:val="20"/>
                <w:szCs w:val="20"/>
              </w:rPr>
              <w:t xml:space="preserve">Tendler et al 2019 </w:t>
            </w:r>
            <w:r w:rsidRPr="00251F88">
              <w:rPr>
                <w:sz w:val="20"/>
                <w:szCs w:val="20"/>
              </w:rPr>
              <w:fldChar w:fldCharType="begin">
                <w:fldData xml:space="preserve">PEVuZE5vdGU+PENpdGU+PEF1dGhvcj5UZW5kbGVyPC9BdXRob3I+PFllYXI+MjAyMDwvWWVhcj48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</w:fldData>
              </w:fldChar>
            </w:r>
            <w:r w:rsidR="009D3D7E">
              <w:rPr>
                <w:sz w:val="20"/>
                <w:szCs w:val="20"/>
              </w:rPr>
              <w:instrText xml:space="preserve"> ADDIN EN.CITE </w:instrText>
            </w:r>
            <w:r w:rsidR="009D3D7E">
              <w:rPr>
                <w:sz w:val="20"/>
                <w:szCs w:val="20"/>
              </w:rPr>
              <w:fldChar w:fldCharType="begin">
                <w:fldData xml:space="preserve">PEVuZE5vdGU+PENpdGU+PEF1dGhvcj5UZW5kbGVyPC9BdXRob3I+PFllYXI+MjAyMDwvWWVhcj48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81]</w:t>
            </w:r>
            <w:r w:rsidRPr="00251F88">
              <w:rPr>
                <w:sz w:val="20"/>
                <w:szCs w:val="20"/>
              </w:rPr>
              <w:fldChar w:fldCharType="end"/>
            </w:r>
          </w:p>
        </w:tc>
        <w:tc>
          <w:tcPr>
            <w:tcW w:w="1418" w:type="dxa"/>
          </w:tcPr>
          <w:p w14:paraId="66C2A36E"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54049EA2"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5046875D"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w:t>
            </w:r>
          </w:p>
          <w:p w14:paraId="3CC3E4CF"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422DB3DD"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6E59F6E1"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0C610E87"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4</w:t>
            </w:r>
          </w:p>
        </w:tc>
        <w:tc>
          <w:tcPr>
            <w:tcW w:w="1551" w:type="dxa"/>
          </w:tcPr>
          <w:p w14:paraId="0276FD08"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doublet</w:t>
            </w:r>
          </w:p>
        </w:tc>
        <w:tc>
          <w:tcPr>
            <w:tcW w:w="1315" w:type="dxa"/>
          </w:tcPr>
          <w:p w14:paraId="29D5C0EC"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t available</w:t>
            </w:r>
          </w:p>
        </w:tc>
        <w:tc>
          <w:tcPr>
            <w:tcW w:w="1545" w:type="dxa"/>
          </w:tcPr>
          <w:p w14:paraId="0856ED3D" w14:textId="77777777" w:rsidR="00E41A93" w:rsidRDefault="00E41A93" w:rsidP="009D4994">
            <w:pPr>
              <w:tabs>
                <w:tab w:val="center" w:pos="664"/>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tensive disease</w:t>
            </w:r>
          </w:p>
          <w:p w14:paraId="09D7FCEE" w14:textId="77777777" w:rsidR="00E41A93" w:rsidRDefault="00E41A93" w:rsidP="009D4994">
            <w:pPr>
              <w:tabs>
                <w:tab w:val="center" w:pos="664"/>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 (3.2 – 4.3)</w:t>
            </w:r>
          </w:p>
          <w:p w14:paraId="3E0ED9AD" w14:textId="77777777" w:rsidR="00E41A93" w:rsidRDefault="00E41A93" w:rsidP="009D4994">
            <w:pPr>
              <w:tabs>
                <w:tab w:val="center" w:pos="664"/>
              </w:tabs>
              <w:jc w:val="center"/>
              <w:cnfStyle w:val="000000000000" w:firstRow="0" w:lastRow="0" w:firstColumn="0" w:lastColumn="0" w:oddVBand="0" w:evenVBand="0" w:oddHBand="0" w:evenHBand="0" w:firstRowFirstColumn="0" w:firstRowLastColumn="0" w:lastRowFirstColumn="0" w:lastRowLastColumn="0"/>
              <w:rPr>
                <w:sz w:val="20"/>
                <w:szCs w:val="20"/>
              </w:rPr>
            </w:pPr>
          </w:p>
          <w:p w14:paraId="5AC1A9EC" w14:textId="77777777" w:rsidR="00E41A93" w:rsidRDefault="00E41A93" w:rsidP="009D4994">
            <w:pPr>
              <w:tabs>
                <w:tab w:val="center" w:pos="664"/>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imited disease</w:t>
            </w:r>
          </w:p>
          <w:p w14:paraId="52A0A809" w14:textId="77777777" w:rsidR="00E41A93" w:rsidRDefault="00E41A93" w:rsidP="009D4994">
            <w:pPr>
              <w:tabs>
                <w:tab w:val="center" w:pos="664"/>
              </w:tabs>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8 (3.7 – 6.1)</w:t>
            </w:r>
          </w:p>
        </w:tc>
        <w:tc>
          <w:tcPr>
            <w:tcW w:w="1544" w:type="dxa"/>
          </w:tcPr>
          <w:p w14:paraId="785B5149"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624A4C90"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2 (4.3 – 6.7)</w:t>
            </w:r>
          </w:p>
          <w:p w14:paraId="576811A5"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4E79BEE8"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2F9DAD90"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 (6.8 – 11.5)</w:t>
            </w:r>
          </w:p>
        </w:tc>
        <w:tc>
          <w:tcPr>
            <w:tcW w:w="2603" w:type="dxa"/>
          </w:tcPr>
          <w:p w14:paraId="4F183AA3"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Impact of platinum-free interval not clear. </w:t>
            </w:r>
          </w:p>
        </w:tc>
      </w:tr>
      <w:tr w:rsidR="00D5168E" w:rsidRPr="00CA28E3" w14:paraId="5847F30D"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71A3E93B" w14:textId="6C00E662" w:rsidR="00D5168E" w:rsidRPr="00251F88" w:rsidRDefault="00D5168E" w:rsidP="009D4994">
            <w:pPr>
              <w:jc w:val="center"/>
              <w:rPr>
                <w:rFonts w:cstheme="minorHAnsi"/>
                <w:sz w:val="19"/>
                <w:szCs w:val="19"/>
              </w:rPr>
            </w:pPr>
            <w:r w:rsidRPr="00251F88">
              <w:rPr>
                <w:rFonts w:cstheme="minorHAnsi"/>
                <w:sz w:val="19"/>
                <w:szCs w:val="19"/>
              </w:rPr>
              <w:t xml:space="preserve">Genestreti et al 2015 </w:t>
            </w:r>
            <w:r w:rsidRPr="00251F88">
              <w:rPr>
                <w:rFonts w:cstheme="minorHAnsi"/>
                <w:sz w:val="19"/>
                <w:szCs w:val="19"/>
              </w:rPr>
              <w:fldChar w:fldCharType="begin">
                <w:fldData xml:space="preserve">PEVuZE5vdGU+PENpdGU+PEF1dGhvcj5HZW5lc3RyZXRpPC9BdXRob3I+PFllYXI+MjAxNTwvWWVh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HZW5lc3RyZXRpPC9BdXRob3I+PFllYXI+MjAxNTwvWWVh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82]</w:t>
            </w:r>
            <w:r w:rsidRPr="00251F88">
              <w:rPr>
                <w:rFonts w:cstheme="minorHAnsi"/>
                <w:sz w:val="19"/>
                <w:szCs w:val="19"/>
              </w:rPr>
              <w:fldChar w:fldCharType="end"/>
            </w:r>
          </w:p>
        </w:tc>
        <w:tc>
          <w:tcPr>
            <w:tcW w:w="1418" w:type="dxa"/>
          </w:tcPr>
          <w:p w14:paraId="38377CF0"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SCLC</w:t>
            </w:r>
          </w:p>
        </w:tc>
        <w:tc>
          <w:tcPr>
            <w:tcW w:w="1528" w:type="dxa"/>
          </w:tcPr>
          <w:p w14:paraId="43C0CA72"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5623474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112</w:t>
            </w:r>
          </w:p>
        </w:tc>
        <w:tc>
          <w:tcPr>
            <w:tcW w:w="1551" w:type="dxa"/>
          </w:tcPr>
          <w:p w14:paraId="2272AD7D"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Carboplatin  &amp; etoposide</w:t>
            </w:r>
          </w:p>
        </w:tc>
        <w:tc>
          <w:tcPr>
            <w:tcW w:w="1315" w:type="dxa"/>
          </w:tcPr>
          <w:p w14:paraId="24765274"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5% (incl 3% CR)</w:t>
            </w:r>
          </w:p>
        </w:tc>
        <w:tc>
          <w:tcPr>
            <w:tcW w:w="1545" w:type="dxa"/>
          </w:tcPr>
          <w:p w14:paraId="6A45EEE6"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5.5 (4.4 – 6.3)</w:t>
            </w:r>
          </w:p>
        </w:tc>
        <w:tc>
          <w:tcPr>
            <w:tcW w:w="1544" w:type="dxa"/>
          </w:tcPr>
          <w:p w14:paraId="17EAE7B1"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7.9 (6.9 – 9.7)</w:t>
            </w:r>
          </w:p>
        </w:tc>
        <w:tc>
          <w:tcPr>
            <w:tcW w:w="2603" w:type="dxa"/>
          </w:tcPr>
          <w:p w14:paraId="29C727A0"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r w:rsidR="00E55E21" w14:paraId="2A75543D"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3C12BA22" w14:textId="44AB44BF" w:rsidR="00E55E21" w:rsidRPr="00251F88" w:rsidRDefault="00E55E21" w:rsidP="009D4994">
            <w:pPr>
              <w:jc w:val="center"/>
              <w:rPr>
                <w:sz w:val="20"/>
                <w:szCs w:val="20"/>
              </w:rPr>
            </w:pPr>
            <w:r w:rsidRPr="00660317">
              <w:rPr>
                <w:sz w:val="20"/>
                <w:szCs w:val="20"/>
              </w:rPr>
              <w:t xml:space="preserve">Goto et al 2016 </w:t>
            </w:r>
            <w:r w:rsidRPr="00660317">
              <w:rPr>
                <w:sz w:val="20"/>
                <w:szCs w:val="20"/>
              </w:rPr>
              <w:fldChar w:fldCharType="begin">
                <w:fldData xml:space="preserve">PEVuZE5vdGU+PENpdGU+PEF1dGhvcj5Hb3RvPC9BdXRob3I+PFllYXI+MjAxNjwvWWVhcj48UmVj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</w:fldData>
              </w:fldChar>
            </w:r>
            <w:r w:rsidR="009D3D7E">
              <w:rPr>
                <w:sz w:val="20"/>
                <w:szCs w:val="20"/>
              </w:rPr>
              <w:instrText xml:space="preserve"> ADDIN EN.CITE </w:instrText>
            </w:r>
            <w:r w:rsidR="009D3D7E">
              <w:rPr>
                <w:sz w:val="20"/>
                <w:szCs w:val="20"/>
              </w:rPr>
              <w:fldChar w:fldCharType="begin">
                <w:fldData xml:space="preserve">PEVuZE5vdGU+PENpdGU+PEF1dGhvcj5Hb3RvPC9BdXRob3I+PFllYXI+MjAxNjwvWWVhcj48UmVj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660317">
              <w:rPr>
                <w:sz w:val="20"/>
                <w:szCs w:val="20"/>
              </w:rPr>
            </w:r>
            <w:r w:rsidRPr="00660317">
              <w:rPr>
                <w:sz w:val="20"/>
                <w:szCs w:val="20"/>
              </w:rPr>
              <w:fldChar w:fldCharType="separate"/>
            </w:r>
            <w:r w:rsidR="009D3D7E">
              <w:rPr>
                <w:noProof/>
                <w:sz w:val="20"/>
                <w:szCs w:val="20"/>
              </w:rPr>
              <w:t>[83]</w:t>
            </w:r>
            <w:r w:rsidRPr="00660317">
              <w:rPr>
                <w:sz w:val="20"/>
                <w:szCs w:val="20"/>
              </w:rPr>
              <w:fldChar w:fldCharType="end"/>
            </w:r>
          </w:p>
        </w:tc>
        <w:tc>
          <w:tcPr>
            <w:tcW w:w="1418" w:type="dxa"/>
          </w:tcPr>
          <w:p w14:paraId="357B8B3D"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SCLC</w:t>
            </w:r>
          </w:p>
        </w:tc>
        <w:tc>
          <w:tcPr>
            <w:tcW w:w="1528" w:type="dxa"/>
          </w:tcPr>
          <w:p w14:paraId="5F996851"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Ph</w:t>
            </w:r>
            <w:r>
              <w:rPr>
                <w:sz w:val="20"/>
                <w:szCs w:val="20"/>
              </w:rPr>
              <w:t>ase</w:t>
            </w:r>
            <w:r w:rsidRPr="002D1FA7">
              <w:rPr>
                <w:sz w:val="20"/>
                <w:szCs w:val="20"/>
              </w:rPr>
              <w:t xml:space="preserve"> III trial</w:t>
            </w:r>
          </w:p>
          <w:p w14:paraId="1B43DE5E"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73" w:type="dxa"/>
          </w:tcPr>
          <w:p w14:paraId="15B6880E"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90</w:t>
            </w:r>
          </w:p>
        </w:tc>
        <w:tc>
          <w:tcPr>
            <w:tcW w:w="1551" w:type="dxa"/>
          </w:tcPr>
          <w:p w14:paraId="168E34A4"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 xml:space="preserve">Cisplatin, </w:t>
            </w:r>
            <w:r>
              <w:rPr>
                <w:sz w:val="20"/>
                <w:szCs w:val="20"/>
              </w:rPr>
              <w:t>e</w:t>
            </w:r>
            <w:r w:rsidRPr="002D1FA7">
              <w:rPr>
                <w:sz w:val="20"/>
                <w:szCs w:val="20"/>
              </w:rPr>
              <w:t xml:space="preserve">toposide &amp; </w:t>
            </w:r>
            <w:r>
              <w:rPr>
                <w:sz w:val="20"/>
                <w:szCs w:val="20"/>
              </w:rPr>
              <w:t>i</w:t>
            </w:r>
            <w:r w:rsidRPr="002D1FA7">
              <w:rPr>
                <w:sz w:val="20"/>
                <w:szCs w:val="20"/>
              </w:rPr>
              <w:t>rinotecan</w:t>
            </w:r>
          </w:p>
        </w:tc>
        <w:tc>
          <w:tcPr>
            <w:tcW w:w="1315" w:type="dxa"/>
          </w:tcPr>
          <w:p w14:paraId="688629DA"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 xml:space="preserve">84% </w:t>
            </w:r>
            <w:r>
              <w:rPr>
                <w:sz w:val="20"/>
                <w:szCs w:val="20"/>
              </w:rPr>
              <w:t>(</w:t>
            </w:r>
            <w:r w:rsidRPr="002D1FA7">
              <w:rPr>
                <w:sz w:val="20"/>
                <w:szCs w:val="20"/>
              </w:rPr>
              <w:t>75-91)</w:t>
            </w:r>
          </w:p>
        </w:tc>
        <w:tc>
          <w:tcPr>
            <w:tcW w:w="1545" w:type="dxa"/>
          </w:tcPr>
          <w:p w14:paraId="7E008BD3"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5.7 (5.2-6.2)</w:t>
            </w:r>
          </w:p>
        </w:tc>
        <w:tc>
          <w:tcPr>
            <w:tcW w:w="1544" w:type="dxa"/>
          </w:tcPr>
          <w:p w14:paraId="7601129D"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18.2 (15.7 – 20.6)</w:t>
            </w:r>
          </w:p>
        </w:tc>
        <w:tc>
          <w:tcPr>
            <w:tcW w:w="2603" w:type="dxa"/>
          </w:tcPr>
          <w:p w14:paraId="2233FFB5"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rFonts w:cstheme="minorHAnsi"/>
                <w:sz w:val="19"/>
                <w:szCs w:val="19"/>
              </w:rPr>
              <w:t>Data is for those with platinum-sensitive relapse (&gt;90 days)</w:t>
            </w:r>
          </w:p>
          <w:p w14:paraId="3FE5812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D1FA7">
              <w:rPr>
                <w:sz w:val="20"/>
                <w:szCs w:val="20"/>
              </w:rPr>
              <w:t>Topotecan control arm</w:t>
            </w:r>
          </w:p>
          <w:p w14:paraId="62993439" w14:textId="77777777" w:rsidR="00E55E21" w:rsidRPr="002D1FA7"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E41A93" w14:paraId="233CDA32"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518A3BB7" w14:textId="77777777" w:rsidR="00E41A93" w:rsidRPr="00251F88" w:rsidRDefault="00E41A93" w:rsidP="009D4994">
            <w:pPr>
              <w:jc w:val="center"/>
              <w:rPr>
                <w:b w:val="0"/>
                <w:bCs w:val="0"/>
                <w:sz w:val="20"/>
                <w:szCs w:val="20"/>
              </w:rPr>
            </w:pPr>
            <w:r w:rsidRPr="00251F88">
              <w:rPr>
                <w:sz w:val="20"/>
                <w:szCs w:val="20"/>
              </w:rPr>
              <w:t>Baize et al</w:t>
            </w:r>
          </w:p>
          <w:p w14:paraId="3F21B1F3" w14:textId="09E7ACFE" w:rsidR="00E41A93" w:rsidRPr="00251F88" w:rsidRDefault="00E41A93" w:rsidP="009D4994">
            <w:pPr>
              <w:jc w:val="center"/>
              <w:rPr>
                <w:sz w:val="20"/>
                <w:szCs w:val="20"/>
              </w:rPr>
            </w:pPr>
            <w:r w:rsidRPr="00251F88">
              <w:rPr>
                <w:sz w:val="20"/>
                <w:szCs w:val="20"/>
              </w:rPr>
              <w:t xml:space="preserve">2020 </w:t>
            </w:r>
            <w:r w:rsidRPr="00251F88">
              <w:rPr>
                <w:sz w:val="20"/>
                <w:szCs w:val="20"/>
              </w:rPr>
              <w:fldChar w:fldCharType="begin">
                <w:fldData xml:space="preserve">PEVuZE5vdGU+PENpdGU+PEF1dGhvcj5CYWl6ZTwvQXV0aG9yPjxZZWFyPjIwMjA8L1llYXI+PFJl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=
</w:fldData>
              </w:fldChar>
            </w:r>
            <w:r w:rsidR="009D3D7E">
              <w:rPr>
                <w:sz w:val="20"/>
                <w:szCs w:val="20"/>
              </w:rPr>
              <w:instrText xml:space="preserve"> ADDIN EN.CITE </w:instrText>
            </w:r>
            <w:r w:rsidR="009D3D7E">
              <w:rPr>
                <w:sz w:val="20"/>
                <w:szCs w:val="20"/>
              </w:rPr>
              <w:fldChar w:fldCharType="begin">
                <w:fldData xml:space="preserve">PEVuZE5vdGU+PENpdGU+PEF1dGhvcj5CYWl6ZTwvQXV0aG9yPjxZZWFyPjIwMjA8L1llYXI+PFJl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84]</w:t>
            </w:r>
            <w:r w:rsidRPr="00251F88">
              <w:rPr>
                <w:sz w:val="20"/>
                <w:szCs w:val="20"/>
              </w:rPr>
              <w:fldChar w:fldCharType="end"/>
            </w:r>
          </w:p>
        </w:tc>
        <w:tc>
          <w:tcPr>
            <w:tcW w:w="1418" w:type="dxa"/>
          </w:tcPr>
          <w:p w14:paraId="0AB48249"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49F6D72D"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hase III trial</w:t>
            </w:r>
          </w:p>
        </w:tc>
        <w:tc>
          <w:tcPr>
            <w:tcW w:w="1173" w:type="dxa"/>
          </w:tcPr>
          <w:p w14:paraId="1DA9BD14"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2</w:t>
            </w:r>
          </w:p>
        </w:tc>
        <w:tc>
          <w:tcPr>
            <w:tcW w:w="1551" w:type="dxa"/>
          </w:tcPr>
          <w:p w14:paraId="13C7790B"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arboplatin &amp; etoposide</w:t>
            </w:r>
          </w:p>
        </w:tc>
        <w:tc>
          <w:tcPr>
            <w:tcW w:w="1315" w:type="dxa"/>
          </w:tcPr>
          <w:p w14:paraId="667B4720"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9% (41 – 55)</w:t>
            </w:r>
          </w:p>
        </w:tc>
        <w:tc>
          <w:tcPr>
            <w:tcW w:w="1545" w:type="dxa"/>
          </w:tcPr>
          <w:p w14:paraId="2264964E"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7 (3.9 – 5.5)</w:t>
            </w:r>
          </w:p>
        </w:tc>
        <w:tc>
          <w:tcPr>
            <w:tcW w:w="1544" w:type="dxa"/>
          </w:tcPr>
          <w:p w14:paraId="07E6F599"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6CC5">
              <w:rPr>
                <w:sz w:val="20"/>
                <w:szCs w:val="20"/>
              </w:rPr>
              <w:t xml:space="preserve">7.5 </w:t>
            </w:r>
            <w:r>
              <w:rPr>
                <w:sz w:val="20"/>
                <w:szCs w:val="20"/>
              </w:rPr>
              <w:t>(5.4 – 9.5)</w:t>
            </w:r>
          </w:p>
        </w:tc>
        <w:tc>
          <w:tcPr>
            <w:tcW w:w="2603" w:type="dxa"/>
          </w:tcPr>
          <w:p w14:paraId="42689818"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p w14:paraId="419F9C52" w14:textId="77777777" w:rsidR="00E41A93" w:rsidRDefault="00E41A93"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E55E21" w:rsidRPr="00CA28E3" w14:paraId="169C346F"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2A484C6E" w14:textId="6BFF1F35" w:rsidR="00E55E21" w:rsidRPr="00251F88" w:rsidRDefault="00E55E21" w:rsidP="009D4994">
            <w:pPr>
              <w:jc w:val="center"/>
              <w:rPr>
                <w:rFonts w:cstheme="minorHAnsi"/>
                <w:sz w:val="19"/>
                <w:szCs w:val="19"/>
              </w:rPr>
            </w:pPr>
            <w:r w:rsidRPr="00251F88">
              <w:rPr>
                <w:rFonts w:cstheme="minorHAnsi"/>
                <w:sz w:val="19"/>
                <w:szCs w:val="19"/>
              </w:rPr>
              <w:t xml:space="preserve">Naito et al 2018 </w:t>
            </w:r>
            <w:r w:rsidRPr="00251F88">
              <w:rPr>
                <w:rFonts w:cstheme="minorHAnsi"/>
                <w:sz w:val="19"/>
                <w:szCs w:val="19"/>
              </w:rPr>
              <w:fldChar w:fldCharType="begin">
                <w:fldData xml:space="preserve">PEVuZE5vdGU+PENpdGU+PEF1dGhvcj5OYWl0bzwvQXV0aG9yPjxZZWFyPjIwMTg8L1llYXI+PFJl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OYWl0bzwvQXV0aG9yPjxZZWFyPjIwMTg8L1llYXI+PFJl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sidRPr="00251F88">
              <w:rPr>
                <w:rFonts w:cstheme="minorHAnsi"/>
                <w:sz w:val="19"/>
                <w:szCs w:val="19"/>
              </w:rPr>
            </w:r>
            <w:r w:rsidRPr="00251F88">
              <w:rPr>
                <w:rFonts w:cstheme="minorHAnsi"/>
                <w:sz w:val="19"/>
                <w:szCs w:val="19"/>
              </w:rPr>
              <w:fldChar w:fldCharType="separate"/>
            </w:r>
            <w:r w:rsidR="009D3D7E">
              <w:rPr>
                <w:rFonts w:cstheme="minorHAnsi"/>
                <w:noProof/>
                <w:sz w:val="19"/>
                <w:szCs w:val="19"/>
              </w:rPr>
              <w:t>[85]</w:t>
            </w:r>
            <w:r w:rsidRPr="00251F88">
              <w:rPr>
                <w:rFonts w:cstheme="minorHAnsi"/>
                <w:sz w:val="19"/>
                <w:szCs w:val="19"/>
              </w:rPr>
              <w:fldChar w:fldCharType="end"/>
            </w:r>
          </w:p>
        </w:tc>
        <w:tc>
          <w:tcPr>
            <w:tcW w:w="1418" w:type="dxa"/>
          </w:tcPr>
          <w:p w14:paraId="32A8E79C"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SCLC</w:t>
            </w:r>
          </w:p>
        </w:tc>
        <w:tc>
          <w:tcPr>
            <w:tcW w:w="1528" w:type="dxa"/>
          </w:tcPr>
          <w:p w14:paraId="14CA28BC"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2A897EB4"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67</w:t>
            </w:r>
          </w:p>
          <w:p w14:paraId="77CE8106"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tc>
        <w:tc>
          <w:tcPr>
            <w:tcW w:w="1551" w:type="dxa"/>
          </w:tcPr>
          <w:p w14:paraId="4838C7E1"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doublet (with irinotecan or etoposide)</w:t>
            </w:r>
          </w:p>
        </w:tc>
        <w:tc>
          <w:tcPr>
            <w:tcW w:w="1315" w:type="dxa"/>
          </w:tcPr>
          <w:p w14:paraId="4558D097"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ORR 52.2% (DCR 82.1%)</w:t>
            </w:r>
          </w:p>
        </w:tc>
        <w:tc>
          <w:tcPr>
            <w:tcW w:w="1545" w:type="dxa"/>
          </w:tcPr>
          <w:p w14:paraId="7B470020"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5.1 (4.3 – 5.4)</w:t>
            </w:r>
          </w:p>
        </w:tc>
        <w:tc>
          <w:tcPr>
            <w:tcW w:w="1544" w:type="dxa"/>
          </w:tcPr>
          <w:p w14:paraId="6DDCD292"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10.8 (8.7 – 14.5)</w:t>
            </w:r>
          </w:p>
        </w:tc>
        <w:tc>
          <w:tcPr>
            <w:tcW w:w="2603" w:type="dxa"/>
          </w:tcPr>
          <w:p w14:paraId="4B870A1F"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r w:rsidR="00E55E21" w:rsidRPr="00CA28E3" w14:paraId="7EC3167F"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57391276" w14:textId="2AB04DF4" w:rsidR="00E55E21" w:rsidRPr="00251F88" w:rsidRDefault="00E55E21" w:rsidP="009D4994">
            <w:pPr>
              <w:jc w:val="center"/>
              <w:rPr>
                <w:rFonts w:cstheme="minorHAnsi"/>
                <w:sz w:val="19"/>
                <w:szCs w:val="19"/>
              </w:rPr>
            </w:pPr>
            <w:r>
              <w:rPr>
                <w:rFonts w:cstheme="minorHAnsi"/>
                <w:sz w:val="19"/>
                <w:szCs w:val="19"/>
              </w:rPr>
              <w:t>Miura et al 2018</w:t>
            </w:r>
            <w:r>
              <w:rPr>
                <w:rFonts w:cstheme="minorHAnsi"/>
                <w:sz w:val="19"/>
                <w:szCs w:val="19"/>
              </w:rPr>
              <w:fldChar w:fldCharType="begin">
                <w:fldData xml:space="preserve">PEVuZE5vdGU+PENpdGU+PEF1dGhvcj5NaXVyYTwvQXV0aG9yPjxZZWFyPjIwMTg8L1llYXI+PFJl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</w:fldData>
              </w:fldChar>
            </w:r>
            <w:r w:rsidR="009D3D7E">
              <w:rPr>
                <w:rFonts w:cstheme="minorHAnsi"/>
                <w:sz w:val="19"/>
                <w:szCs w:val="19"/>
              </w:rPr>
              <w:instrText xml:space="preserve"> ADDIN EN.CITE </w:instrText>
            </w:r>
            <w:r w:rsidR="009D3D7E">
              <w:rPr>
                <w:rFonts w:cstheme="minorHAnsi"/>
                <w:sz w:val="19"/>
                <w:szCs w:val="19"/>
              </w:rPr>
              <w:fldChar w:fldCharType="begin">
                <w:fldData xml:space="preserve">PEVuZE5vdGU+PENpdGU+PEF1dGhvcj5NaXVyYTwvQXV0aG9yPjxZZWFyPjIwMTg8L1llYXI+PFJl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</w:fldData>
              </w:fldChar>
            </w:r>
            <w:r w:rsidR="009D3D7E">
              <w:rPr>
                <w:rFonts w:cstheme="minorHAnsi"/>
                <w:sz w:val="19"/>
                <w:szCs w:val="19"/>
              </w:rPr>
              <w:instrText xml:space="preserve"> ADDIN EN.CITE.DATA </w:instrText>
            </w:r>
            <w:r w:rsidR="009D3D7E">
              <w:rPr>
                <w:rFonts w:cstheme="minorHAnsi"/>
                <w:sz w:val="19"/>
                <w:szCs w:val="19"/>
              </w:rPr>
            </w:r>
            <w:r w:rsidR="009D3D7E">
              <w:rPr>
                <w:rFonts w:cstheme="minorHAnsi"/>
                <w:sz w:val="19"/>
                <w:szCs w:val="19"/>
              </w:rPr>
              <w:fldChar w:fldCharType="end"/>
            </w:r>
            <w:r>
              <w:rPr>
                <w:rFonts w:cstheme="minorHAnsi"/>
                <w:sz w:val="19"/>
                <w:szCs w:val="19"/>
              </w:rPr>
            </w:r>
            <w:r>
              <w:rPr>
                <w:rFonts w:cstheme="minorHAnsi"/>
                <w:sz w:val="19"/>
                <w:szCs w:val="19"/>
              </w:rPr>
              <w:fldChar w:fldCharType="separate"/>
            </w:r>
            <w:r w:rsidR="009D3D7E">
              <w:rPr>
                <w:rFonts w:cstheme="minorHAnsi"/>
                <w:noProof/>
                <w:sz w:val="19"/>
                <w:szCs w:val="19"/>
              </w:rPr>
              <w:t>[86]</w:t>
            </w:r>
            <w:r>
              <w:rPr>
                <w:rFonts w:cstheme="minorHAnsi"/>
                <w:sz w:val="19"/>
                <w:szCs w:val="19"/>
              </w:rPr>
              <w:fldChar w:fldCharType="end"/>
            </w:r>
          </w:p>
        </w:tc>
        <w:tc>
          <w:tcPr>
            <w:tcW w:w="1418" w:type="dxa"/>
          </w:tcPr>
          <w:p w14:paraId="43862BE2"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SCLC</w:t>
            </w:r>
          </w:p>
        </w:tc>
        <w:tc>
          <w:tcPr>
            <w:tcW w:w="1528" w:type="dxa"/>
          </w:tcPr>
          <w:p w14:paraId="0D4E4FFA"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Retrospective review</w:t>
            </w:r>
          </w:p>
        </w:tc>
        <w:tc>
          <w:tcPr>
            <w:tcW w:w="1173" w:type="dxa"/>
          </w:tcPr>
          <w:p w14:paraId="105ED941"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37 (2</w:t>
            </w:r>
            <w:r w:rsidRPr="00546021">
              <w:rPr>
                <w:rFonts w:cstheme="minorHAnsi"/>
                <w:sz w:val="19"/>
                <w:szCs w:val="19"/>
                <w:vertAlign w:val="superscript"/>
              </w:rPr>
              <w:t>nd</w:t>
            </w:r>
            <w:r>
              <w:rPr>
                <w:rFonts w:cstheme="minorHAnsi"/>
                <w:sz w:val="19"/>
                <w:szCs w:val="19"/>
              </w:rPr>
              <w:t xml:space="preserve"> line)</w:t>
            </w:r>
          </w:p>
          <w:p w14:paraId="21C14544"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0E8B1374"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5 (3</w:t>
            </w:r>
            <w:r w:rsidRPr="00546021">
              <w:rPr>
                <w:rFonts w:cstheme="minorHAnsi"/>
                <w:sz w:val="19"/>
                <w:szCs w:val="19"/>
                <w:vertAlign w:val="superscript"/>
              </w:rPr>
              <w:t>rd</w:t>
            </w:r>
            <w:r>
              <w:rPr>
                <w:rFonts w:cstheme="minorHAnsi"/>
                <w:sz w:val="19"/>
                <w:szCs w:val="19"/>
              </w:rPr>
              <w:t xml:space="preserve"> line)</w:t>
            </w:r>
          </w:p>
        </w:tc>
        <w:tc>
          <w:tcPr>
            <w:tcW w:w="1551" w:type="dxa"/>
          </w:tcPr>
          <w:p w14:paraId="08760324"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doublet</w:t>
            </w:r>
          </w:p>
        </w:tc>
        <w:tc>
          <w:tcPr>
            <w:tcW w:w="1315" w:type="dxa"/>
          </w:tcPr>
          <w:p w14:paraId="32631FD2"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ORR 59.5%</w:t>
            </w:r>
          </w:p>
          <w:p w14:paraId="1FC8876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p>
          <w:p w14:paraId="6AFFDC53"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ORR 47.8%</w:t>
            </w:r>
          </w:p>
        </w:tc>
        <w:tc>
          <w:tcPr>
            <w:tcW w:w="1545" w:type="dxa"/>
          </w:tcPr>
          <w:p w14:paraId="74B44ECA"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1544" w:type="dxa"/>
          </w:tcPr>
          <w:p w14:paraId="443F984A"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2603" w:type="dxa"/>
          </w:tcPr>
          <w:p w14:paraId="56C220EE"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Data is for those with platinum-sensitive relapse</w:t>
            </w:r>
          </w:p>
          <w:p w14:paraId="70762053" w14:textId="77777777" w:rsidR="00E55E21" w:rsidRPr="00CA28E3"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explicitly stated as &gt;90 days)</w:t>
            </w:r>
          </w:p>
        </w:tc>
      </w:tr>
      <w:tr w:rsidR="00E55E21" w14:paraId="3C19318E"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3BA6290A" w14:textId="7CCE13F0" w:rsidR="00E55E21" w:rsidRPr="00251F88" w:rsidRDefault="00E55E21" w:rsidP="009D4994">
            <w:pPr>
              <w:jc w:val="center"/>
              <w:rPr>
                <w:sz w:val="20"/>
                <w:szCs w:val="20"/>
              </w:rPr>
            </w:pPr>
            <w:r w:rsidRPr="00660317">
              <w:rPr>
                <w:sz w:val="20"/>
                <w:szCs w:val="20"/>
              </w:rPr>
              <w:t xml:space="preserve">Steffens et al 2019 </w:t>
            </w:r>
            <w:r w:rsidRPr="00660317">
              <w:rPr>
                <w:sz w:val="20"/>
                <w:szCs w:val="20"/>
              </w:rPr>
              <w:fldChar w:fldCharType="begin">
                <w:fldData xml:space="preserve">PEVuZE5vdGU+PENpdGU+PEF1dGhvcj5TdGVmZmVuczwvQXV0aG9yPjxZZWFyPjIwMTk8L1llYXI+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</w:fldData>
              </w:fldChar>
            </w:r>
            <w:r w:rsidR="009D3D7E">
              <w:rPr>
                <w:sz w:val="20"/>
                <w:szCs w:val="20"/>
              </w:rPr>
              <w:instrText xml:space="preserve"> ADDIN EN.CITE </w:instrText>
            </w:r>
            <w:r w:rsidR="009D3D7E">
              <w:rPr>
                <w:sz w:val="20"/>
                <w:szCs w:val="20"/>
              </w:rPr>
              <w:fldChar w:fldCharType="begin">
                <w:fldData xml:space="preserve">PEVuZE5vdGU+PENpdGU+PEF1dGhvcj5TdGVmZmVuczwvQXV0aG9yPjxZZWFyPjIwMTk8L1llYXI+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660317">
              <w:rPr>
                <w:sz w:val="20"/>
                <w:szCs w:val="20"/>
              </w:rPr>
            </w:r>
            <w:r w:rsidRPr="00660317">
              <w:rPr>
                <w:sz w:val="20"/>
                <w:szCs w:val="20"/>
              </w:rPr>
              <w:fldChar w:fldCharType="separate"/>
            </w:r>
            <w:r w:rsidR="009D3D7E">
              <w:rPr>
                <w:noProof/>
                <w:sz w:val="20"/>
                <w:szCs w:val="20"/>
              </w:rPr>
              <w:t>[87]</w:t>
            </w:r>
            <w:r w:rsidRPr="00660317">
              <w:rPr>
                <w:sz w:val="20"/>
                <w:szCs w:val="20"/>
              </w:rPr>
              <w:fldChar w:fldCharType="end"/>
            </w:r>
          </w:p>
        </w:tc>
        <w:tc>
          <w:tcPr>
            <w:tcW w:w="1418" w:type="dxa"/>
          </w:tcPr>
          <w:p w14:paraId="70813A20"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289FC122"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rospective cohort</w:t>
            </w:r>
          </w:p>
          <w:p w14:paraId="13C0F139"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73" w:type="dxa"/>
          </w:tcPr>
          <w:p w14:paraId="6BF2D033"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w:t>
            </w:r>
          </w:p>
        </w:tc>
        <w:tc>
          <w:tcPr>
            <w:tcW w:w="1551" w:type="dxa"/>
          </w:tcPr>
          <w:p w14:paraId="5D2A3314"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amp; etoposide</w:t>
            </w:r>
          </w:p>
        </w:tc>
        <w:tc>
          <w:tcPr>
            <w:tcW w:w="1315" w:type="dxa"/>
          </w:tcPr>
          <w:p w14:paraId="36F67E87"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8.7%</w:t>
            </w:r>
          </w:p>
        </w:tc>
        <w:tc>
          <w:tcPr>
            <w:tcW w:w="1545" w:type="dxa"/>
          </w:tcPr>
          <w:p w14:paraId="2960C8FA"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5 (2.9 – 10.2)</w:t>
            </w:r>
          </w:p>
        </w:tc>
        <w:tc>
          <w:tcPr>
            <w:tcW w:w="1544" w:type="dxa"/>
          </w:tcPr>
          <w:p w14:paraId="010AE0B0"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0 (6.8 – 16.5)</w:t>
            </w:r>
          </w:p>
        </w:tc>
        <w:tc>
          <w:tcPr>
            <w:tcW w:w="2603" w:type="dxa"/>
          </w:tcPr>
          <w:p w14:paraId="195A6674"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edian TFI was 4.2 months</w:t>
            </w:r>
          </w:p>
        </w:tc>
      </w:tr>
      <w:tr w:rsidR="00E55E21" w14:paraId="289BD4F5"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4668E931" w14:textId="1A4E7A41" w:rsidR="00E55E21" w:rsidRPr="00251F88" w:rsidRDefault="00E55E21" w:rsidP="009D4994">
            <w:pPr>
              <w:jc w:val="center"/>
              <w:rPr>
                <w:sz w:val="20"/>
                <w:szCs w:val="20"/>
              </w:rPr>
            </w:pPr>
            <w:r w:rsidRPr="00251F88">
              <w:rPr>
                <w:sz w:val="20"/>
                <w:szCs w:val="20"/>
              </w:rPr>
              <w:lastRenderedPageBreak/>
              <w:t>Inoue et al 2015</w:t>
            </w:r>
            <w:r w:rsidRPr="00251F88">
              <w:rPr>
                <w:sz w:val="20"/>
                <w:szCs w:val="20"/>
              </w:rPr>
              <w:fldChar w:fldCharType="begin">
                <w:fldData xml:space="preserve">PEVuZE5vdGU+PENpdGU+PEF1dGhvcj5Jbm91ZTwvQXV0aG9yPjxZZWFyPjIwMTU8L1llYXI+PFJl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</w:fldData>
              </w:fldChar>
            </w:r>
            <w:r w:rsidR="009D3D7E">
              <w:rPr>
                <w:sz w:val="20"/>
                <w:szCs w:val="20"/>
              </w:rPr>
              <w:instrText xml:space="preserve"> ADDIN EN.CITE </w:instrText>
            </w:r>
            <w:r w:rsidR="009D3D7E">
              <w:rPr>
                <w:sz w:val="20"/>
                <w:szCs w:val="20"/>
              </w:rPr>
              <w:fldChar w:fldCharType="begin">
                <w:fldData xml:space="preserve">PEVuZE5vdGU+PENpdGU+PEF1dGhvcj5Jbm91ZTwvQXV0aG9yPjxZZWFyPjIwMTU8L1llYXI+PFJl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88]</w:t>
            </w:r>
            <w:r w:rsidRPr="00251F88">
              <w:rPr>
                <w:sz w:val="20"/>
                <w:szCs w:val="20"/>
              </w:rPr>
              <w:fldChar w:fldCharType="end"/>
            </w:r>
          </w:p>
        </w:tc>
        <w:tc>
          <w:tcPr>
            <w:tcW w:w="1418" w:type="dxa"/>
          </w:tcPr>
          <w:p w14:paraId="41C6D84A"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04646069"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hase II trial</w:t>
            </w:r>
          </w:p>
        </w:tc>
        <w:tc>
          <w:tcPr>
            <w:tcW w:w="1173" w:type="dxa"/>
          </w:tcPr>
          <w:p w14:paraId="19D3413D"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w:t>
            </w:r>
          </w:p>
        </w:tc>
        <w:tc>
          <w:tcPr>
            <w:tcW w:w="1551" w:type="dxa"/>
          </w:tcPr>
          <w:p w14:paraId="587A7143"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doublet (etoposide or irinotecan)</w:t>
            </w:r>
          </w:p>
        </w:tc>
        <w:tc>
          <w:tcPr>
            <w:tcW w:w="1315" w:type="dxa"/>
          </w:tcPr>
          <w:p w14:paraId="6C5808B4"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3% (28-58)</w:t>
            </w:r>
          </w:p>
        </w:tc>
        <w:tc>
          <w:tcPr>
            <w:tcW w:w="1545" w:type="dxa"/>
          </w:tcPr>
          <w:p w14:paraId="0852DAC7"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544" w:type="dxa"/>
          </w:tcPr>
          <w:p w14:paraId="6D9FC1A8"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3</w:t>
            </w:r>
          </w:p>
        </w:tc>
        <w:tc>
          <w:tcPr>
            <w:tcW w:w="2603" w:type="dxa"/>
          </w:tcPr>
          <w:p w14:paraId="24D5412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r>
              <w:rPr>
                <w:rFonts w:cstheme="minorHAnsi"/>
                <w:sz w:val="19"/>
                <w:szCs w:val="19"/>
              </w:rPr>
              <w:t>.</w:t>
            </w:r>
          </w:p>
          <w:p w14:paraId="2431E145"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mrubicin control arm.</w:t>
            </w:r>
          </w:p>
        </w:tc>
      </w:tr>
      <w:tr w:rsidR="00E55E21" w14:paraId="75816FFE"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07EF243F" w14:textId="425F7638" w:rsidR="00E55E21" w:rsidRPr="00251F88" w:rsidRDefault="00E55E21" w:rsidP="009D4994">
            <w:pPr>
              <w:jc w:val="center"/>
              <w:rPr>
                <w:sz w:val="20"/>
                <w:szCs w:val="20"/>
              </w:rPr>
            </w:pPr>
            <w:r w:rsidRPr="00251F88">
              <w:rPr>
                <w:sz w:val="20"/>
                <w:szCs w:val="20"/>
              </w:rPr>
              <w:t xml:space="preserve">Wakuda et al 2019 </w:t>
            </w:r>
            <w:r w:rsidRPr="00251F88">
              <w:rPr>
                <w:sz w:val="20"/>
                <w:szCs w:val="20"/>
              </w:rPr>
              <w:fldChar w:fldCharType="begin">
                <w:fldData xml:space="preserve">PEVuZE5vdGU+PENpdGU+PEF1dGhvcj5XYWt1ZGE8L0F1dGhvcj48WWVhcj4yMDE5PC9ZZWFyPjxS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=
</w:fldData>
              </w:fldChar>
            </w:r>
            <w:r w:rsidR="009D3D7E">
              <w:rPr>
                <w:sz w:val="20"/>
                <w:szCs w:val="20"/>
              </w:rPr>
              <w:instrText xml:space="preserve"> ADDIN EN.CITE </w:instrText>
            </w:r>
            <w:r w:rsidR="009D3D7E">
              <w:rPr>
                <w:sz w:val="20"/>
                <w:szCs w:val="20"/>
              </w:rPr>
              <w:fldChar w:fldCharType="begin">
                <w:fldData xml:space="preserve">PEVuZE5vdGU+PENpdGU+PEF1dGhvcj5XYWt1ZGE8L0F1dGhvcj48WWVhcj4yMDE5PC9ZZWFyPjxS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=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89]</w:t>
            </w:r>
            <w:r w:rsidRPr="00251F88">
              <w:rPr>
                <w:sz w:val="20"/>
                <w:szCs w:val="20"/>
              </w:rPr>
              <w:fldChar w:fldCharType="end"/>
            </w:r>
          </w:p>
        </w:tc>
        <w:tc>
          <w:tcPr>
            <w:tcW w:w="1418" w:type="dxa"/>
          </w:tcPr>
          <w:p w14:paraId="7C4E2AF2"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5DD2909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72026C89"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w:t>
            </w:r>
          </w:p>
        </w:tc>
        <w:tc>
          <w:tcPr>
            <w:tcW w:w="1551" w:type="dxa"/>
          </w:tcPr>
          <w:p w14:paraId="620AC8FE"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latinum doublet – not specified</w:t>
            </w:r>
          </w:p>
        </w:tc>
        <w:tc>
          <w:tcPr>
            <w:tcW w:w="1315" w:type="dxa"/>
          </w:tcPr>
          <w:p w14:paraId="52CD909D"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8%</w:t>
            </w:r>
          </w:p>
        </w:tc>
        <w:tc>
          <w:tcPr>
            <w:tcW w:w="1545" w:type="dxa"/>
          </w:tcPr>
          <w:p w14:paraId="3331B6C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 (3.4 – 6.1)</w:t>
            </w:r>
          </w:p>
        </w:tc>
        <w:tc>
          <w:tcPr>
            <w:tcW w:w="1544" w:type="dxa"/>
          </w:tcPr>
          <w:p w14:paraId="153E68D5"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2 (6.4 – 25.6)</w:t>
            </w:r>
          </w:p>
        </w:tc>
        <w:tc>
          <w:tcPr>
            <w:tcW w:w="2603" w:type="dxa"/>
          </w:tcPr>
          <w:p w14:paraId="16487A1D"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r w:rsidR="00D5168E" w:rsidRPr="00CA28E3" w14:paraId="7819F599"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367288E9" w14:textId="155B24FB" w:rsidR="00D5168E" w:rsidRPr="00251F88" w:rsidRDefault="00D5168E" w:rsidP="009D4994">
            <w:pPr>
              <w:jc w:val="center"/>
              <w:rPr>
                <w:rFonts w:cstheme="minorHAnsi"/>
                <w:sz w:val="19"/>
                <w:szCs w:val="19"/>
              </w:rPr>
            </w:pPr>
            <w:r w:rsidRPr="00251F88">
              <w:rPr>
                <w:rFonts w:cstheme="minorHAnsi"/>
                <w:sz w:val="19"/>
                <w:szCs w:val="19"/>
              </w:rPr>
              <w:t xml:space="preserve">Shiozawa et al 2018 </w:t>
            </w:r>
            <w:r w:rsidRPr="00251F88">
              <w:rPr>
                <w:rFonts w:cstheme="minorHAnsi"/>
                <w:sz w:val="19"/>
                <w:szCs w:val="19"/>
              </w:rPr>
              <w:fldChar w:fldCharType="begin"/>
            </w:r>
            <w:r w:rsidR="009D3D7E">
              <w:rPr>
                <w:rFonts w:cstheme="minorHAnsi"/>
                <w:sz w:val="19"/>
                <w:szCs w:val="19"/>
              </w:rPr>
              <w:instrText xml:space="preserve"> ADDIN EN.CITE &lt;EndNote&gt;&lt;Cite&gt;&lt;Author&gt;Shiozawa&lt;/Author&gt;&lt;Year&gt;2018&lt;/Year&gt;&lt;RecNum&gt;78&lt;/RecNum&gt;&lt;DisplayText&gt;[90]&lt;/DisplayText&gt;&lt;record&gt;&lt;rec-number&gt;78&lt;/rec-number&gt;&lt;foreign-keys&gt;&lt;key app="EN" db-id="5e9fdfxty0frr2ewdtpp9dfarp02f50t5vvw" timestamp="1631274378"&gt;78&lt;/key&gt;&lt;/foreign-keys&gt;&lt;ref-type name="Journal Article"&gt;17&lt;/ref-type&gt;&lt;contributors&gt;&lt;authors&gt;&lt;author&gt;Shiozawa, T.&lt;/author&gt;&lt;author&gt;Sekine, I.&lt;/author&gt;&lt;author&gt;Aida, Y.&lt;/author&gt;&lt;author&gt;Watanabe, H.&lt;/author&gt;&lt;author&gt;Nakazawa, K.&lt;/author&gt;&lt;author&gt;Kurishima, K.&lt;/author&gt;&lt;author&gt;Satoh, H.&lt;/author&gt;&lt;author&gt;Hizawa, N.&lt;/author&gt;&lt;/authors&gt;&lt;/contributors&gt;&lt;auth-address&gt;Department of Respiratory Medicine, Faculty of Medicine, University of Tsukuba, Tsukuba, Japan.&amp;#xD;Department of Medical Oncology, Faculty of Medicine, University of Tsukuba, Tsukuba, Japan.&amp;#xD;Division of Respiratory Medicine, Tsukuba Medical Center Hospital, Tsukuba, Japan.&lt;/auth-address&gt;&lt;titles&gt;&lt;title&gt;Rechallenge with First-Line Platinum Chemotherapy for Sensitive-Relapsed Small-Cell Lung Cancer&lt;/title&gt;&lt;secondary-title&gt;Case Rep Oncol&lt;/secondary-title&gt;&lt;/titles&gt;&lt;periodical&gt;&lt;full-title&gt;Case Rep Oncol&lt;/full-title&gt;&lt;/periodical&gt;&lt;pages&gt;622-632&lt;/pages&gt;&lt;volume&gt;11&lt;/volume&gt;&lt;number&gt;3&lt;/number&gt;&lt;edition&gt;2018/10/17&lt;/edition&gt;&lt;keywords&gt;&lt;keyword&gt;Overall survival&lt;/keyword&gt;&lt;keyword&gt;Progression-free survival&lt;/keyword&gt;&lt;keyword&gt;Rechallenge chemotherapy&lt;/keyword&gt;&lt;keyword&gt;Sensitive relapse&lt;/keyword&gt;&lt;keyword&gt;Small-cell lung cancer&lt;/keyword&gt;&lt;/keywords&gt;&lt;dates&gt;&lt;year&gt;2018&lt;/year&gt;&lt;pub-dates&gt;&lt;date&gt;Sep-Dec&lt;/date&gt;&lt;/pub-dates&gt;&lt;/dates&gt;&lt;isbn&gt;1662-6575 (Print)&amp;#xD;1662-6575&lt;/isbn&gt;&lt;accession-num&gt;30323752&lt;/accession-num&gt;&lt;urls&gt;&lt;/urls&gt;&lt;custom2&gt;PMC6180263&lt;/custom2&gt;&lt;electronic-resource-num&gt;10.1159/000492780&lt;/electronic-resource-num&gt;&lt;remote-database-provider&gt;NLM&lt;/remote-database-provider&gt;&lt;language&gt;eng&lt;/language&gt;&lt;/record&gt;&lt;/Cite&gt;&lt;/EndNote&gt;</w:instrText>
            </w:r>
            <w:r w:rsidRPr="00251F88">
              <w:rPr>
                <w:rFonts w:cstheme="minorHAnsi"/>
                <w:sz w:val="19"/>
                <w:szCs w:val="19"/>
              </w:rPr>
              <w:fldChar w:fldCharType="separate"/>
            </w:r>
            <w:r w:rsidR="009D3D7E">
              <w:rPr>
                <w:rFonts w:cstheme="minorHAnsi"/>
                <w:noProof/>
                <w:sz w:val="19"/>
                <w:szCs w:val="19"/>
              </w:rPr>
              <w:t>[90]</w:t>
            </w:r>
            <w:r w:rsidRPr="00251F88">
              <w:rPr>
                <w:rFonts w:cstheme="minorHAnsi"/>
                <w:sz w:val="19"/>
                <w:szCs w:val="19"/>
              </w:rPr>
              <w:fldChar w:fldCharType="end"/>
            </w:r>
          </w:p>
        </w:tc>
        <w:tc>
          <w:tcPr>
            <w:tcW w:w="1418" w:type="dxa"/>
          </w:tcPr>
          <w:p w14:paraId="62FB2CC8"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SCLC</w:t>
            </w:r>
          </w:p>
        </w:tc>
        <w:tc>
          <w:tcPr>
            <w:tcW w:w="1528" w:type="dxa"/>
          </w:tcPr>
          <w:p w14:paraId="58F1E233"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Retrospective review</w:t>
            </w:r>
          </w:p>
        </w:tc>
        <w:tc>
          <w:tcPr>
            <w:tcW w:w="1173" w:type="dxa"/>
          </w:tcPr>
          <w:p w14:paraId="527FADCC"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20</w:t>
            </w:r>
          </w:p>
        </w:tc>
        <w:tc>
          <w:tcPr>
            <w:tcW w:w="1551" w:type="dxa"/>
          </w:tcPr>
          <w:p w14:paraId="073B3AD6"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Platinum &amp; etoposide</w:t>
            </w:r>
          </w:p>
        </w:tc>
        <w:tc>
          <w:tcPr>
            <w:tcW w:w="1315" w:type="dxa"/>
          </w:tcPr>
          <w:p w14:paraId="064CE169" w14:textId="77777777" w:rsidR="00D5168E"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Not available</w:t>
            </w:r>
          </w:p>
        </w:tc>
        <w:tc>
          <w:tcPr>
            <w:tcW w:w="1545" w:type="dxa"/>
          </w:tcPr>
          <w:p w14:paraId="4E703F6D"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4.5 (3.5 – 5.4)</w:t>
            </w:r>
          </w:p>
        </w:tc>
        <w:tc>
          <w:tcPr>
            <w:tcW w:w="1544" w:type="dxa"/>
          </w:tcPr>
          <w:p w14:paraId="433E20F9"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Pr>
                <w:rFonts w:cstheme="minorHAnsi"/>
                <w:sz w:val="19"/>
                <w:szCs w:val="19"/>
              </w:rPr>
              <w:t>10.5 (7.9 – 13.0)</w:t>
            </w:r>
          </w:p>
        </w:tc>
        <w:tc>
          <w:tcPr>
            <w:tcW w:w="2603" w:type="dxa"/>
          </w:tcPr>
          <w:p w14:paraId="4183CB45" w14:textId="77777777" w:rsidR="00D5168E" w:rsidRPr="00CA28E3" w:rsidRDefault="00D5168E" w:rsidP="009D4994">
            <w:pPr>
              <w:jc w:val="center"/>
              <w:cnfStyle w:val="000000000000" w:firstRow="0" w:lastRow="0" w:firstColumn="0" w:lastColumn="0" w:oddVBand="0" w:evenVBand="0" w:oddHBand="0" w:evenHBand="0" w:firstRowFirstColumn="0" w:firstRowLastColumn="0" w:lastRowFirstColumn="0" w:lastRowLastColumn="0"/>
              <w:rPr>
                <w:rFonts w:cstheme="minorHAnsi"/>
                <w:sz w:val="19"/>
                <w:szCs w:val="19"/>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r w:rsidR="00E55E21" w14:paraId="38B6AEE2" w14:textId="77777777" w:rsidTr="0008374C">
        <w:trPr>
          <w:trHeight w:val="291"/>
        </w:trPr>
        <w:tc>
          <w:tcPr>
            <w:cnfStyle w:val="001000000000" w:firstRow="0" w:lastRow="0" w:firstColumn="1" w:lastColumn="0" w:oddVBand="0" w:evenVBand="0" w:oddHBand="0" w:evenHBand="0" w:firstRowFirstColumn="0" w:firstRowLastColumn="0" w:lastRowFirstColumn="0" w:lastRowLastColumn="0"/>
            <w:tcW w:w="1271" w:type="dxa"/>
          </w:tcPr>
          <w:p w14:paraId="6578812A" w14:textId="0ED91877" w:rsidR="00E55E21" w:rsidRPr="00251F88" w:rsidRDefault="00E55E21" w:rsidP="009D4994">
            <w:pPr>
              <w:jc w:val="center"/>
              <w:rPr>
                <w:sz w:val="20"/>
                <w:szCs w:val="20"/>
              </w:rPr>
            </w:pPr>
            <w:r w:rsidRPr="00251F88">
              <w:rPr>
                <w:sz w:val="20"/>
                <w:szCs w:val="20"/>
              </w:rPr>
              <w:t xml:space="preserve">Wakuda et al 2015 </w:t>
            </w:r>
            <w:r w:rsidRPr="00251F88">
              <w:rPr>
                <w:sz w:val="20"/>
                <w:szCs w:val="20"/>
              </w:rPr>
              <w:fldChar w:fldCharType="begin">
                <w:fldData xml:space="preserve">PEVuZE5vdGU+PENpdGU+PEF1dGhvcj5XYWt1ZGE8L0F1dGhvcj48WWVhcj4yMDE1PC9ZZWFyPjxS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</w:fldData>
              </w:fldChar>
            </w:r>
            <w:r w:rsidR="009D3D7E">
              <w:rPr>
                <w:sz w:val="20"/>
                <w:szCs w:val="20"/>
              </w:rPr>
              <w:instrText xml:space="preserve"> ADDIN EN.CITE </w:instrText>
            </w:r>
            <w:r w:rsidR="009D3D7E">
              <w:rPr>
                <w:sz w:val="20"/>
                <w:szCs w:val="20"/>
              </w:rPr>
              <w:fldChar w:fldCharType="begin">
                <w:fldData xml:space="preserve">PEVuZE5vdGU+PENpdGU+PEF1dGhvcj5XYWt1ZGE8L0F1dGhvcj48WWVhcj4yMDE1PC9ZZWFyPjxS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251F88">
              <w:rPr>
                <w:sz w:val="20"/>
                <w:szCs w:val="20"/>
              </w:rPr>
            </w:r>
            <w:r w:rsidRPr="00251F88">
              <w:rPr>
                <w:sz w:val="20"/>
                <w:szCs w:val="20"/>
              </w:rPr>
              <w:fldChar w:fldCharType="separate"/>
            </w:r>
            <w:r w:rsidR="009D3D7E">
              <w:rPr>
                <w:noProof/>
                <w:sz w:val="20"/>
                <w:szCs w:val="20"/>
              </w:rPr>
              <w:t>[91]</w:t>
            </w:r>
            <w:r w:rsidRPr="00251F88">
              <w:rPr>
                <w:sz w:val="20"/>
                <w:szCs w:val="20"/>
              </w:rPr>
              <w:fldChar w:fldCharType="end"/>
            </w:r>
          </w:p>
        </w:tc>
        <w:tc>
          <w:tcPr>
            <w:tcW w:w="1418" w:type="dxa"/>
          </w:tcPr>
          <w:p w14:paraId="5B001EB8"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LC</w:t>
            </w:r>
          </w:p>
        </w:tc>
        <w:tc>
          <w:tcPr>
            <w:tcW w:w="1528" w:type="dxa"/>
          </w:tcPr>
          <w:p w14:paraId="2EA7595A"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651BA9BC"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9 </w:t>
            </w:r>
          </w:p>
        </w:tc>
        <w:tc>
          <w:tcPr>
            <w:tcW w:w="1551" w:type="dxa"/>
          </w:tcPr>
          <w:p w14:paraId="714B7B8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8% platinum-etoposide, 32% cisplatin-irinotecan.</w:t>
            </w:r>
          </w:p>
        </w:tc>
        <w:tc>
          <w:tcPr>
            <w:tcW w:w="1315" w:type="dxa"/>
          </w:tcPr>
          <w:p w14:paraId="77CF7310"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RR 37% (46% in those with TFI &gt;180 days)</w:t>
            </w:r>
          </w:p>
        </w:tc>
        <w:tc>
          <w:tcPr>
            <w:tcW w:w="1545" w:type="dxa"/>
          </w:tcPr>
          <w:p w14:paraId="6C7E187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6</w:t>
            </w:r>
          </w:p>
        </w:tc>
        <w:tc>
          <w:tcPr>
            <w:tcW w:w="1544" w:type="dxa"/>
          </w:tcPr>
          <w:p w14:paraId="3C7E27A3"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4</w:t>
            </w:r>
          </w:p>
        </w:tc>
        <w:tc>
          <w:tcPr>
            <w:tcW w:w="2603" w:type="dxa"/>
          </w:tcPr>
          <w:p w14:paraId="4EC362EB" w14:textId="77777777" w:rsidR="00E55E21" w:rsidRDefault="00E55E2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A28E3">
              <w:rPr>
                <w:rFonts w:cstheme="minorHAnsi"/>
                <w:sz w:val="19"/>
                <w:szCs w:val="19"/>
              </w:rPr>
              <w:t>Data is for those with platinum-sensitive relapse (</w:t>
            </w:r>
            <w:r>
              <w:rPr>
                <w:rFonts w:cstheme="minorHAnsi"/>
                <w:sz w:val="19"/>
                <w:szCs w:val="19"/>
              </w:rPr>
              <w:t>&gt;</w:t>
            </w:r>
            <w:r w:rsidRPr="00CA28E3">
              <w:rPr>
                <w:rFonts w:cstheme="minorHAnsi"/>
                <w:sz w:val="19"/>
                <w:szCs w:val="19"/>
              </w:rPr>
              <w:t>90 days)</w:t>
            </w:r>
          </w:p>
        </w:tc>
      </w:tr>
    </w:tbl>
    <w:p w14:paraId="6B48EA6B" w14:textId="344846D2" w:rsidR="004005E7" w:rsidRDefault="00BF534A">
      <w:pPr>
        <w:rPr>
          <w:b/>
          <w:bCs/>
          <w:u w:val="single"/>
        </w:rPr>
      </w:pPr>
      <w:r w:rsidRPr="007F729E">
        <w:rPr>
          <w:b/>
          <w:bCs/>
          <w:noProof/>
          <w:u w:val="single"/>
          <w:lang w:eastAsia="en-GB"/>
        </w:rPr>
        <mc:AlternateContent>
          <mc:Choice Requires="wps">
            <w:drawing>
              <wp:anchor distT="45720" distB="45720" distL="114300" distR="114300" simplePos="0" relativeHeight="251658240" behindDoc="0" locked="0" layoutInCell="1" allowOverlap="1" wp14:anchorId="6A55780F" wp14:editId="40FA5582">
                <wp:simplePos x="0" y="0"/>
                <wp:positionH relativeFrom="margin">
                  <wp:align>right</wp:align>
                </wp:positionH>
                <wp:positionV relativeFrom="paragraph">
                  <wp:posOffset>113665</wp:posOffset>
                </wp:positionV>
                <wp:extent cx="8848725" cy="44767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8725" cy="447675"/>
                        </a:xfrm>
                        <a:prstGeom prst="rect">
                          <a:avLst/>
                        </a:prstGeom>
                        <a:solidFill>
                          <a:srgbClr val="FFFFFF"/>
                        </a:solidFill>
                        <a:ln w="9525">
                          <a:noFill/>
                          <a:miter lim="800000"/>
                          <a:headEnd/>
                          <a:tailEnd/>
                        </a:ln>
                      </wps:spPr>
                      <wps:txbx>
                        <w:txbxContent>
                          <w:p w14:paraId="19499DBD" w14:textId="2BDED011" w:rsidR="003731AA" w:rsidRPr="004914CA" w:rsidRDefault="003731AA">
                            <w:pPr>
                              <w:rPr>
                                <w:sz w:val="20"/>
                                <w:szCs w:val="20"/>
                              </w:rPr>
                            </w:pPr>
                            <w:r w:rsidRPr="004914CA">
                              <w:rPr>
                                <w:sz w:val="20"/>
                                <w:szCs w:val="20"/>
                              </w:rPr>
                              <w:t>ChT, chemotherapy; DCR, disease control rate; PR, partial response; CR, complete response; ORR, objective response rate; PFI, platinum-free interval; TFI, treatment-free interval; CRT, chemoradiotherap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A55780F" id="Text Box 2" o:spid="_x0000_s1029" type="#_x0000_t202" style="position:absolute;margin-left:645.55pt;margin-top:8.95pt;width:696.75pt;height:35.25pt;z-index:251658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" stroked="f">
                <v:textbox>
                  <w:txbxContent>
                    <w:p w14:paraId="19499DBD" w14:textId="2BDED011" w:rsidR="003731AA" w:rsidRPr="004914CA" w:rsidRDefault="003731AA">
                      <w:pPr>
                        <w:rPr>
                          <w:sz w:val="20"/>
                          <w:szCs w:val="20"/>
                        </w:rPr>
                      </w:pPr>
                      <w:r w:rsidRPr="004914CA">
                        <w:rPr>
                          <w:sz w:val="20"/>
                          <w:szCs w:val="20"/>
                        </w:rPr>
                        <w:t>ChT, chemotherapy; DCR, disease control rate; PR, partial response; CR, complete response; ORR, objective response rate; PFI, platinum-free interval; TFI, treatment-free interval; CRT, chemoradiotherapy.</w:t>
                      </w:r>
                    </w:p>
                  </w:txbxContent>
                </v:textbox>
                <w10:wrap type="square" anchorx="margin"/>
              </v:shape>
            </w:pict>
          </mc:Fallback>
        </mc:AlternateContent>
      </w:r>
    </w:p>
    <w:p w14:paraId="4A7695C9" w14:textId="429DCA16" w:rsidR="00BF534A" w:rsidRPr="0070138F" w:rsidRDefault="0070138F">
      <w:pPr>
        <w:rPr>
          <w:b/>
          <w:bCs/>
        </w:rPr>
      </w:pPr>
      <w:r w:rsidRPr="0070138F">
        <w:rPr>
          <w:b/>
          <w:bCs/>
        </w:rPr>
        <w:t>Table 2: Survival and response rates for platinum rechallenge in testicular GCT – initial salvage with conventional dose chemotherapy</w:t>
      </w:r>
    </w:p>
    <w:tbl>
      <w:tblPr>
        <w:tblStyle w:val="GridTable1Light-Accent61"/>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2"/>
        <w:gridCol w:w="1133"/>
        <w:gridCol w:w="1802"/>
        <w:gridCol w:w="1173"/>
        <w:gridCol w:w="1409"/>
        <w:gridCol w:w="1457"/>
        <w:gridCol w:w="1545"/>
        <w:gridCol w:w="1544"/>
        <w:gridCol w:w="2603"/>
      </w:tblGrid>
      <w:tr w:rsidR="00BF534A" w:rsidRPr="00BF534A" w14:paraId="2F0A4B60" w14:textId="77777777" w:rsidTr="009D4994">
        <w:trPr>
          <w:cnfStyle w:val="100000000000" w:firstRow="1" w:lastRow="0" w:firstColumn="0" w:lastColumn="0" w:oddVBand="0" w:evenVBand="0" w:oddHBand="0"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82" w:type="dxa"/>
            <w:tcBorders>
              <w:bottom w:val="none" w:sz="0" w:space="0" w:color="auto"/>
            </w:tcBorders>
          </w:tcPr>
          <w:p w14:paraId="2FE08F3D" w14:textId="77777777" w:rsidR="00BF534A" w:rsidRPr="00BF534A" w:rsidRDefault="00BF534A" w:rsidP="00BF534A">
            <w:pPr>
              <w:spacing w:line="259" w:lineRule="auto"/>
              <w:jc w:val="center"/>
              <w:rPr>
                <w:i/>
                <w:iCs/>
                <w:sz w:val="20"/>
                <w:szCs w:val="20"/>
              </w:rPr>
            </w:pPr>
            <w:r w:rsidRPr="00BF534A">
              <w:rPr>
                <w:i/>
                <w:iCs/>
                <w:sz w:val="20"/>
                <w:szCs w:val="20"/>
              </w:rPr>
              <w:t>Paper</w:t>
            </w:r>
          </w:p>
        </w:tc>
        <w:tc>
          <w:tcPr>
            <w:tcW w:w="1133" w:type="dxa"/>
            <w:tcBorders>
              <w:bottom w:val="none" w:sz="0" w:space="0" w:color="auto"/>
            </w:tcBorders>
          </w:tcPr>
          <w:p w14:paraId="54E3F2A6"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Primary tumour</w:t>
            </w:r>
          </w:p>
        </w:tc>
        <w:tc>
          <w:tcPr>
            <w:tcW w:w="1802" w:type="dxa"/>
            <w:tcBorders>
              <w:bottom w:val="none" w:sz="0" w:space="0" w:color="auto"/>
            </w:tcBorders>
          </w:tcPr>
          <w:p w14:paraId="47E09BD4"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Type</w:t>
            </w:r>
          </w:p>
        </w:tc>
        <w:tc>
          <w:tcPr>
            <w:tcW w:w="1173" w:type="dxa"/>
            <w:tcBorders>
              <w:bottom w:val="none" w:sz="0" w:space="0" w:color="auto"/>
            </w:tcBorders>
          </w:tcPr>
          <w:p w14:paraId="0EC6DF79"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Number patients (platinum retreat)</w:t>
            </w:r>
          </w:p>
        </w:tc>
        <w:tc>
          <w:tcPr>
            <w:tcW w:w="1409" w:type="dxa"/>
            <w:tcBorders>
              <w:bottom w:val="none" w:sz="0" w:space="0" w:color="auto"/>
            </w:tcBorders>
          </w:tcPr>
          <w:p w14:paraId="7E77D50F"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Regime</w:t>
            </w:r>
          </w:p>
          <w:p w14:paraId="563591D1"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2</w:t>
            </w:r>
            <w:r w:rsidRPr="00BF534A">
              <w:rPr>
                <w:i/>
                <w:iCs/>
                <w:sz w:val="20"/>
                <w:szCs w:val="20"/>
                <w:vertAlign w:val="superscript"/>
              </w:rPr>
              <w:t>nd</w:t>
            </w:r>
            <w:r w:rsidRPr="00BF534A">
              <w:rPr>
                <w:i/>
                <w:iCs/>
                <w:sz w:val="20"/>
                <w:szCs w:val="20"/>
              </w:rPr>
              <w:t xml:space="preserve"> line)</w:t>
            </w:r>
          </w:p>
        </w:tc>
        <w:tc>
          <w:tcPr>
            <w:tcW w:w="1457" w:type="dxa"/>
            <w:tcBorders>
              <w:bottom w:val="none" w:sz="0" w:space="0" w:color="auto"/>
            </w:tcBorders>
          </w:tcPr>
          <w:p w14:paraId="6027D205"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RR</w:t>
            </w:r>
          </w:p>
        </w:tc>
        <w:tc>
          <w:tcPr>
            <w:tcW w:w="1545" w:type="dxa"/>
            <w:tcBorders>
              <w:bottom w:val="none" w:sz="0" w:space="0" w:color="auto"/>
            </w:tcBorders>
          </w:tcPr>
          <w:p w14:paraId="72B0F483" w14:textId="7E58D39B" w:rsidR="00BF534A" w:rsidRPr="00BF534A" w:rsidRDefault="00676322"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676322">
              <w:rPr>
                <w:i/>
                <w:iCs/>
                <w:sz w:val="20"/>
                <w:szCs w:val="20"/>
              </w:rPr>
              <w:t>PFS in months</w:t>
            </w:r>
          </w:p>
        </w:tc>
        <w:tc>
          <w:tcPr>
            <w:tcW w:w="1544" w:type="dxa"/>
            <w:tcBorders>
              <w:bottom w:val="none" w:sz="0" w:space="0" w:color="auto"/>
            </w:tcBorders>
          </w:tcPr>
          <w:p w14:paraId="09A1389C" w14:textId="63842BE3"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 xml:space="preserve">OS </w:t>
            </w:r>
            <w:r w:rsidR="00676322">
              <w:rPr>
                <w:i/>
                <w:iCs/>
                <w:sz w:val="20"/>
                <w:szCs w:val="20"/>
              </w:rPr>
              <w:t xml:space="preserve">in months </w:t>
            </w:r>
            <w:r w:rsidRPr="00BF534A">
              <w:rPr>
                <w:i/>
                <w:iCs/>
                <w:sz w:val="20"/>
                <w:szCs w:val="20"/>
              </w:rPr>
              <w:t>– from time of rechallenge</w:t>
            </w:r>
          </w:p>
        </w:tc>
        <w:tc>
          <w:tcPr>
            <w:tcW w:w="2603" w:type="dxa"/>
            <w:tcBorders>
              <w:bottom w:val="none" w:sz="0" w:space="0" w:color="auto"/>
            </w:tcBorders>
          </w:tcPr>
          <w:p w14:paraId="09056542" w14:textId="77777777" w:rsidR="00BF534A" w:rsidRPr="00BF534A" w:rsidRDefault="00BF534A" w:rsidP="00BF534A">
            <w:pPr>
              <w:spacing w:line="259" w:lineRule="auto"/>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BF534A">
              <w:rPr>
                <w:i/>
                <w:iCs/>
                <w:sz w:val="20"/>
                <w:szCs w:val="20"/>
              </w:rPr>
              <w:t>Comments/notes</w:t>
            </w:r>
          </w:p>
        </w:tc>
      </w:tr>
      <w:tr w:rsidR="00E41A93" w:rsidRPr="00BF534A" w14:paraId="14299797"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3E37B431" w14:textId="465892AC" w:rsidR="00E41A93" w:rsidRPr="00BF534A" w:rsidRDefault="00E41A93" w:rsidP="00BF534A">
            <w:pPr>
              <w:spacing w:line="259" w:lineRule="auto"/>
              <w:jc w:val="center"/>
              <w:rPr>
                <w:sz w:val="20"/>
                <w:szCs w:val="20"/>
              </w:rPr>
            </w:pPr>
            <w:r w:rsidRPr="00BF534A">
              <w:rPr>
                <w:sz w:val="20"/>
                <w:szCs w:val="20"/>
              </w:rPr>
              <w:t xml:space="preserve">Loehrer et al 1998 </w:t>
            </w:r>
            <w:r w:rsidRPr="00BF534A">
              <w:rPr>
                <w:sz w:val="20"/>
                <w:szCs w:val="20"/>
              </w:rPr>
              <w:fldChar w:fldCharType="begin"/>
            </w:r>
            <w:r w:rsidR="009D3D7E">
              <w:rPr>
                <w:sz w:val="20"/>
                <w:szCs w:val="20"/>
              </w:rPr>
              <w:instrText xml:space="preserve"> ADDIN EN.CITE &lt;EndNote&gt;&lt;Cite&gt;&lt;Author&gt;Loehrer&lt;/Author&gt;&lt;Year&gt;1998&lt;/Year&gt;&lt;RecNum&gt;52&lt;/RecNum&gt;&lt;DisplayText&gt;[92]&lt;/DisplayText&gt;&lt;record&gt;&lt;rec-number&gt;52&lt;/rec-number&gt;&lt;foreign-keys&gt;&lt;key app="EN" db-id="5e9fdfxty0frr2ewdtpp9dfarp02f50t5vvw" timestamp="1630401930"&gt;52&lt;/key&gt;&lt;/foreign-keys&gt;&lt;ref-type name="Journal Article"&gt;17&lt;/ref-type&gt;&lt;contributors&gt;&lt;authors&gt;&lt;author&gt;Loehrer, P. J., Sr.&lt;/author&gt;&lt;author&gt;Gonin, R.&lt;/author&gt;&lt;author&gt;Nichols, C. R.&lt;/author&gt;&lt;author&gt;Weathers, T.&lt;/author&gt;&lt;author&gt;Einhorn, L. H.&lt;/author&gt;&lt;/authors&gt;&lt;/contributors&gt;&lt;auth-address&gt;Indiana University Medical Center, Indianapolis, USA. patrick_loehrer@iupui.edu&lt;/auth-address&gt;&lt;titles&gt;&lt;title&gt;Vinblastine plus ifosfamide plus cisplatin as initial salvage therapy in recurrent germ cell tumor&lt;/title&gt;&lt;secondary-title&gt;J Clin Oncol&lt;/secondary-title&gt;&lt;/titles&gt;&lt;periodical&gt;&lt;full-title&gt;J Clin Oncol&lt;/full-title&gt;&lt;/periodical&gt;&lt;pages&gt;2500-4&lt;/pages&gt;&lt;volume&gt;16&lt;/volume&gt;&lt;number&gt;7&lt;/number&gt;&lt;edition&gt;1998/07/17&lt;/edition&gt;&lt;keywords&gt;&lt;keyword&gt;Antineoplastic Combined Chemotherapy Protocols/*therapeutic use&lt;/keyword&gt;&lt;keyword&gt;Child&lt;/keyword&gt;&lt;keyword&gt;Child, Preschool&lt;/keyword&gt;&lt;keyword&gt;Cisplatin/administration &amp;amp; dosage&lt;/keyword&gt;&lt;keyword&gt;Disease-Free Survival&lt;/keyword&gt;&lt;keyword&gt;Female&lt;/keyword&gt;&lt;keyword&gt;Germinoma/*drug therapy/secondary&lt;/keyword&gt;&lt;keyword&gt;Humans&lt;/keyword&gt;&lt;keyword&gt;Ifosfamide/administration &amp;amp; dosage&lt;/keyword&gt;&lt;keyword&gt;Infant&lt;/keyword&gt;&lt;keyword&gt;Male&lt;/keyword&gt;&lt;keyword&gt;Salvage Therapy&lt;/keyword&gt;&lt;keyword&gt;Survival Analysis&lt;/keyword&gt;&lt;keyword&gt;Treatment Outcome&lt;/keyword&gt;&lt;keyword&gt;Vinblastine/administration &amp;amp; dosage&lt;/keyword&gt;&lt;/keywords&gt;&lt;dates&gt;&lt;year&gt;1998&lt;/year&gt;&lt;pub-dates&gt;&lt;date&gt;Jul&lt;/date&gt;&lt;/pub-dates&gt;&lt;/dates&gt;&lt;isbn&gt;0732-183X (Print)&amp;#xD;0732-183x&lt;/isbn&gt;&lt;accession-num&gt;9667270&lt;/accession-num&gt;&lt;urls&gt;&lt;/urls&gt;&lt;electronic-resource-num&gt;10.1200/jco.1998.16.7.2500&lt;/electronic-resource-num&gt;&lt;remote-database-provider&gt;NLM&lt;/remote-database-provider&gt;&lt;language&gt;eng&lt;/language&gt;&lt;/record&gt;&lt;/Cite&gt;&lt;/EndNote&gt;</w:instrText>
            </w:r>
            <w:r w:rsidRPr="00BF534A">
              <w:rPr>
                <w:sz w:val="20"/>
                <w:szCs w:val="20"/>
              </w:rPr>
              <w:fldChar w:fldCharType="separate"/>
            </w:r>
            <w:r w:rsidR="009D3D7E">
              <w:rPr>
                <w:noProof/>
                <w:sz w:val="20"/>
                <w:szCs w:val="20"/>
              </w:rPr>
              <w:t>[92]</w:t>
            </w:r>
            <w:r w:rsidRPr="00BF534A">
              <w:rPr>
                <w:sz w:val="20"/>
                <w:szCs w:val="20"/>
              </w:rPr>
              <w:fldChar w:fldCharType="end"/>
            </w:r>
          </w:p>
        </w:tc>
        <w:tc>
          <w:tcPr>
            <w:tcW w:w="1133" w:type="dxa"/>
          </w:tcPr>
          <w:p w14:paraId="7A088C6C"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rimary refractory GCT</w:t>
            </w:r>
          </w:p>
        </w:tc>
        <w:tc>
          <w:tcPr>
            <w:tcW w:w="1802" w:type="dxa"/>
          </w:tcPr>
          <w:p w14:paraId="34FFF628"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hase II trial</w:t>
            </w:r>
          </w:p>
        </w:tc>
        <w:tc>
          <w:tcPr>
            <w:tcW w:w="1173" w:type="dxa"/>
          </w:tcPr>
          <w:p w14:paraId="5A933E29"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35</w:t>
            </w:r>
          </w:p>
        </w:tc>
        <w:tc>
          <w:tcPr>
            <w:tcW w:w="1409" w:type="dxa"/>
          </w:tcPr>
          <w:p w14:paraId="5DC49EBB"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VeIP</w:t>
            </w:r>
          </w:p>
        </w:tc>
        <w:tc>
          <w:tcPr>
            <w:tcW w:w="1457" w:type="dxa"/>
          </w:tcPr>
          <w:p w14:paraId="5B0A6517"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CR 49.6%</w:t>
            </w:r>
          </w:p>
        </w:tc>
        <w:tc>
          <w:tcPr>
            <w:tcW w:w="1545" w:type="dxa"/>
          </w:tcPr>
          <w:p w14:paraId="38D5188B"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Not available</w:t>
            </w:r>
          </w:p>
        </w:tc>
        <w:tc>
          <w:tcPr>
            <w:tcW w:w="1544" w:type="dxa"/>
          </w:tcPr>
          <w:p w14:paraId="621B69A1"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Durable CR 23.7%</w:t>
            </w:r>
          </w:p>
        </w:tc>
        <w:tc>
          <w:tcPr>
            <w:tcW w:w="2603" w:type="dxa"/>
          </w:tcPr>
          <w:p w14:paraId="50B03D39"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rimary refractory disease</w:t>
            </w:r>
          </w:p>
        </w:tc>
      </w:tr>
      <w:tr w:rsidR="00E41A93" w:rsidRPr="00BF534A" w14:paraId="32480159"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10D7A970" w14:textId="6242F28A" w:rsidR="00E41A93" w:rsidRPr="00BF534A" w:rsidRDefault="00E41A93" w:rsidP="00BF534A">
            <w:pPr>
              <w:spacing w:line="259" w:lineRule="auto"/>
              <w:jc w:val="center"/>
              <w:rPr>
                <w:sz w:val="20"/>
                <w:szCs w:val="20"/>
              </w:rPr>
            </w:pPr>
            <w:r w:rsidRPr="00BF534A">
              <w:rPr>
                <w:sz w:val="20"/>
                <w:szCs w:val="20"/>
              </w:rPr>
              <w:t xml:space="preserve">Pico et al 2005 </w:t>
            </w:r>
            <w:r w:rsidRPr="00BF534A">
              <w:rPr>
                <w:sz w:val="20"/>
                <w:szCs w:val="20"/>
              </w:rPr>
              <w:fldChar w:fldCharType="begin">
                <w:fldData xml:space="preserve">PEVuZE5vdGU+PENpdGU+PEF1dGhvcj5QaWNvPC9BdXRob3I+PFllYXI+MjAwNTwvWWVhcj48UmVj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</w:fldData>
              </w:fldChar>
            </w:r>
            <w:r w:rsidR="009D3D7E">
              <w:rPr>
                <w:sz w:val="20"/>
                <w:szCs w:val="20"/>
              </w:rPr>
              <w:instrText xml:space="preserve"> ADDIN EN.CITE </w:instrText>
            </w:r>
            <w:r w:rsidR="009D3D7E">
              <w:rPr>
                <w:sz w:val="20"/>
                <w:szCs w:val="20"/>
              </w:rPr>
              <w:fldChar w:fldCharType="begin">
                <w:fldData xml:space="preserve">PEVuZE5vdGU+PENpdGU+PEF1dGhvcj5QaWNvPC9BdXRob3I+PFllYXI+MjAwNTwvWWVhcj48UmVj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3]</w:t>
            </w:r>
            <w:r w:rsidRPr="00BF534A">
              <w:rPr>
                <w:sz w:val="20"/>
                <w:szCs w:val="20"/>
              </w:rPr>
              <w:fldChar w:fldCharType="end"/>
            </w:r>
          </w:p>
        </w:tc>
        <w:tc>
          <w:tcPr>
            <w:tcW w:w="1133" w:type="dxa"/>
          </w:tcPr>
          <w:p w14:paraId="3C8BEDAD"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 GCT</w:t>
            </w:r>
          </w:p>
        </w:tc>
        <w:tc>
          <w:tcPr>
            <w:tcW w:w="1802" w:type="dxa"/>
          </w:tcPr>
          <w:p w14:paraId="5F29E455"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hase III trial</w:t>
            </w:r>
          </w:p>
        </w:tc>
        <w:tc>
          <w:tcPr>
            <w:tcW w:w="1173" w:type="dxa"/>
          </w:tcPr>
          <w:p w14:paraId="65296C97"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22</w:t>
            </w:r>
          </w:p>
        </w:tc>
        <w:tc>
          <w:tcPr>
            <w:tcW w:w="1409" w:type="dxa"/>
          </w:tcPr>
          <w:p w14:paraId="0137C349"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VeIP/VIP (control arm)</w:t>
            </w:r>
          </w:p>
        </w:tc>
        <w:tc>
          <w:tcPr>
            <w:tcW w:w="1457" w:type="dxa"/>
          </w:tcPr>
          <w:p w14:paraId="534B869C"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31%</w:t>
            </w:r>
          </w:p>
        </w:tc>
        <w:tc>
          <w:tcPr>
            <w:tcW w:w="1545" w:type="dxa"/>
          </w:tcPr>
          <w:p w14:paraId="1377E644"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3year EFS 35%</w:t>
            </w:r>
          </w:p>
        </w:tc>
        <w:tc>
          <w:tcPr>
            <w:tcW w:w="1544" w:type="dxa"/>
          </w:tcPr>
          <w:p w14:paraId="79C98A9A"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47% (median follow-up 45m)</w:t>
            </w:r>
          </w:p>
        </w:tc>
        <w:tc>
          <w:tcPr>
            <w:tcW w:w="2603" w:type="dxa"/>
          </w:tcPr>
          <w:p w14:paraId="43D73639" w14:textId="77777777" w:rsidR="00E41A93" w:rsidRPr="00BF534A" w:rsidRDefault="00E41A93"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No benefit to addition of HDCT in experimental arm</w:t>
            </w:r>
          </w:p>
        </w:tc>
      </w:tr>
      <w:tr w:rsidR="00BF534A" w:rsidRPr="00BF534A" w14:paraId="17CEB0B8"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38FA76C5" w14:textId="513A7D59" w:rsidR="00BF534A" w:rsidRPr="00BF534A" w:rsidRDefault="00BF534A" w:rsidP="00BF534A">
            <w:pPr>
              <w:spacing w:line="259" w:lineRule="auto"/>
              <w:jc w:val="center"/>
              <w:rPr>
                <w:sz w:val="20"/>
                <w:szCs w:val="20"/>
              </w:rPr>
            </w:pPr>
            <w:r w:rsidRPr="00BF534A">
              <w:rPr>
                <w:sz w:val="20"/>
                <w:szCs w:val="20"/>
              </w:rPr>
              <w:t xml:space="preserve">McCaffrey 1997 </w:t>
            </w:r>
            <w:r w:rsidRPr="00BF534A">
              <w:rPr>
                <w:sz w:val="20"/>
                <w:szCs w:val="20"/>
              </w:rPr>
              <w:fldChar w:fldCharType="begin">
                <w:fldData xml:space="preserve">PEVuZE5vdGU+PENpdGU+PEF1dGhvcj5NY0NhZmZyZXk8L0F1dGhvcj48WWVhcj4xOTk3PC9ZZWFy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</w:fldData>
              </w:fldChar>
            </w:r>
            <w:r w:rsidR="009D3D7E">
              <w:rPr>
                <w:sz w:val="20"/>
                <w:szCs w:val="20"/>
              </w:rPr>
              <w:instrText xml:space="preserve"> ADDIN EN.CITE </w:instrText>
            </w:r>
            <w:r w:rsidR="009D3D7E">
              <w:rPr>
                <w:sz w:val="20"/>
                <w:szCs w:val="20"/>
              </w:rPr>
              <w:fldChar w:fldCharType="begin">
                <w:fldData xml:space="preserve">PEVuZE5vdGU+PENpdGU+PEF1dGhvcj5NY0NhZmZyZXk8L0F1dGhvcj48WWVhcj4xOTk3PC9ZZWFy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4]</w:t>
            </w:r>
            <w:r w:rsidRPr="00BF534A">
              <w:rPr>
                <w:sz w:val="20"/>
                <w:szCs w:val="20"/>
              </w:rPr>
              <w:fldChar w:fldCharType="end"/>
            </w:r>
          </w:p>
        </w:tc>
        <w:tc>
          <w:tcPr>
            <w:tcW w:w="1133" w:type="dxa"/>
          </w:tcPr>
          <w:p w14:paraId="7BAB35AF"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 GCT</w:t>
            </w:r>
          </w:p>
        </w:tc>
        <w:tc>
          <w:tcPr>
            <w:tcW w:w="1802" w:type="dxa"/>
          </w:tcPr>
          <w:p w14:paraId="72377DC5"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trospective review</w:t>
            </w:r>
          </w:p>
        </w:tc>
        <w:tc>
          <w:tcPr>
            <w:tcW w:w="1173" w:type="dxa"/>
          </w:tcPr>
          <w:p w14:paraId="55E0F0DE"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56</w:t>
            </w:r>
          </w:p>
        </w:tc>
        <w:tc>
          <w:tcPr>
            <w:tcW w:w="1409" w:type="dxa"/>
          </w:tcPr>
          <w:p w14:paraId="318549B1"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VIP/VeIP</w:t>
            </w:r>
          </w:p>
        </w:tc>
        <w:tc>
          <w:tcPr>
            <w:tcW w:w="1457" w:type="dxa"/>
          </w:tcPr>
          <w:p w14:paraId="6168EB5B"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CR 36%</w:t>
            </w:r>
          </w:p>
        </w:tc>
        <w:tc>
          <w:tcPr>
            <w:tcW w:w="1545" w:type="dxa"/>
          </w:tcPr>
          <w:p w14:paraId="1119FD05"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Not available</w:t>
            </w:r>
          </w:p>
        </w:tc>
        <w:tc>
          <w:tcPr>
            <w:tcW w:w="1544" w:type="dxa"/>
          </w:tcPr>
          <w:p w14:paraId="2D0C5F11"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23%</w:t>
            </w:r>
          </w:p>
        </w:tc>
        <w:tc>
          <w:tcPr>
            <w:tcW w:w="2603" w:type="dxa"/>
          </w:tcPr>
          <w:p w14:paraId="4EA7D622"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Mix of complete and incomplete response to 1</w:t>
            </w:r>
            <w:r w:rsidRPr="00BF534A">
              <w:rPr>
                <w:sz w:val="20"/>
                <w:szCs w:val="20"/>
                <w:vertAlign w:val="superscript"/>
              </w:rPr>
              <w:t>st</w:t>
            </w:r>
            <w:r w:rsidRPr="00BF534A">
              <w:rPr>
                <w:sz w:val="20"/>
                <w:szCs w:val="20"/>
              </w:rPr>
              <w:t xml:space="preserve"> line chemo</w:t>
            </w:r>
          </w:p>
        </w:tc>
      </w:tr>
      <w:tr w:rsidR="00BF534A" w:rsidRPr="00BF534A" w14:paraId="0F2CC71D"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6E8BD6A7" w14:textId="3497B2B6" w:rsidR="00BF534A" w:rsidRPr="00BF534A" w:rsidRDefault="00BF534A" w:rsidP="00BF534A">
            <w:pPr>
              <w:spacing w:line="259" w:lineRule="auto"/>
              <w:jc w:val="center"/>
              <w:rPr>
                <w:sz w:val="20"/>
                <w:szCs w:val="20"/>
              </w:rPr>
            </w:pPr>
            <w:r w:rsidRPr="00BF534A">
              <w:rPr>
                <w:sz w:val="20"/>
                <w:szCs w:val="20"/>
              </w:rPr>
              <w:lastRenderedPageBreak/>
              <w:t xml:space="preserve">Kondagunta et al 2005 </w:t>
            </w:r>
            <w:r w:rsidRPr="00BF534A">
              <w:rPr>
                <w:sz w:val="20"/>
                <w:szCs w:val="20"/>
              </w:rPr>
              <w:fldChar w:fldCharType="begin">
                <w:fldData xml:space="preserve">PEVuZE5vdGU+PENpdGU+PEF1dGhvcj5Lb25kYWd1bnRhPC9BdXRob3I+PFllYXI+MjAwNTwvWWVh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==
</w:fldData>
              </w:fldChar>
            </w:r>
            <w:r w:rsidR="009D3D7E">
              <w:rPr>
                <w:sz w:val="20"/>
                <w:szCs w:val="20"/>
              </w:rPr>
              <w:instrText xml:space="preserve"> ADDIN EN.CITE </w:instrText>
            </w:r>
            <w:r w:rsidR="009D3D7E">
              <w:rPr>
                <w:sz w:val="20"/>
                <w:szCs w:val="20"/>
              </w:rPr>
              <w:fldChar w:fldCharType="begin">
                <w:fldData xml:space="preserve">PEVuZE5vdGU+PENpdGU+PEF1dGhvcj5Lb25kYWd1bnRhPC9BdXRob3I+PFllYXI+MjAwNTwvWWVh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==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5]</w:t>
            </w:r>
            <w:r w:rsidRPr="00BF534A">
              <w:rPr>
                <w:sz w:val="20"/>
                <w:szCs w:val="20"/>
              </w:rPr>
              <w:fldChar w:fldCharType="end"/>
            </w:r>
          </w:p>
        </w:tc>
        <w:tc>
          <w:tcPr>
            <w:tcW w:w="1133" w:type="dxa"/>
          </w:tcPr>
          <w:p w14:paraId="05B6AAB9"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 GCT</w:t>
            </w:r>
          </w:p>
        </w:tc>
        <w:tc>
          <w:tcPr>
            <w:tcW w:w="1802" w:type="dxa"/>
          </w:tcPr>
          <w:p w14:paraId="4BC03DF8"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rospective trial</w:t>
            </w:r>
          </w:p>
        </w:tc>
        <w:tc>
          <w:tcPr>
            <w:tcW w:w="1173" w:type="dxa"/>
          </w:tcPr>
          <w:p w14:paraId="291626DE"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46</w:t>
            </w:r>
          </w:p>
        </w:tc>
        <w:tc>
          <w:tcPr>
            <w:tcW w:w="1409" w:type="dxa"/>
          </w:tcPr>
          <w:p w14:paraId="51DDC8F8"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TIP (Paclitaxel, Ifos, Cisplatin)</w:t>
            </w:r>
          </w:p>
        </w:tc>
        <w:tc>
          <w:tcPr>
            <w:tcW w:w="1457" w:type="dxa"/>
          </w:tcPr>
          <w:p w14:paraId="4473C662"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CR 70%</w:t>
            </w:r>
          </w:p>
          <w:p w14:paraId="288E73D9"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45" w:type="dxa"/>
          </w:tcPr>
          <w:p w14:paraId="7BFF01ED"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2 year PFS 65%</w:t>
            </w:r>
          </w:p>
        </w:tc>
        <w:tc>
          <w:tcPr>
            <w:tcW w:w="1544" w:type="dxa"/>
          </w:tcPr>
          <w:p w14:paraId="00F9E6D9"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Durable CR 63% (at 69m)</w:t>
            </w:r>
          </w:p>
        </w:tc>
        <w:tc>
          <w:tcPr>
            <w:tcW w:w="2603" w:type="dxa"/>
          </w:tcPr>
          <w:p w14:paraId="0E19CF27"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All had favourable features</w:t>
            </w:r>
          </w:p>
        </w:tc>
      </w:tr>
      <w:tr w:rsidR="00BF534A" w:rsidRPr="00BF534A" w14:paraId="22B10BA0"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43DF6E80" w14:textId="4FC97484" w:rsidR="00BF534A" w:rsidRPr="00BF534A" w:rsidRDefault="00BF534A" w:rsidP="00BF534A">
            <w:pPr>
              <w:spacing w:line="259" w:lineRule="auto"/>
              <w:jc w:val="center"/>
              <w:rPr>
                <w:sz w:val="20"/>
                <w:szCs w:val="20"/>
              </w:rPr>
            </w:pPr>
            <w:r w:rsidRPr="00BF534A">
              <w:rPr>
                <w:sz w:val="20"/>
                <w:szCs w:val="20"/>
              </w:rPr>
              <w:t xml:space="preserve">Mead et al 2005 </w:t>
            </w:r>
            <w:r w:rsidRPr="00BF534A">
              <w:rPr>
                <w:sz w:val="20"/>
                <w:szCs w:val="20"/>
              </w:rPr>
              <w:fldChar w:fldCharType="begin">
                <w:fldData xml:space="preserve">PEVuZE5vdGU+PENpdGU+PEF1dGhvcj5NZWFkPC9BdXRob3I+PFllYXI+MjAwNTwvWWVhcj48UmVj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</w:fldData>
              </w:fldChar>
            </w:r>
            <w:r w:rsidR="009D3D7E">
              <w:rPr>
                <w:sz w:val="20"/>
                <w:szCs w:val="20"/>
              </w:rPr>
              <w:instrText xml:space="preserve"> ADDIN EN.CITE </w:instrText>
            </w:r>
            <w:r w:rsidR="009D3D7E">
              <w:rPr>
                <w:sz w:val="20"/>
                <w:szCs w:val="20"/>
              </w:rPr>
              <w:fldChar w:fldCharType="begin">
                <w:fldData xml:space="preserve">PEVuZE5vdGU+PENpdGU+PEF1dGhvcj5NZWFkPC9BdXRob3I+PFllYXI+MjAwNTwvWWVhcj48UmVj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6]</w:t>
            </w:r>
            <w:r w:rsidRPr="00BF534A">
              <w:rPr>
                <w:sz w:val="20"/>
                <w:szCs w:val="20"/>
              </w:rPr>
              <w:fldChar w:fldCharType="end"/>
            </w:r>
          </w:p>
        </w:tc>
        <w:tc>
          <w:tcPr>
            <w:tcW w:w="1133" w:type="dxa"/>
          </w:tcPr>
          <w:p w14:paraId="6D9F0737"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 GCT</w:t>
            </w:r>
          </w:p>
        </w:tc>
        <w:tc>
          <w:tcPr>
            <w:tcW w:w="1802" w:type="dxa"/>
          </w:tcPr>
          <w:p w14:paraId="08E4C1EB"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hase II trial</w:t>
            </w:r>
          </w:p>
        </w:tc>
        <w:tc>
          <w:tcPr>
            <w:tcW w:w="1173" w:type="dxa"/>
          </w:tcPr>
          <w:p w14:paraId="4AF00E71"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43</w:t>
            </w:r>
          </w:p>
        </w:tc>
        <w:tc>
          <w:tcPr>
            <w:tcW w:w="1409" w:type="dxa"/>
          </w:tcPr>
          <w:p w14:paraId="7666D61F"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TIP</w:t>
            </w:r>
          </w:p>
        </w:tc>
        <w:tc>
          <w:tcPr>
            <w:tcW w:w="1457" w:type="dxa"/>
          </w:tcPr>
          <w:p w14:paraId="623151A1"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CR 19%</w:t>
            </w:r>
          </w:p>
          <w:p w14:paraId="19157CC2"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ORR 60%</w:t>
            </w:r>
          </w:p>
          <w:p w14:paraId="685FEE33"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FRR: 72%</w:t>
            </w:r>
          </w:p>
        </w:tc>
        <w:tc>
          <w:tcPr>
            <w:tcW w:w="1545" w:type="dxa"/>
          </w:tcPr>
          <w:p w14:paraId="4341FE8F"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year failure free survival 36%</w:t>
            </w:r>
          </w:p>
        </w:tc>
        <w:tc>
          <w:tcPr>
            <w:tcW w:w="1544" w:type="dxa"/>
          </w:tcPr>
          <w:p w14:paraId="55CF7A3B"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 year OS 70%</w:t>
            </w:r>
          </w:p>
        </w:tc>
        <w:tc>
          <w:tcPr>
            <w:tcW w:w="2603" w:type="dxa"/>
          </w:tcPr>
          <w:p w14:paraId="139111D0"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Includes all relapse intervals and all primary sites</w:t>
            </w:r>
          </w:p>
          <w:p w14:paraId="3F650D03"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Lower dose Paclitaxel</w:t>
            </w:r>
          </w:p>
        </w:tc>
      </w:tr>
      <w:tr w:rsidR="00BF534A" w:rsidRPr="00BF534A" w14:paraId="357DBCD9"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7D17C34D" w14:textId="675D1FFC" w:rsidR="00BF534A" w:rsidRPr="00BF534A" w:rsidRDefault="00BF534A" w:rsidP="00BF534A">
            <w:pPr>
              <w:spacing w:line="259" w:lineRule="auto"/>
              <w:jc w:val="center"/>
              <w:rPr>
                <w:sz w:val="20"/>
                <w:szCs w:val="20"/>
              </w:rPr>
            </w:pPr>
            <w:r w:rsidRPr="00BF534A">
              <w:rPr>
                <w:sz w:val="20"/>
                <w:szCs w:val="20"/>
              </w:rPr>
              <w:t xml:space="preserve">Mardiak et al 2005 - </w:t>
            </w:r>
            <w:r w:rsidRPr="00BF534A">
              <w:rPr>
                <w:sz w:val="20"/>
                <w:szCs w:val="20"/>
              </w:rPr>
              <w:fldChar w:fldCharType="begin">
                <w:fldData xml:space="preserve">PEVuZE5vdGU+PENpdGU+PEF1dGhvcj5NYXJkaWFrPC9BdXRob3I+PFllYXI+MjAwNTwvWWVhcj48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</w:fldData>
              </w:fldChar>
            </w:r>
            <w:r w:rsidR="009D3D7E">
              <w:rPr>
                <w:sz w:val="20"/>
                <w:szCs w:val="20"/>
              </w:rPr>
              <w:instrText xml:space="preserve"> ADDIN EN.CITE </w:instrText>
            </w:r>
            <w:r w:rsidR="009D3D7E">
              <w:rPr>
                <w:sz w:val="20"/>
                <w:szCs w:val="20"/>
              </w:rPr>
              <w:fldChar w:fldCharType="begin">
                <w:fldData xml:space="preserve">PEVuZE5vdGU+PENpdGU+PEF1dGhvcj5NYXJkaWFrPC9BdXRob3I+PFllYXI+MjAwNTwvWWVhcj48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7]</w:t>
            </w:r>
            <w:r w:rsidRPr="00BF534A">
              <w:rPr>
                <w:sz w:val="20"/>
                <w:szCs w:val="20"/>
              </w:rPr>
              <w:fldChar w:fldCharType="end"/>
            </w:r>
          </w:p>
        </w:tc>
        <w:tc>
          <w:tcPr>
            <w:tcW w:w="1133" w:type="dxa"/>
          </w:tcPr>
          <w:p w14:paraId="13AC5A6F"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 GCT</w:t>
            </w:r>
          </w:p>
        </w:tc>
        <w:tc>
          <w:tcPr>
            <w:tcW w:w="1802" w:type="dxa"/>
          </w:tcPr>
          <w:p w14:paraId="561618BC"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Phase II trial</w:t>
            </w:r>
          </w:p>
        </w:tc>
        <w:tc>
          <w:tcPr>
            <w:tcW w:w="1173" w:type="dxa"/>
          </w:tcPr>
          <w:p w14:paraId="28BFB7EB"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7</w:t>
            </w:r>
          </w:p>
        </w:tc>
        <w:tc>
          <w:tcPr>
            <w:tcW w:w="1409" w:type="dxa"/>
          </w:tcPr>
          <w:p w14:paraId="5DFF811F"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TIP</w:t>
            </w:r>
          </w:p>
        </w:tc>
        <w:tc>
          <w:tcPr>
            <w:tcW w:w="1457" w:type="dxa"/>
          </w:tcPr>
          <w:p w14:paraId="2E09586E"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CR 41%</w:t>
            </w:r>
          </w:p>
        </w:tc>
        <w:tc>
          <w:tcPr>
            <w:tcW w:w="1545" w:type="dxa"/>
          </w:tcPr>
          <w:p w14:paraId="37924974"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2 year DFS 47%</w:t>
            </w:r>
          </w:p>
        </w:tc>
        <w:tc>
          <w:tcPr>
            <w:tcW w:w="1544" w:type="dxa"/>
          </w:tcPr>
          <w:p w14:paraId="0218CAA6"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2 year OS 64%</w:t>
            </w:r>
          </w:p>
        </w:tc>
        <w:tc>
          <w:tcPr>
            <w:tcW w:w="2603" w:type="dxa"/>
          </w:tcPr>
          <w:p w14:paraId="0C22FE2D"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Included late relapse and non-testicular primary</w:t>
            </w:r>
          </w:p>
        </w:tc>
      </w:tr>
      <w:tr w:rsidR="00BF534A" w:rsidRPr="00BF534A" w14:paraId="73975D88"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6B546B97" w14:textId="5138DA7D" w:rsidR="00BF534A" w:rsidRPr="00BF534A" w:rsidRDefault="00BF534A" w:rsidP="00BF534A">
            <w:pPr>
              <w:spacing w:line="259" w:lineRule="auto"/>
              <w:jc w:val="center"/>
              <w:rPr>
                <w:sz w:val="20"/>
                <w:szCs w:val="20"/>
              </w:rPr>
            </w:pPr>
            <w:r w:rsidRPr="00BF534A">
              <w:rPr>
                <w:sz w:val="20"/>
                <w:szCs w:val="20"/>
              </w:rPr>
              <w:t xml:space="preserve">Kurobe et al 2014 </w:t>
            </w:r>
            <w:r w:rsidRPr="00BF534A">
              <w:rPr>
                <w:sz w:val="20"/>
                <w:szCs w:val="20"/>
              </w:rPr>
              <w:fldChar w:fldCharType="begin">
                <w:fldData xml:space="preserve">PEVuZE5vdGU+PENpdGU+PEF1dGhvcj5LdXJvYmU8L0F1dGhvcj48WWVhcj4yMDE1PC9ZZWFyPjxS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</w:fldData>
              </w:fldChar>
            </w:r>
            <w:r w:rsidR="009D3D7E">
              <w:rPr>
                <w:sz w:val="20"/>
                <w:szCs w:val="20"/>
              </w:rPr>
              <w:instrText xml:space="preserve"> ADDIN EN.CITE </w:instrText>
            </w:r>
            <w:r w:rsidR="009D3D7E">
              <w:rPr>
                <w:sz w:val="20"/>
                <w:szCs w:val="20"/>
              </w:rPr>
              <w:fldChar w:fldCharType="begin">
                <w:fldData xml:space="preserve">PEVuZE5vdGU+PENpdGU+PEF1dGhvcj5LdXJvYmU8L0F1dGhvcj48WWVhcj4yMDE1PC9ZZWFyPjxS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BF534A">
              <w:rPr>
                <w:sz w:val="20"/>
                <w:szCs w:val="20"/>
              </w:rPr>
            </w:r>
            <w:r w:rsidRPr="00BF534A">
              <w:rPr>
                <w:sz w:val="20"/>
                <w:szCs w:val="20"/>
              </w:rPr>
              <w:fldChar w:fldCharType="separate"/>
            </w:r>
            <w:r w:rsidR="009D3D7E">
              <w:rPr>
                <w:noProof/>
                <w:sz w:val="20"/>
                <w:szCs w:val="20"/>
              </w:rPr>
              <w:t>[98]</w:t>
            </w:r>
            <w:r w:rsidRPr="00BF534A">
              <w:rPr>
                <w:sz w:val="20"/>
                <w:szCs w:val="20"/>
              </w:rPr>
              <w:fldChar w:fldCharType="end"/>
            </w:r>
          </w:p>
        </w:tc>
        <w:tc>
          <w:tcPr>
            <w:tcW w:w="1133" w:type="dxa"/>
          </w:tcPr>
          <w:p w14:paraId="20B06263"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lapsed/refractory GCT</w:t>
            </w:r>
          </w:p>
        </w:tc>
        <w:tc>
          <w:tcPr>
            <w:tcW w:w="1802" w:type="dxa"/>
          </w:tcPr>
          <w:p w14:paraId="29BB4469"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Retrospective review</w:t>
            </w:r>
          </w:p>
        </w:tc>
        <w:tc>
          <w:tcPr>
            <w:tcW w:w="1173" w:type="dxa"/>
          </w:tcPr>
          <w:p w14:paraId="103C3ED3"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6</w:t>
            </w:r>
          </w:p>
        </w:tc>
        <w:tc>
          <w:tcPr>
            <w:tcW w:w="1409" w:type="dxa"/>
          </w:tcPr>
          <w:p w14:paraId="7242CD7C"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TIP</w:t>
            </w:r>
          </w:p>
        </w:tc>
        <w:tc>
          <w:tcPr>
            <w:tcW w:w="1457" w:type="dxa"/>
          </w:tcPr>
          <w:p w14:paraId="07D20E07"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7% (refractory disease)</w:t>
            </w:r>
          </w:p>
          <w:p w14:paraId="2070DF50"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50% (relapsed disease)</w:t>
            </w:r>
          </w:p>
        </w:tc>
        <w:tc>
          <w:tcPr>
            <w:tcW w:w="1545" w:type="dxa"/>
          </w:tcPr>
          <w:p w14:paraId="2533BF74"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Not available</w:t>
            </w:r>
          </w:p>
        </w:tc>
        <w:tc>
          <w:tcPr>
            <w:tcW w:w="1544" w:type="dxa"/>
          </w:tcPr>
          <w:p w14:paraId="4D44923E"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 xml:space="preserve"> 5y OS 66% (relapsed disease) and 33% (refractory disease) </w:t>
            </w:r>
          </w:p>
        </w:tc>
        <w:tc>
          <w:tcPr>
            <w:tcW w:w="2603" w:type="dxa"/>
          </w:tcPr>
          <w:p w14:paraId="5AAB2AD7" w14:textId="77777777" w:rsidR="00BF534A" w:rsidRPr="00BF534A" w:rsidRDefault="00BF534A" w:rsidP="00BF534A">
            <w:pPr>
              <w:spacing w:line="259"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F534A">
              <w:rPr>
                <w:sz w:val="20"/>
                <w:szCs w:val="20"/>
              </w:rPr>
              <w:t>16 patients (11 with relapsed disease and five with refractory disease)</w:t>
            </w:r>
          </w:p>
        </w:tc>
      </w:tr>
    </w:tbl>
    <w:p w14:paraId="5E150F7C" w14:textId="05B11847" w:rsidR="001C7E91" w:rsidRDefault="0070138F">
      <w:pPr>
        <w:rPr>
          <w:b/>
          <w:bCs/>
          <w:u w:val="single"/>
        </w:rPr>
      </w:pPr>
      <w:r w:rsidRPr="007F729E">
        <w:rPr>
          <w:b/>
          <w:bCs/>
          <w:noProof/>
          <w:u w:val="single"/>
          <w:lang w:eastAsia="en-GB"/>
        </w:rPr>
        <mc:AlternateContent>
          <mc:Choice Requires="wps">
            <w:drawing>
              <wp:anchor distT="45720" distB="45720" distL="114300" distR="114300" simplePos="0" relativeHeight="251660288" behindDoc="0" locked="0" layoutInCell="1" allowOverlap="1" wp14:anchorId="7B1D934C" wp14:editId="5EAF2581">
                <wp:simplePos x="0" y="0"/>
                <wp:positionH relativeFrom="margin">
                  <wp:align>left</wp:align>
                </wp:positionH>
                <wp:positionV relativeFrom="paragraph">
                  <wp:posOffset>102235</wp:posOffset>
                </wp:positionV>
                <wp:extent cx="8848725" cy="447675"/>
                <wp:effectExtent l="0" t="0" r="9525" b="952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8725" cy="447675"/>
                        </a:xfrm>
                        <a:prstGeom prst="rect">
                          <a:avLst/>
                        </a:prstGeom>
                        <a:solidFill>
                          <a:srgbClr val="FFFFFF"/>
                        </a:solidFill>
                        <a:ln w="9525">
                          <a:noFill/>
                          <a:miter lim="800000"/>
                          <a:headEnd/>
                          <a:tailEnd/>
                        </a:ln>
                      </wps:spPr>
                      <wps:txbx>
                        <w:txbxContent>
                          <w:p w14:paraId="281AD30C" w14:textId="76D1BBE4" w:rsidR="003731AA" w:rsidRPr="004914CA" w:rsidRDefault="003731AA" w:rsidP="0070138F">
                            <w:pPr>
                              <w:rPr>
                                <w:sz w:val="20"/>
                                <w:szCs w:val="20"/>
                              </w:rPr>
                            </w:pPr>
                            <w:r w:rsidRPr="004914CA">
                              <w:rPr>
                                <w:sz w:val="20"/>
                                <w:szCs w:val="20"/>
                              </w:rPr>
                              <w:t xml:space="preserve">CR, complete response; ORR, objective response rate; </w:t>
                            </w:r>
                            <w:r>
                              <w:rPr>
                                <w:sz w:val="20"/>
                                <w:szCs w:val="20"/>
                              </w:rPr>
                              <w:t>DFS, disease-free survival; FRR, favourable response rate; PFS, progression-free survival; OS, overall surviv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B1D934C" id="_x0000_s1030" type="#_x0000_t202" style="position:absolute;margin-left:0;margin-top:8.05pt;width:696.75pt;height:35.25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" stroked="f">
                <v:textbox>
                  <w:txbxContent>
                    <w:p w14:paraId="281AD30C" w14:textId="76D1BBE4" w:rsidR="003731AA" w:rsidRPr="004914CA" w:rsidRDefault="003731AA" w:rsidP="0070138F">
                      <w:pPr>
                        <w:rPr>
                          <w:sz w:val="20"/>
                          <w:szCs w:val="20"/>
                        </w:rPr>
                      </w:pPr>
                      <w:r w:rsidRPr="004914CA">
                        <w:rPr>
                          <w:sz w:val="20"/>
                          <w:szCs w:val="20"/>
                        </w:rPr>
                        <w:t xml:space="preserve">CR, complete response; ORR, objective response rate; </w:t>
                      </w:r>
                      <w:r>
                        <w:rPr>
                          <w:sz w:val="20"/>
                          <w:szCs w:val="20"/>
                        </w:rPr>
                        <w:t>DFS, disease-free survival; FRR, favourable response rate; PFS, progression-free survival; OS, overall survival</w:t>
                      </w:r>
                    </w:p>
                  </w:txbxContent>
                </v:textbox>
                <w10:wrap type="square" anchorx="margin"/>
              </v:shape>
            </w:pict>
          </mc:Fallback>
        </mc:AlternateContent>
      </w:r>
    </w:p>
    <w:p w14:paraId="5CF00A7B" w14:textId="31F0ECB8" w:rsidR="000F4EDF" w:rsidRPr="00676322" w:rsidRDefault="00676322">
      <w:pPr>
        <w:rPr>
          <w:b/>
          <w:bCs/>
        </w:rPr>
      </w:pPr>
      <w:r w:rsidRPr="00676322">
        <w:rPr>
          <w:b/>
          <w:bCs/>
        </w:rPr>
        <w:t>Table 3: Survival and response rates for platinum rechallenge in testicular GCT – salvage with high dose chemotherapy</w:t>
      </w:r>
      <w:r w:rsidR="004F4BE9">
        <w:rPr>
          <w:b/>
          <w:bCs/>
        </w:rPr>
        <w:t xml:space="preserve"> (HDCT)</w:t>
      </w:r>
    </w:p>
    <w:tbl>
      <w:tblPr>
        <w:tblStyle w:val="GridTable1Light-Accent62"/>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2"/>
        <w:gridCol w:w="1133"/>
        <w:gridCol w:w="1802"/>
        <w:gridCol w:w="1173"/>
        <w:gridCol w:w="1551"/>
        <w:gridCol w:w="1315"/>
        <w:gridCol w:w="1545"/>
        <w:gridCol w:w="1544"/>
        <w:gridCol w:w="2603"/>
      </w:tblGrid>
      <w:tr w:rsidR="00AD2166" w:rsidRPr="00AD2166" w14:paraId="04767098" w14:textId="77777777" w:rsidTr="009B4773">
        <w:trPr>
          <w:cnfStyle w:val="100000000000" w:firstRow="1" w:lastRow="0" w:firstColumn="0" w:lastColumn="0" w:oddVBand="0" w:evenVBand="0" w:oddHBand="0"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82" w:type="dxa"/>
            <w:tcBorders>
              <w:bottom w:val="none" w:sz="0" w:space="0" w:color="auto"/>
            </w:tcBorders>
          </w:tcPr>
          <w:p w14:paraId="72665287" w14:textId="77777777" w:rsidR="00AD2166" w:rsidRPr="00AD2166" w:rsidRDefault="00AD2166" w:rsidP="00AD2166">
            <w:pPr>
              <w:jc w:val="center"/>
              <w:rPr>
                <w:i/>
                <w:iCs/>
                <w:sz w:val="20"/>
                <w:szCs w:val="20"/>
              </w:rPr>
            </w:pPr>
            <w:r w:rsidRPr="00AD2166">
              <w:rPr>
                <w:i/>
                <w:iCs/>
                <w:sz w:val="20"/>
                <w:szCs w:val="20"/>
              </w:rPr>
              <w:t>Paper</w:t>
            </w:r>
          </w:p>
        </w:tc>
        <w:tc>
          <w:tcPr>
            <w:tcW w:w="1133" w:type="dxa"/>
            <w:tcBorders>
              <w:bottom w:val="none" w:sz="0" w:space="0" w:color="auto"/>
            </w:tcBorders>
          </w:tcPr>
          <w:p w14:paraId="5A78F6C8"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Primary tumour</w:t>
            </w:r>
          </w:p>
        </w:tc>
        <w:tc>
          <w:tcPr>
            <w:tcW w:w="1802" w:type="dxa"/>
            <w:tcBorders>
              <w:bottom w:val="none" w:sz="0" w:space="0" w:color="auto"/>
            </w:tcBorders>
          </w:tcPr>
          <w:p w14:paraId="6DA04CAA"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Type</w:t>
            </w:r>
          </w:p>
        </w:tc>
        <w:tc>
          <w:tcPr>
            <w:tcW w:w="1173" w:type="dxa"/>
            <w:tcBorders>
              <w:bottom w:val="none" w:sz="0" w:space="0" w:color="auto"/>
            </w:tcBorders>
          </w:tcPr>
          <w:p w14:paraId="39AA192F"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Number patients (platinum retreat)</w:t>
            </w:r>
          </w:p>
        </w:tc>
        <w:tc>
          <w:tcPr>
            <w:tcW w:w="1551" w:type="dxa"/>
            <w:tcBorders>
              <w:bottom w:val="none" w:sz="0" w:space="0" w:color="auto"/>
            </w:tcBorders>
          </w:tcPr>
          <w:p w14:paraId="4D94EAA1"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Regime</w:t>
            </w:r>
          </w:p>
          <w:p w14:paraId="64F9F20F" w14:textId="6EE05410"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p>
        </w:tc>
        <w:tc>
          <w:tcPr>
            <w:tcW w:w="1315" w:type="dxa"/>
            <w:tcBorders>
              <w:bottom w:val="none" w:sz="0" w:space="0" w:color="auto"/>
            </w:tcBorders>
          </w:tcPr>
          <w:p w14:paraId="63C825E7"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RR</w:t>
            </w:r>
          </w:p>
        </w:tc>
        <w:tc>
          <w:tcPr>
            <w:tcW w:w="1545" w:type="dxa"/>
            <w:tcBorders>
              <w:bottom w:val="none" w:sz="0" w:space="0" w:color="auto"/>
            </w:tcBorders>
          </w:tcPr>
          <w:p w14:paraId="106303CF" w14:textId="099A83F2" w:rsidR="00AD2166" w:rsidRPr="00AD2166" w:rsidRDefault="00676322"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676322">
              <w:rPr>
                <w:i/>
                <w:iCs/>
                <w:sz w:val="20"/>
                <w:szCs w:val="20"/>
              </w:rPr>
              <w:t>PFS in months</w:t>
            </w:r>
          </w:p>
        </w:tc>
        <w:tc>
          <w:tcPr>
            <w:tcW w:w="1544" w:type="dxa"/>
            <w:tcBorders>
              <w:bottom w:val="none" w:sz="0" w:space="0" w:color="auto"/>
            </w:tcBorders>
          </w:tcPr>
          <w:p w14:paraId="4195DD76" w14:textId="539AF600"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 xml:space="preserve">OS </w:t>
            </w:r>
            <w:r w:rsidR="00676322">
              <w:rPr>
                <w:i/>
                <w:iCs/>
                <w:sz w:val="20"/>
                <w:szCs w:val="20"/>
              </w:rPr>
              <w:t>in months</w:t>
            </w:r>
            <w:r w:rsidRPr="00AD2166">
              <w:rPr>
                <w:i/>
                <w:iCs/>
                <w:sz w:val="20"/>
                <w:szCs w:val="20"/>
              </w:rPr>
              <w:t xml:space="preserve"> – from time of rechallenge</w:t>
            </w:r>
          </w:p>
        </w:tc>
        <w:tc>
          <w:tcPr>
            <w:tcW w:w="2603" w:type="dxa"/>
            <w:tcBorders>
              <w:bottom w:val="none" w:sz="0" w:space="0" w:color="auto"/>
            </w:tcBorders>
          </w:tcPr>
          <w:p w14:paraId="2D5DD9BA" w14:textId="77777777" w:rsidR="00AD2166" w:rsidRPr="00AD2166" w:rsidRDefault="00AD2166" w:rsidP="00AD2166">
            <w:pPr>
              <w:jc w:val="center"/>
              <w:cnfStyle w:val="100000000000" w:firstRow="1" w:lastRow="0" w:firstColumn="0" w:lastColumn="0" w:oddVBand="0" w:evenVBand="0" w:oddHBand="0" w:evenHBand="0" w:firstRowFirstColumn="0" w:firstRowLastColumn="0" w:lastRowFirstColumn="0" w:lastRowLastColumn="0"/>
              <w:rPr>
                <w:i/>
                <w:iCs/>
                <w:sz w:val="20"/>
                <w:szCs w:val="20"/>
              </w:rPr>
            </w:pPr>
            <w:r w:rsidRPr="00AD2166">
              <w:rPr>
                <w:i/>
                <w:iCs/>
                <w:sz w:val="20"/>
                <w:szCs w:val="20"/>
              </w:rPr>
              <w:t>Comments/notes</w:t>
            </w:r>
          </w:p>
        </w:tc>
      </w:tr>
      <w:tr w:rsidR="00E41A93" w:rsidRPr="00AD2166" w14:paraId="230AD48F"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316F9361" w14:textId="7B31E7EB" w:rsidR="00E41A93" w:rsidRPr="00AD2166" w:rsidRDefault="00E41A93" w:rsidP="00AD2166">
            <w:pPr>
              <w:jc w:val="center"/>
              <w:rPr>
                <w:sz w:val="20"/>
                <w:szCs w:val="20"/>
              </w:rPr>
            </w:pPr>
            <w:r w:rsidRPr="00AD2166">
              <w:rPr>
                <w:sz w:val="20"/>
                <w:szCs w:val="20"/>
              </w:rPr>
              <w:t xml:space="preserve">Lorch et al 2011 </w:t>
            </w:r>
            <w:r w:rsidRPr="00AD2166">
              <w:rPr>
                <w:sz w:val="20"/>
                <w:szCs w:val="20"/>
              </w:rPr>
              <w:fldChar w:fldCharType="begin">
                <w:fldData xml:space="preserve">PEVuZE5vdGU+PENpdGU+PEF1dGhvcj5Mb3JjaDwvQXV0aG9yPjxZZWFyPjIwMTE8L1llYXI+PFJl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</w:fldData>
              </w:fldChar>
            </w:r>
            <w:r w:rsidR="009D3D7E">
              <w:rPr>
                <w:sz w:val="20"/>
                <w:szCs w:val="20"/>
              </w:rPr>
              <w:instrText xml:space="preserve"> ADDIN EN.CITE </w:instrText>
            </w:r>
            <w:r w:rsidR="009D3D7E">
              <w:rPr>
                <w:sz w:val="20"/>
                <w:szCs w:val="20"/>
              </w:rPr>
              <w:fldChar w:fldCharType="begin">
                <w:fldData xml:space="preserve">PEVuZE5vdGU+PENpdGU+PEF1dGhvcj5Mb3JjaDwvQXV0aG9yPjxZZWFyPjIwMTE8L1llYXI+PFJl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99]</w:t>
            </w:r>
            <w:r w:rsidRPr="00AD2166">
              <w:rPr>
                <w:sz w:val="20"/>
                <w:szCs w:val="20"/>
              </w:rPr>
              <w:fldChar w:fldCharType="end"/>
            </w:r>
          </w:p>
        </w:tc>
        <w:tc>
          <w:tcPr>
            <w:tcW w:w="1133" w:type="dxa"/>
          </w:tcPr>
          <w:p w14:paraId="2075B6F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5EF933EA"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trospective review</w:t>
            </w:r>
          </w:p>
        </w:tc>
        <w:tc>
          <w:tcPr>
            <w:tcW w:w="1173" w:type="dxa"/>
          </w:tcPr>
          <w:p w14:paraId="19498076"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821</w:t>
            </w:r>
          </w:p>
        </w:tc>
        <w:tc>
          <w:tcPr>
            <w:tcW w:w="1551" w:type="dxa"/>
          </w:tcPr>
          <w:p w14:paraId="33D1EA4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 xml:space="preserve">Variety HDCT regimens </w:t>
            </w:r>
          </w:p>
        </w:tc>
        <w:tc>
          <w:tcPr>
            <w:tcW w:w="1315" w:type="dxa"/>
          </w:tcPr>
          <w:p w14:paraId="1715CDEF"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Not available</w:t>
            </w:r>
          </w:p>
        </w:tc>
        <w:tc>
          <w:tcPr>
            <w:tcW w:w="1545" w:type="dxa"/>
          </w:tcPr>
          <w:p w14:paraId="3A8A1461"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2yr PFS 49.6%</w:t>
            </w:r>
          </w:p>
        </w:tc>
        <w:tc>
          <w:tcPr>
            <w:tcW w:w="1544" w:type="dxa"/>
          </w:tcPr>
          <w:p w14:paraId="5E3C9CD0"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yr OS 53.2%</w:t>
            </w:r>
          </w:p>
        </w:tc>
        <w:tc>
          <w:tcPr>
            <w:tcW w:w="2603" w:type="dxa"/>
          </w:tcPr>
          <w:p w14:paraId="5658ADA7"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gimens all involved carboplatin &amp; etoposide +/- other agents</w:t>
            </w:r>
          </w:p>
        </w:tc>
      </w:tr>
      <w:tr w:rsidR="00E41A93" w:rsidRPr="00AD2166" w14:paraId="5E87B26F"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39CC863A" w14:textId="40C1242F" w:rsidR="00E41A93" w:rsidRPr="00AD2166" w:rsidRDefault="00E41A93" w:rsidP="00AD2166">
            <w:pPr>
              <w:jc w:val="center"/>
              <w:rPr>
                <w:sz w:val="20"/>
                <w:szCs w:val="20"/>
              </w:rPr>
            </w:pPr>
            <w:r w:rsidRPr="00AD2166">
              <w:rPr>
                <w:sz w:val="20"/>
                <w:szCs w:val="20"/>
              </w:rPr>
              <w:t xml:space="preserve">Adra et al 2016 </w:t>
            </w:r>
            <w:r w:rsidRPr="00AD2166">
              <w:rPr>
                <w:sz w:val="20"/>
                <w:szCs w:val="20"/>
              </w:rPr>
              <w:fldChar w:fldCharType="begin">
                <w:fldData xml:space="preserve">PEVuZE5vdGU+PENpdGU+PEF1dGhvcj5BZHJhPC9BdXRob3I+PFllYXI+MjAxNzwvWWVhcj48UmVj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=
</w:fldData>
              </w:fldChar>
            </w:r>
            <w:r w:rsidR="009D3D7E">
              <w:rPr>
                <w:sz w:val="20"/>
                <w:szCs w:val="20"/>
              </w:rPr>
              <w:instrText xml:space="preserve"> ADDIN EN.CITE </w:instrText>
            </w:r>
            <w:r w:rsidR="009D3D7E">
              <w:rPr>
                <w:sz w:val="20"/>
                <w:szCs w:val="20"/>
              </w:rPr>
              <w:fldChar w:fldCharType="begin">
                <w:fldData xml:space="preserve">PEVuZE5vdGU+PENpdGU+PEF1dGhvcj5BZHJhPC9BdXRob3I+PFllYXI+MjAxNzwvWWVhcj48UmVj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100]</w:t>
            </w:r>
            <w:r w:rsidRPr="00AD2166">
              <w:rPr>
                <w:sz w:val="20"/>
                <w:szCs w:val="20"/>
              </w:rPr>
              <w:fldChar w:fldCharType="end"/>
            </w:r>
          </w:p>
        </w:tc>
        <w:tc>
          <w:tcPr>
            <w:tcW w:w="1133" w:type="dxa"/>
          </w:tcPr>
          <w:p w14:paraId="76463A0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7F2D325F"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trospective review</w:t>
            </w:r>
          </w:p>
        </w:tc>
        <w:tc>
          <w:tcPr>
            <w:tcW w:w="1173" w:type="dxa"/>
          </w:tcPr>
          <w:p w14:paraId="03F27541"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364</w:t>
            </w:r>
          </w:p>
        </w:tc>
        <w:tc>
          <w:tcPr>
            <w:tcW w:w="1551" w:type="dxa"/>
          </w:tcPr>
          <w:p w14:paraId="0788F324"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Carboplatin + etoposide (x2)</w:t>
            </w:r>
          </w:p>
        </w:tc>
        <w:tc>
          <w:tcPr>
            <w:tcW w:w="1315" w:type="dxa"/>
          </w:tcPr>
          <w:p w14:paraId="2BE46C3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Not available</w:t>
            </w:r>
          </w:p>
        </w:tc>
        <w:tc>
          <w:tcPr>
            <w:tcW w:w="1545" w:type="dxa"/>
          </w:tcPr>
          <w:p w14:paraId="75186666"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2yr PFS 60%</w:t>
            </w:r>
          </w:p>
        </w:tc>
        <w:tc>
          <w:tcPr>
            <w:tcW w:w="1544" w:type="dxa"/>
          </w:tcPr>
          <w:p w14:paraId="441D50E3"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2yr OS 66%</w:t>
            </w:r>
          </w:p>
        </w:tc>
        <w:tc>
          <w:tcPr>
            <w:tcW w:w="2603" w:type="dxa"/>
          </w:tcPr>
          <w:p w14:paraId="33B4FBC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83% having HDCT as initial salvage</w:t>
            </w:r>
          </w:p>
          <w:p w14:paraId="412C60B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Excluded late relapse</w:t>
            </w:r>
          </w:p>
        </w:tc>
      </w:tr>
      <w:tr w:rsidR="00E41A93" w:rsidRPr="00AD2166" w14:paraId="3EF1AC57"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76E0327B" w14:textId="1EDFF01F" w:rsidR="00E41A93" w:rsidRPr="00AD2166" w:rsidRDefault="00E41A93" w:rsidP="00AD2166">
            <w:pPr>
              <w:jc w:val="center"/>
              <w:rPr>
                <w:sz w:val="20"/>
                <w:szCs w:val="20"/>
              </w:rPr>
            </w:pPr>
            <w:r w:rsidRPr="00AD2166">
              <w:rPr>
                <w:sz w:val="20"/>
                <w:szCs w:val="20"/>
              </w:rPr>
              <w:t xml:space="preserve">Einhorn et al 2007 </w:t>
            </w:r>
            <w:r w:rsidRPr="00AD2166">
              <w:rPr>
                <w:sz w:val="20"/>
                <w:szCs w:val="20"/>
              </w:rPr>
              <w:fldChar w:fldCharType="begin">
                <w:fldData xml:space="preserve">PEVuZE5vdGU+PENpdGU+PEF1dGhvcj5FaW5ob3JuPC9BdXRob3I+PFllYXI+MjAwNzwvWWVhcj48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</w:fldData>
              </w:fldChar>
            </w:r>
            <w:r w:rsidR="009D3D7E">
              <w:rPr>
                <w:sz w:val="20"/>
                <w:szCs w:val="20"/>
              </w:rPr>
              <w:instrText xml:space="preserve"> ADDIN EN.CITE </w:instrText>
            </w:r>
            <w:r w:rsidR="009D3D7E">
              <w:rPr>
                <w:sz w:val="20"/>
                <w:szCs w:val="20"/>
              </w:rPr>
              <w:fldChar w:fldCharType="begin">
                <w:fldData xml:space="preserve">PEVuZE5vdGU+PENpdGU+PEF1dGhvcj5FaW5ob3JuPC9BdXRob3I+PFllYXI+MjAwNzwvWWVhcj48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65]</w:t>
            </w:r>
            <w:r w:rsidRPr="00AD2166">
              <w:rPr>
                <w:sz w:val="20"/>
                <w:szCs w:val="20"/>
              </w:rPr>
              <w:fldChar w:fldCharType="end"/>
            </w:r>
          </w:p>
        </w:tc>
        <w:tc>
          <w:tcPr>
            <w:tcW w:w="1133" w:type="dxa"/>
          </w:tcPr>
          <w:p w14:paraId="11FD9AFD"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492F8A97"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trospective review</w:t>
            </w:r>
          </w:p>
        </w:tc>
        <w:tc>
          <w:tcPr>
            <w:tcW w:w="1173" w:type="dxa"/>
          </w:tcPr>
          <w:p w14:paraId="3FE4A2EA"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184</w:t>
            </w:r>
          </w:p>
        </w:tc>
        <w:tc>
          <w:tcPr>
            <w:tcW w:w="1551" w:type="dxa"/>
          </w:tcPr>
          <w:p w14:paraId="414ABF9A"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 xml:space="preserve">Carboplatin &amp; etoposide + </w:t>
            </w:r>
            <w:r w:rsidRPr="00AD2166">
              <w:rPr>
                <w:sz w:val="20"/>
                <w:szCs w:val="20"/>
              </w:rPr>
              <w:lastRenderedPageBreak/>
              <w:t>autologous stem cell return</w:t>
            </w:r>
          </w:p>
        </w:tc>
        <w:tc>
          <w:tcPr>
            <w:tcW w:w="1315" w:type="dxa"/>
          </w:tcPr>
          <w:p w14:paraId="6BA5538E"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lastRenderedPageBreak/>
              <w:t>Not available</w:t>
            </w:r>
          </w:p>
        </w:tc>
        <w:tc>
          <w:tcPr>
            <w:tcW w:w="1545" w:type="dxa"/>
          </w:tcPr>
          <w:p w14:paraId="40835BE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 xml:space="preserve">63% DFS (with median </w:t>
            </w:r>
            <w:r>
              <w:rPr>
                <w:sz w:val="20"/>
                <w:szCs w:val="20"/>
              </w:rPr>
              <w:t>follow-</w:t>
            </w:r>
            <w:r>
              <w:rPr>
                <w:sz w:val="20"/>
                <w:szCs w:val="20"/>
              </w:rPr>
              <w:lastRenderedPageBreak/>
              <w:t>up</w:t>
            </w:r>
            <w:r w:rsidRPr="00AD2166">
              <w:rPr>
                <w:sz w:val="20"/>
                <w:szCs w:val="20"/>
              </w:rPr>
              <w:t xml:space="preserve"> of 48 months)</w:t>
            </w:r>
          </w:p>
        </w:tc>
        <w:tc>
          <w:tcPr>
            <w:tcW w:w="1544" w:type="dxa"/>
          </w:tcPr>
          <w:p w14:paraId="0A69ADB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lastRenderedPageBreak/>
              <w:t>Not available</w:t>
            </w:r>
          </w:p>
        </w:tc>
        <w:tc>
          <w:tcPr>
            <w:tcW w:w="2603" w:type="dxa"/>
          </w:tcPr>
          <w:p w14:paraId="133A4EE7"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73% having HDCT as initial salvage</w:t>
            </w:r>
          </w:p>
        </w:tc>
      </w:tr>
      <w:tr w:rsidR="00CE5E6E" w:rsidRPr="00AD2166" w14:paraId="6BFFB617"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69F24DD8" w14:textId="20F61C4F" w:rsidR="00CE5E6E" w:rsidRPr="00AD2166" w:rsidRDefault="00CE5E6E" w:rsidP="00AD2166">
            <w:pPr>
              <w:jc w:val="center"/>
              <w:rPr>
                <w:sz w:val="20"/>
                <w:szCs w:val="20"/>
              </w:rPr>
            </w:pPr>
            <w:r w:rsidRPr="00AD2166">
              <w:rPr>
                <w:sz w:val="20"/>
                <w:szCs w:val="20"/>
              </w:rPr>
              <w:t xml:space="preserve">Pico et al 2005 </w:t>
            </w:r>
            <w:r w:rsidRPr="00AD2166">
              <w:rPr>
                <w:sz w:val="20"/>
                <w:szCs w:val="20"/>
              </w:rPr>
              <w:fldChar w:fldCharType="begin">
                <w:fldData xml:space="preserve">PEVuZE5vdGU+PENpdGU+PEF1dGhvcj5QaWNvPC9BdXRob3I+PFllYXI+MjAwNTwvWWVhcj48UmVj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</w:fldData>
              </w:fldChar>
            </w:r>
            <w:r w:rsidR="009D3D7E">
              <w:rPr>
                <w:sz w:val="20"/>
                <w:szCs w:val="20"/>
              </w:rPr>
              <w:instrText xml:space="preserve"> ADDIN EN.CITE </w:instrText>
            </w:r>
            <w:r w:rsidR="009D3D7E">
              <w:rPr>
                <w:sz w:val="20"/>
                <w:szCs w:val="20"/>
              </w:rPr>
              <w:fldChar w:fldCharType="begin">
                <w:fldData xml:space="preserve">PEVuZE5vdGU+PENpdGU+PEF1dGhvcj5QaWNvPC9BdXRob3I+PFllYXI+MjAwNTwvWWVhcj48UmVj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93]</w:t>
            </w:r>
            <w:r w:rsidRPr="00AD2166">
              <w:rPr>
                <w:sz w:val="20"/>
                <w:szCs w:val="20"/>
              </w:rPr>
              <w:fldChar w:fldCharType="end"/>
            </w:r>
          </w:p>
        </w:tc>
        <w:tc>
          <w:tcPr>
            <w:tcW w:w="1133" w:type="dxa"/>
          </w:tcPr>
          <w:p w14:paraId="0FA136C8"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36BF4BEE"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andomised phase III</w:t>
            </w:r>
          </w:p>
        </w:tc>
        <w:tc>
          <w:tcPr>
            <w:tcW w:w="1173" w:type="dxa"/>
          </w:tcPr>
          <w:p w14:paraId="63D0C8EB"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125</w:t>
            </w:r>
          </w:p>
        </w:tc>
        <w:tc>
          <w:tcPr>
            <w:tcW w:w="1551" w:type="dxa"/>
          </w:tcPr>
          <w:p w14:paraId="5BB8C8F2"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VIP (x3) + CarboPEC &amp; stem cell return</w:t>
            </w:r>
          </w:p>
        </w:tc>
        <w:tc>
          <w:tcPr>
            <w:tcW w:w="1315" w:type="dxa"/>
          </w:tcPr>
          <w:p w14:paraId="5B01C321"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Overall CR 43%</w:t>
            </w:r>
          </w:p>
        </w:tc>
        <w:tc>
          <w:tcPr>
            <w:tcW w:w="1545" w:type="dxa"/>
          </w:tcPr>
          <w:p w14:paraId="6DA7B34F"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3year EFS 42%</w:t>
            </w:r>
          </w:p>
        </w:tc>
        <w:tc>
          <w:tcPr>
            <w:tcW w:w="1544" w:type="dxa"/>
          </w:tcPr>
          <w:p w14:paraId="5596D43C"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47% (median follow-up 45m)</w:t>
            </w:r>
          </w:p>
        </w:tc>
        <w:tc>
          <w:tcPr>
            <w:tcW w:w="2603" w:type="dxa"/>
          </w:tcPr>
          <w:p w14:paraId="1658E96D"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No benefit to addition of HDCT in experimental arm</w:t>
            </w:r>
          </w:p>
        </w:tc>
      </w:tr>
      <w:tr w:rsidR="00E41A93" w:rsidRPr="00AD2166" w14:paraId="461BEABA"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0AB1733F" w14:textId="0AEFFA0A" w:rsidR="00E41A93" w:rsidRPr="00AD2166" w:rsidRDefault="00E41A93" w:rsidP="00AD2166">
            <w:pPr>
              <w:jc w:val="center"/>
              <w:rPr>
                <w:sz w:val="20"/>
                <w:szCs w:val="20"/>
              </w:rPr>
            </w:pPr>
            <w:r w:rsidRPr="00AD2166">
              <w:rPr>
                <w:sz w:val="20"/>
                <w:szCs w:val="20"/>
              </w:rPr>
              <w:t xml:space="preserve">Lorch et al 2012 </w:t>
            </w:r>
            <w:r w:rsidRPr="00AD2166">
              <w:rPr>
                <w:sz w:val="20"/>
                <w:szCs w:val="20"/>
              </w:rPr>
              <w:fldChar w:fldCharType="begin">
                <w:fldData xml:space="preserve">PEVuZE5vdGU+PENpdGU+PEF1dGhvcj5Mb3JjaDwvQXV0aG9yPjxZZWFyPjIwMTI8L1llYXI+PFJl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</w:fldData>
              </w:fldChar>
            </w:r>
            <w:r w:rsidR="009D3D7E">
              <w:rPr>
                <w:sz w:val="20"/>
                <w:szCs w:val="20"/>
              </w:rPr>
              <w:instrText xml:space="preserve"> ADDIN EN.CITE </w:instrText>
            </w:r>
            <w:r w:rsidR="009D3D7E">
              <w:rPr>
                <w:sz w:val="20"/>
                <w:szCs w:val="20"/>
              </w:rPr>
              <w:fldChar w:fldCharType="begin">
                <w:fldData xml:space="preserve">PEVuZE5vdGU+PENpdGU+PEF1dGhvcj5Mb3JjaDwvQXV0aG9yPjxZZWFyPjIwMTI8L1llYXI+PFJl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101]</w:t>
            </w:r>
            <w:r w:rsidRPr="00AD2166">
              <w:rPr>
                <w:sz w:val="20"/>
                <w:szCs w:val="20"/>
              </w:rPr>
              <w:fldChar w:fldCharType="end"/>
            </w:r>
          </w:p>
        </w:tc>
        <w:tc>
          <w:tcPr>
            <w:tcW w:w="1133" w:type="dxa"/>
          </w:tcPr>
          <w:p w14:paraId="549EFC25"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723C037C"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andomised phase III trial</w:t>
            </w:r>
          </w:p>
        </w:tc>
        <w:tc>
          <w:tcPr>
            <w:tcW w:w="1173" w:type="dxa"/>
          </w:tcPr>
          <w:p w14:paraId="035EA96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108</w:t>
            </w:r>
          </w:p>
        </w:tc>
        <w:tc>
          <w:tcPr>
            <w:tcW w:w="1551" w:type="dxa"/>
          </w:tcPr>
          <w:p w14:paraId="6195A9E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VIP (x1) + high-dose carboplatin &amp; etoposide (x3)</w:t>
            </w:r>
          </w:p>
          <w:p w14:paraId="45A43326"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474B1B0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VIP (x3) + high-dose carboplatin, etoposide &amp; cyclophos</w:t>
            </w:r>
            <w:r>
              <w:rPr>
                <w:sz w:val="20"/>
                <w:szCs w:val="20"/>
              </w:rPr>
              <w:t>phamide</w:t>
            </w:r>
            <w:r w:rsidRPr="00AD2166">
              <w:rPr>
                <w:sz w:val="20"/>
                <w:szCs w:val="20"/>
              </w:rPr>
              <w:t xml:space="preserve"> (x1)</w:t>
            </w:r>
          </w:p>
        </w:tc>
        <w:tc>
          <w:tcPr>
            <w:tcW w:w="1315" w:type="dxa"/>
          </w:tcPr>
          <w:p w14:paraId="27590721"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Not available</w:t>
            </w:r>
          </w:p>
        </w:tc>
        <w:tc>
          <w:tcPr>
            <w:tcW w:w="1545" w:type="dxa"/>
          </w:tcPr>
          <w:p w14:paraId="1D73552E"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2yr PFS 52%</w:t>
            </w:r>
          </w:p>
          <w:p w14:paraId="6C97978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0E9D23BC"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3D70A95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261DDB8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627BB138"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2yr PFS 47%</w:t>
            </w:r>
          </w:p>
        </w:tc>
        <w:tc>
          <w:tcPr>
            <w:tcW w:w="1544" w:type="dxa"/>
          </w:tcPr>
          <w:p w14:paraId="3E4A8FC1"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yr OS 50%</w:t>
            </w:r>
          </w:p>
          <w:p w14:paraId="4D79B3D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50F5C31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7F4AC7E2"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72E32A93"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0FE544D0"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yr OS 40%</w:t>
            </w:r>
          </w:p>
        </w:tc>
        <w:tc>
          <w:tcPr>
            <w:tcW w:w="2603" w:type="dxa"/>
          </w:tcPr>
          <w:p w14:paraId="698D9954"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Includes those with platinum-refractory disease – proportion unclear.</w:t>
            </w:r>
          </w:p>
          <w:p w14:paraId="78402D70"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511C208A" w14:textId="77777777" w:rsidR="00E41A93"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p w14:paraId="3F193BE7"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AD2166">
              <w:rPr>
                <w:sz w:val="20"/>
                <w:szCs w:val="20"/>
              </w:rPr>
              <w:t>Includes those who had previous salvage treatment (14-15%)</w:t>
            </w:r>
          </w:p>
        </w:tc>
      </w:tr>
      <w:tr w:rsidR="00AD2166" w:rsidRPr="00AD2166" w14:paraId="4307EE8E"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78B2EB60" w14:textId="3014C3C0" w:rsidR="00AD2166" w:rsidRPr="00AD2166" w:rsidRDefault="00AD2166" w:rsidP="00AD2166">
            <w:pPr>
              <w:jc w:val="center"/>
              <w:rPr>
                <w:sz w:val="20"/>
                <w:szCs w:val="20"/>
              </w:rPr>
            </w:pPr>
            <w:r w:rsidRPr="00AD2166">
              <w:rPr>
                <w:sz w:val="20"/>
                <w:szCs w:val="20"/>
              </w:rPr>
              <w:t xml:space="preserve">Feldman et all 2010 </w:t>
            </w:r>
            <w:r w:rsidRPr="00AD2166">
              <w:rPr>
                <w:sz w:val="20"/>
                <w:szCs w:val="20"/>
              </w:rPr>
              <w:fldChar w:fldCharType="begin">
                <w:fldData xml:space="preserve">PEVuZE5vdGU+PENpdGU+PEF1dGhvcj5GZWxkbWFuPC9BdXRob3I+PFllYXI+MjAxMDwvWWVhcj48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</w:fldData>
              </w:fldChar>
            </w:r>
            <w:r w:rsidR="009D3D7E">
              <w:rPr>
                <w:sz w:val="20"/>
                <w:szCs w:val="20"/>
              </w:rPr>
              <w:instrText xml:space="preserve"> ADDIN EN.CITE </w:instrText>
            </w:r>
            <w:r w:rsidR="009D3D7E">
              <w:rPr>
                <w:sz w:val="20"/>
                <w:szCs w:val="20"/>
              </w:rPr>
              <w:fldChar w:fldCharType="begin">
                <w:fldData xml:space="preserve">PEVuZE5vdGU+PENpdGU+PEF1dGhvcj5GZWxkbWFuPC9BdXRob3I+PFllYXI+MjAxMDwvWWVhcj48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67]</w:t>
            </w:r>
            <w:r w:rsidRPr="00AD2166">
              <w:rPr>
                <w:sz w:val="20"/>
                <w:szCs w:val="20"/>
              </w:rPr>
              <w:fldChar w:fldCharType="end"/>
            </w:r>
          </w:p>
        </w:tc>
        <w:tc>
          <w:tcPr>
            <w:tcW w:w="1133" w:type="dxa"/>
          </w:tcPr>
          <w:p w14:paraId="02FCC740"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GCT</w:t>
            </w:r>
          </w:p>
        </w:tc>
        <w:tc>
          <w:tcPr>
            <w:tcW w:w="1802" w:type="dxa"/>
          </w:tcPr>
          <w:p w14:paraId="3674A204"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Phase I/II trial</w:t>
            </w:r>
          </w:p>
        </w:tc>
        <w:tc>
          <w:tcPr>
            <w:tcW w:w="1173" w:type="dxa"/>
          </w:tcPr>
          <w:p w14:paraId="33783D09"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104</w:t>
            </w:r>
          </w:p>
        </w:tc>
        <w:tc>
          <w:tcPr>
            <w:tcW w:w="1551" w:type="dxa"/>
          </w:tcPr>
          <w:p w14:paraId="26CA5AFD"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TI-CE + stem cell return</w:t>
            </w:r>
          </w:p>
        </w:tc>
        <w:tc>
          <w:tcPr>
            <w:tcW w:w="1315" w:type="dxa"/>
          </w:tcPr>
          <w:p w14:paraId="3C1151C9"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CR 50%</w:t>
            </w:r>
          </w:p>
          <w:p w14:paraId="7F7B567F"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Best response 58%</w:t>
            </w:r>
          </w:p>
        </w:tc>
        <w:tc>
          <w:tcPr>
            <w:tcW w:w="1545" w:type="dxa"/>
          </w:tcPr>
          <w:p w14:paraId="39B2351B"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yr DFS 47%</w:t>
            </w:r>
          </w:p>
        </w:tc>
        <w:tc>
          <w:tcPr>
            <w:tcW w:w="1544" w:type="dxa"/>
          </w:tcPr>
          <w:p w14:paraId="04AC271A"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yr OS 52%</w:t>
            </w:r>
          </w:p>
        </w:tc>
        <w:tc>
          <w:tcPr>
            <w:tcW w:w="2603" w:type="dxa"/>
          </w:tcPr>
          <w:p w14:paraId="5B64BF33"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76% having HDCT as initial salvage</w:t>
            </w:r>
          </w:p>
        </w:tc>
      </w:tr>
      <w:tr w:rsidR="00CE5E6E" w:rsidRPr="00AD2166" w14:paraId="5F056D92"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3EA07B87" w14:textId="591C1AF0" w:rsidR="00CE5E6E" w:rsidRPr="00AD2166" w:rsidRDefault="00CE5E6E" w:rsidP="00AD2166">
            <w:pPr>
              <w:jc w:val="center"/>
              <w:rPr>
                <w:sz w:val="20"/>
                <w:szCs w:val="20"/>
              </w:rPr>
            </w:pPr>
            <w:r w:rsidRPr="00AD2166">
              <w:rPr>
                <w:sz w:val="20"/>
                <w:szCs w:val="20"/>
              </w:rPr>
              <w:t xml:space="preserve">Kondagunta et al 2007 </w:t>
            </w:r>
            <w:r w:rsidRPr="00AD2166">
              <w:rPr>
                <w:sz w:val="20"/>
                <w:szCs w:val="20"/>
              </w:rPr>
              <w:fldChar w:fldCharType="begin">
                <w:fldData xml:space="preserve">PEVuZE5vdGU+PENpdGU+PEF1dGhvcj5Lb25kYWd1bnRhPC9BdXRob3I+PFllYXI+MjAwNzwvWWVh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</w:fldData>
              </w:fldChar>
            </w:r>
            <w:r w:rsidR="009D3D7E">
              <w:rPr>
                <w:sz w:val="20"/>
                <w:szCs w:val="20"/>
              </w:rPr>
              <w:instrText xml:space="preserve"> ADDIN EN.CITE </w:instrText>
            </w:r>
            <w:r w:rsidR="009D3D7E">
              <w:rPr>
                <w:sz w:val="20"/>
                <w:szCs w:val="20"/>
              </w:rPr>
              <w:fldChar w:fldCharType="begin">
                <w:fldData xml:space="preserve">PEVuZE5vdGU+PENpdGU+PEF1dGhvcj5Lb25kYWd1bnRhPC9BdXRob3I+PFllYXI+MjAwNzwvWWVh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102]</w:t>
            </w:r>
            <w:r w:rsidRPr="00AD2166">
              <w:rPr>
                <w:sz w:val="20"/>
                <w:szCs w:val="20"/>
              </w:rPr>
              <w:fldChar w:fldCharType="end"/>
            </w:r>
          </w:p>
        </w:tc>
        <w:tc>
          <w:tcPr>
            <w:tcW w:w="1133" w:type="dxa"/>
          </w:tcPr>
          <w:p w14:paraId="2DAFD138"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refractory GCT</w:t>
            </w:r>
          </w:p>
        </w:tc>
        <w:tc>
          <w:tcPr>
            <w:tcW w:w="1802" w:type="dxa"/>
          </w:tcPr>
          <w:p w14:paraId="4CFA2FC1"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Phase I (to find Carboplatin dose)/phase II</w:t>
            </w:r>
          </w:p>
        </w:tc>
        <w:tc>
          <w:tcPr>
            <w:tcW w:w="1173" w:type="dxa"/>
          </w:tcPr>
          <w:p w14:paraId="3506D3DC"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47</w:t>
            </w:r>
          </w:p>
        </w:tc>
        <w:tc>
          <w:tcPr>
            <w:tcW w:w="1551" w:type="dxa"/>
          </w:tcPr>
          <w:p w14:paraId="61FA631B"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TICE + stem cell return</w:t>
            </w:r>
          </w:p>
        </w:tc>
        <w:tc>
          <w:tcPr>
            <w:tcW w:w="1315" w:type="dxa"/>
          </w:tcPr>
          <w:p w14:paraId="5DB8E7E3"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CR 49% (55% CR to chemo + surgery)</w:t>
            </w:r>
          </w:p>
        </w:tc>
        <w:tc>
          <w:tcPr>
            <w:tcW w:w="1545" w:type="dxa"/>
          </w:tcPr>
          <w:p w14:paraId="19A4CA95"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40 month DFS: 51%</w:t>
            </w:r>
          </w:p>
        </w:tc>
        <w:tc>
          <w:tcPr>
            <w:tcW w:w="1544" w:type="dxa"/>
          </w:tcPr>
          <w:p w14:paraId="61FC64CF"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2603" w:type="dxa"/>
          </w:tcPr>
          <w:p w14:paraId="2AB43942" w14:textId="77777777" w:rsidR="00CE5E6E" w:rsidRPr="00AD2166" w:rsidRDefault="00CE5E6E"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79% had refractory disease following previous platinum-based regime.</w:t>
            </w:r>
          </w:p>
        </w:tc>
      </w:tr>
      <w:tr w:rsidR="00E41A93" w:rsidRPr="00AD2166" w14:paraId="138C3992"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6ACB658F" w14:textId="25E3F746" w:rsidR="00E41A93" w:rsidRPr="00AD2166" w:rsidRDefault="00E41A93" w:rsidP="00AD2166">
            <w:pPr>
              <w:jc w:val="center"/>
              <w:rPr>
                <w:sz w:val="20"/>
                <w:szCs w:val="20"/>
              </w:rPr>
            </w:pPr>
            <w:r w:rsidRPr="00AD2166">
              <w:rPr>
                <w:sz w:val="20"/>
                <w:szCs w:val="20"/>
              </w:rPr>
              <w:t xml:space="preserve">Motzer et al 2000 </w:t>
            </w:r>
            <w:r w:rsidRPr="00AD2166">
              <w:rPr>
                <w:sz w:val="20"/>
                <w:szCs w:val="20"/>
              </w:rPr>
              <w:fldChar w:fldCharType="begin">
                <w:fldData xml:space="preserve">PEVuZE5vdGU+PENpdGU+PEF1dGhvcj5Nb3R6ZXI8L0F1dGhvcj48WWVhcj4yMDAwPC9ZZWFyPjxS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=
</w:fldData>
              </w:fldChar>
            </w:r>
            <w:r w:rsidR="009D3D7E">
              <w:rPr>
                <w:sz w:val="20"/>
                <w:szCs w:val="20"/>
              </w:rPr>
              <w:instrText xml:space="preserve"> ADDIN EN.CITE </w:instrText>
            </w:r>
            <w:r w:rsidR="009D3D7E">
              <w:rPr>
                <w:sz w:val="20"/>
                <w:szCs w:val="20"/>
              </w:rPr>
              <w:fldChar w:fldCharType="begin">
                <w:fldData xml:space="preserve">PEVuZE5vdGU+PENpdGU+PEF1dGhvcj5Nb3R6ZXI8L0F1dGhvcj48WWVhcj4yMDAwPC9ZZWFyPjxS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=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103]</w:t>
            </w:r>
            <w:r w:rsidRPr="00AD2166">
              <w:rPr>
                <w:sz w:val="20"/>
                <w:szCs w:val="20"/>
              </w:rPr>
              <w:fldChar w:fldCharType="end"/>
            </w:r>
          </w:p>
        </w:tc>
        <w:tc>
          <w:tcPr>
            <w:tcW w:w="1133" w:type="dxa"/>
          </w:tcPr>
          <w:p w14:paraId="1804036E" w14:textId="45256F03"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amp;</w:t>
            </w:r>
            <w:r w:rsidR="00432791">
              <w:rPr>
                <w:sz w:val="20"/>
                <w:szCs w:val="20"/>
              </w:rPr>
              <w:t xml:space="preserve"> </w:t>
            </w:r>
            <w:r w:rsidRPr="00AD2166">
              <w:rPr>
                <w:sz w:val="20"/>
                <w:szCs w:val="20"/>
              </w:rPr>
              <w:t xml:space="preserve"> </w:t>
            </w:r>
            <w:r w:rsidR="00432791">
              <w:rPr>
                <w:sz w:val="20"/>
                <w:szCs w:val="20"/>
              </w:rPr>
              <w:t xml:space="preserve">  </w:t>
            </w:r>
            <w:r w:rsidRPr="00AD2166">
              <w:rPr>
                <w:sz w:val="20"/>
                <w:szCs w:val="20"/>
              </w:rPr>
              <w:t>refractoryGCT</w:t>
            </w:r>
          </w:p>
        </w:tc>
        <w:tc>
          <w:tcPr>
            <w:tcW w:w="1802" w:type="dxa"/>
          </w:tcPr>
          <w:p w14:paraId="6D045CC3"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Phase I</w:t>
            </w:r>
            <w:r>
              <w:rPr>
                <w:sz w:val="20"/>
                <w:szCs w:val="20"/>
              </w:rPr>
              <w:t>/</w:t>
            </w:r>
            <w:r w:rsidRPr="00AD2166">
              <w:rPr>
                <w:sz w:val="20"/>
                <w:szCs w:val="20"/>
              </w:rPr>
              <w:t>phase II</w:t>
            </w:r>
          </w:p>
        </w:tc>
        <w:tc>
          <w:tcPr>
            <w:tcW w:w="1173" w:type="dxa"/>
          </w:tcPr>
          <w:p w14:paraId="5B67A1D2"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37</w:t>
            </w:r>
          </w:p>
        </w:tc>
        <w:tc>
          <w:tcPr>
            <w:tcW w:w="1551" w:type="dxa"/>
          </w:tcPr>
          <w:p w14:paraId="31B7CE3B"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TICE + stem cell return</w:t>
            </w:r>
          </w:p>
        </w:tc>
        <w:tc>
          <w:tcPr>
            <w:tcW w:w="1315" w:type="dxa"/>
          </w:tcPr>
          <w:p w14:paraId="736F7836"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CR 57%</w:t>
            </w:r>
          </w:p>
        </w:tc>
        <w:tc>
          <w:tcPr>
            <w:tcW w:w="1545" w:type="dxa"/>
          </w:tcPr>
          <w:p w14:paraId="16639419"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DFS 49% at median follow-up of 31 months</w:t>
            </w:r>
          </w:p>
        </w:tc>
        <w:tc>
          <w:tcPr>
            <w:tcW w:w="1544" w:type="dxa"/>
          </w:tcPr>
          <w:p w14:paraId="05354CE4"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54% at median follow-up of 31 months</w:t>
            </w:r>
          </w:p>
        </w:tc>
        <w:tc>
          <w:tcPr>
            <w:tcW w:w="2603" w:type="dxa"/>
          </w:tcPr>
          <w:p w14:paraId="68D37714" w14:textId="77777777" w:rsidR="00E41A93" w:rsidRPr="00AD2166" w:rsidRDefault="00E41A93"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All had ‘cisplatin-resistant’ disease</w:t>
            </w:r>
          </w:p>
        </w:tc>
      </w:tr>
      <w:tr w:rsidR="00AD2166" w:rsidRPr="00AD2166" w14:paraId="64D59BDF" w14:textId="77777777" w:rsidTr="009B4773">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5AF1E0EE" w14:textId="494A45C4" w:rsidR="00AD2166" w:rsidRPr="00AD2166" w:rsidRDefault="00AD2166" w:rsidP="00AD2166">
            <w:pPr>
              <w:jc w:val="center"/>
              <w:rPr>
                <w:sz w:val="20"/>
                <w:szCs w:val="20"/>
              </w:rPr>
            </w:pPr>
            <w:r w:rsidRPr="00AD2166">
              <w:rPr>
                <w:sz w:val="20"/>
                <w:szCs w:val="20"/>
              </w:rPr>
              <w:t xml:space="preserve">Margolin et al 2005 </w:t>
            </w:r>
            <w:r w:rsidRPr="00AD2166">
              <w:rPr>
                <w:sz w:val="20"/>
                <w:szCs w:val="20"/>
              </w:rPr>
              <w:fldChar w:fldCharType="begin">
                <w:fldData xml:space="preserve">PEVuZE5vdGU+PENpdGU+PEF1dGhvcj5NYXJnb2xpbjwvQXV0aG9yPjxZZWFyPjIwMDU8L1llYXI+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</w:fldData>
              </w:fldChar>
            </w:r>
            <w:r w:rsidR="009D3D7E">
              <w:rPr>
                <w:sz w:val="20"/>
                <w:szCs w:val="20"/>
              </w:rPr>
              <w:instrText xml:space="preserve"> ADDIN EN.CITE </w:instrText>
            </w:r>
            <w:r w:rsidR="009D3D7E">
              <w:rPr>
                <w:sz w:val="20"/>
                <w:szCs w:val="20"/>
              </w:rPr>
              <w:fldChar w:fldCharType="begin">
                <w:fldData xml:space="preserve">PEVuZE5vdGU+PENpdGU+PEF1dGhvcj5NYXJnb2xpbjwvQXV0aG9yPjxZZWFyPjIwMDU8L1llYXI+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AD2166">
              <w:rPr>
                <w:sz w:val="20"/>
                <w:szCs w:val="20"/>
              </w:rPr>
            </w:r>
            <w:r w:rsidRPr="00AD2166">
              <w:rPr>
                <w:sz w:val="20"/>
                <w:szCs w:val="20"/>
              </w:rPr>
              <w:fldChar w:fldCharType="separate"/>
            </w:r>
            <w:r w:rsidR="009D3D7E">
              <w:rPr>
                <w:noProof/>
                <w:sz w:val="20"/>
                <w:szCs w:val="20"/>
              </w:rPr>
              <w:t>[104]</w:t>
            </w:r>
            <w:r w:rsidRPr="00AD2166">
              <w:rPr>
                <w:sz w:val="20"/>
                <w:szCs w:val="20"/>
              </w:rPr>
              <w:fldChar w:fldCharType="end"/>
            </w:r>
          </w:p>
        </w:tc>
        <w:tc>
          <w:tcPr>
            <w:tcW w:w="1133" w:type="dxa"/>
          </w:tcPr>
          <w:p w14:paraId="0C4EF144"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Relapsed or refractory GCT</w:t>
            </w:r>
          </w:p>
        </w:tc>
        <w:tc>
          <w:tcPr>
            <w:tcW w:w="1802" w:type="dxa"/>
          </w:tcPr>
          <w:p w14:paraId="4B8A7945"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Phase II trial</w:t>
            </w:r>
          </w:p>
        </w:tc>
        <w:tc>
          <w:tcPr>
            <w:tcW w:w="1173" w:type="dxa"/>
          </w:tcPr>
          <w:p w14:paraId="1A5B356B"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33</w:t>
            </w:r>
          </w:p>
        </w:tc>
        <w:tc>
          <w:tcPr>
            <w:tcW w:w="1551" w:type="dxa"/>
          </w:tcPr>
          <w:p w14:paraId="381D0C2F" w14:textId="673D6824"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Carboplatin, Paclitaxel + Ifos</w:t>
            </w:r>
            <w:r w:rsidR="006E1344">
              <w:rPr>
                <w:sz w:val="20"/>
                <w:szCs w:val="20"/>
              </w:rPr>
              <w:t>famide</w:t>
            </w:r>
            <w:r w:rsidRPr="00AD2166">
              <w:rPr>
                <w:sz w:val="20"/>
                <w:szCs w:val="20"/>
              </w:rPr>
              <w:t>/Etop</w:t>
            </w:r>
            <w:r w:rsidR="006E1344">
              <w:rPr>
                <w:sz w:val="20"/>
                <w:szCs w:val="20"/>
              </w:rPr>
              <w:t>oside</w:t>
            </w:r>
          </w:p>
        </w:tc>
        <w:tc>
          <w:tcPr>
            <w:tcW w:w="1315" w:type="dxa"/>
          </w:tcPr>
          <w:p w14:paraId="4D693766"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N/A</w:t>
            </w:r>
          </w:p>
        </w:tc>
        <w:tc>
          <w:tcPr>
            <w:tcW w:w="1545" w:type="dxa"/>
          </w:tcPr>
          <w:p w14:paraId="587F131A"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36% at median follow-up of 67 months</w:t>
            </w:r>
          </w:p>
        </w:tc>
        <w:tc>
          <w:tcPr>
            <w:tcW w:w="1544" w:type="dxa"/>
          </w:tcPr>
          <w:p w14:paraId="1E0CBE7D"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Figures not available</w:t>
            </w:r>
          </w:p>
        </w:tc>
        <w:tc>
          <w:tcPr>
            <w:tcW w:w="2603" w:type="dxa"/>
          </w:tcPr>
          <w:p w14:paraId="69F4866B" w14:textId="77777777" w:rsidR="00AD2166" w:rsidRPr="00AD2166" w:rsidRDefault="00AD2166" w:rsidP="00AD2166">
            <w:pPr>
              <w:jc w:val="center"/>
              <w:cnfStyle w:val="000000000000" w:firstRow="0" w:lastRow="0" w:firstColumn="0" w:lastColumn="0" w:oddVBand="0" w:evenVBand="0" w:oddHBand="0" w:evenHBand="0" w:firstRowFirstColumn="0" w:firstRowLastColumn="0" w:lastRowFirstColumn="0" w:lastRowLastColumn="0"/>
              <w:rPr>
                <w:sz w:val="20"/>
                <w:szCs w:val="20"/>
              </w:rPr>
            </w:pPr>
            <w:r w:rsidRPr="00AD2166">
              <w:rPr>
                <w:sz w:val="20"/>
                <w:szCs w:val="20"/>
              </w:rPr>
              <w:t>Mix of relapsed and refractory. 64% had increasing markers at time of entry</w:t>
            </w:r>
          </w:p>
        </w:tc>
      </w:tr>
    </w:tbl>
    <w:p w14:paraId="1269F664" w14:textId="2DC40DF4" w:rsidR="00517B1F" w:rsidRDefault="004F4BE9">
      <w:pPr>
        <w:rPr>
          <w:b/>
          <w:bCs/>
          <w:u w:val="single"/>
        </w:rPr>
      </w:pPr>
      <w:r w:rsidRPr="007F729E">
        <w:rPr>
          <w:b/>
          <w:bCs/>
          <w:noProof/>
          <w:u w:val="single"/>
          <w:lang w:eastAsia="en-GB"/>
        </w:rPr>
        <mc:AlternateContent>
          <mc:Choice Requires="wps">
            <w:drawing>
              <wp:anchor distT="45720" distB="45720" distL="114300" distR="114300" simplePos="0" relativeHeight="251662336" behindDoc="0" locked="0" layoutInCell="1" allowOverlap="1" wp14:anchorId="2F9878C1" wp14:editId="003EB86F">
                <wp:simplePos x="0" y="0"/>
                <wp:positionH relativeFrom="margin">
                  <wp:align>left</wp:align>
                </wp:positionH>
                <wp:positionV relativeFrom="paragraph">
                  <wp:posOffset>140970</wp:posOffset>
                </wp:positionV>
                <wp:extent cx="8848725" cy="447675"/>
                <wp:effectExtent l="0" t="0" r="9525" b="952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8725" cy="447675"/>
                        </a:xfrm>
                        <a:prstGeom prst="rect">
                          <a:avLst/>
                        </a:prstGeom>
                        <a:solidFill>
                          <a:srgbClr val="FFFFFF"/>
                        </a:solidFill>
                        <a:ln w="9525">
                          <a:noFill/>
                          <a:miter lim="800000"/>
                          <a:headEnd/>
                          <a:tailEnd/>
                        </a:ln>
                      </wps:spPr>
                      <wps:txbx>
                        <w:txbxContent>
                          <w:p w14:paraId="2DF7FC31" w14:textId="573B0873" w:rsidR="003731AA" w:rsidRPr="004914CA" w:rsidRDefault="003731AA" w:rsidP="004F4BE9">
                            <w:pPr>
                              <w:rPr>
                                <w:sz w:val="20"/>
                                <w:szCs w:val="20"/>
                              </w:rPr>
                            </w:pPr>
                            <w:r w:rsidRPr="004914CA">
                              <w:rPr>
                                <w:sz w:val="20"/>
                                <w:szCs w:val="20"/>
                              </w:rPr>
                              <w:t>CR, complete response</w:t>
                            </w:r>
                            <w:r>
                              <w:rPr>
                                <w:sz w:val="20"/>
                                <w:szCs w:val="20"/>
                              </w:rPr>
                              <w:t>; DFS, disease-free survival; EFS, event free survival; PFS, progression-free survival; OS, overall surviv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F9878C1" id="_x0000_s1031" type="#_x0000_t202" style="position:absolute;margin-left:0;margin-top:11.1pt;width:696.75pt;height:35.25pt;z-index:2516623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" stroked="f">
                <v:textbox>
                  <w:txbxContent>
                    <w:p w14:paraId="2DF7FC31" w14:textId="573B0873" w:rsidR="003731AA" w:rsidRPr="004914CA" w:rsidRDefault="003731AA" w:rsidP="004F4BE9">
                      <w:pPr>
                        <w:rPr>
                          <w:sz w:val="20"/>
                          <w:szCs w:val="20"/>
                        </w:rPr>
                      </w:pPr>
                      <w:r w:rsidRPr="004914CA">
                        <w:rPr>
                          <w:sz w:val="20"/>
                          <w:szCs w:val="20"/>
                        </w:rPr>
                        <w:t>CR, complete response</w:t>
                      </w:r>
                      <w:r>
                        <w:rPr>
                          <w:sz w:val="20"/>
                          <w:szCs w:val="20"/>
                        </w:rPr>
                        <w:t>; DFS, disease-free survival; EFS, event free survival; PFS, progression-free survival; OS, overall survival</w:t>
                      </w:r>
                    </w:p>
                  </w:txbxContent>
                </v:textbox>
                <w10:wrap type="square" anchorx="margin"/>
              </v:shape>
            </w:pict>
          </mc:Fallback>
        </mc:AlternateContent>
      </w:r>
    </w:p>
    <w:p w14:paraId="4444772D" w14:textId="30DFDA6C" w:rsidR="00517B1F" w:rsidRPr="00424AE3" w:rsidRDefault="00424AE3">
      <w:pPr>
        <w:rPr>
          <w:b/>
          <w:bCs/>
        </w:rPr>
      </w:pPr>
      <w:r w:rsidRPr="007F729E">
        <w:rPr>
          <w:b/>
          <w:bCs/>
          <w:noProof/>
          <w:u w:val="single"/>
          <w:lang w:eastAsia="en-GB"/>
        </w:rPr>
        <w:lastRenderedPageBreak/>
        <mc:AlternateContent>
          <mc:Choice Requires="wps">
            <w:drawing>
              <wp:anchor distT="45720" distB="45720" distL="114300" distR="114300" simplePos="0" relativeHeight="251664384" behindDoc="0" locked="0" layoutInCell="1" allowOverlap="1" wp14:anchorId="40CE6E7B" wp14:editId="01362364">
                <wp:simplePos x="0" y="0"/>
                <wp:positionH relativeFrom="margin">
                  <wp:align>left</wp:align>
                </wp:positionH>
                <wp:positionV relativeFrom="paragraph">
                  <wp:posOffset>3514090</wp:posOffset>
                </wp:positionV>
                <wp:extent cx="8848725" cy="304800"/>
                <wp:effectExtent l="0" t="0" r="9525"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8725" cy="304800"/>
                        </a:xfrm>
                        <a:prstGeom prst="rect">
                          <a:avLst/>
                        </a:prstGeom>
                        <a:solidFill>
                          <a:srgbClr val="FFFFFF"/>
                        </a:solidFill>
                        <a:ln w="9525">
                          <a:noFill/>
                          <a:miter lim="800000"/>
                          <a:headEnd/>
                          <a:tailEnd/>
                        </a:ln>
                      </wps:spPr>
                      <wps:txbx>
                        <w:txbxContent>
                          <w:p w14:paraId="44DFB5F0" w14:textId="52F5F4D7" w:rsidR="003731AA" w:rsidRPr="004914CA" w:rsidRDefault="003731AA" w:rsidP="00424AE3">
                            <w:pPr>
                              <w:rPr>
                                <w:sz w:val="20"/>
                                <w:szCs w:val="20"/>
                              </w:rPr>
                            </w:pPr>
                            <w:r>
                              <w:rPr>
                                <w:sz w:val="20"/>
                                <w:szCs w:val="20"/>
                              </w:rPr>
                              <w:t xml:space="preserve">ORR, objective response rate; </w:t>
                            </w:r>
                            <w:r w:rsidRPr="004914CA">
                              <w:rPr>
                                <w:sz w:val="20"/>
                                <w:szCs w:val="20"/>
                              </w:rPr>
                              <w:t>CR, complete response</w:t>
                            </w:r>
                            <w:r>
                              <w:rPr>
                                <w:sz w:val="20"/>
                                <w:szCs w:val="20"/>
                              </w:rPr>
                              <w:t>; PFS, progression-free survival; OS, overall surviv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0CE6E7B" id="Text Box 3" o:spid="_x0000_s1032" type="#_x0000_t202" style="position:absolute;margin-left:0;margin-top:276.7pt;width:696.75pt;height:24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" stroked="f">
                <v:textbox>
                  <w:txbxContent>
                    <w:p w14:paraId="44DFB5F0" w14:textId="52F5F4D7" w:rsidR="003731AA" w:rsidRPr="004914CA" w:rsidRDefault="003731AA" w:rsidP="00424AE3">
                      <w:pPr>
                        <w:rPr>
                          <w:sz w:val="20"/>
                          <w:szCs w:val="20"/>
                        </w:rPr>
                      </w:pPr>
                      <w:r>
                        <w:rPr>
                          <w:sz w:val="20"/>
                          <w:szCs w:val="20"/>
                        </w:rPr>
                        <w:t xml:space="preserve">ORR, objective response rate; </w:t>
                      </w:r>
                      <w:r w:rsidRPr="004914CA">
                        <w:rPr>
                          <w:sz w:val="20"/>
                          <w:szCs w:val="20"/>
                        </w:rPr>
                        <w:t>CR, complete response</w:t>
                      </w:r>
                      <w:r>
                        <w:rPr>
                          <w:sz w:val="20"/>
                          <w:szCs w:val="20"/>
                        </w:rPr>
                        <w:t>; PFS, progression-free survival; OS, overall survival</w:t>
                      </w:r>
                    </w:p>
                  </w:txbxContent>
                </v:textbox>
                <w10:wrap type="square" anchorx="margin"/>
              </v:shape>
            </w:pict>
          </mc:Fallback>
        </mc:AlternateContent>
      </w:r>
      <w:r w:rsidRPr="007E6BC7">
        <w:rPr>
          <w:b/>
          <w:bCs/>
        </w:rPr>
        <w:t>Table 4: Survival and response rates for platinum-refractory testicular GCT – subsequent salvage treatment following HDCT</w:t>
      </w:r>
    </w:p>
    <w:tbl>
      <w:tblPr>
        <w:tblStyle w:val="GridTable1Light-Accent6"/>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2"/>
        <w:gridCol w:w="1133"/>
        <w:gridCol w:w="1802"/>
        <w:gridCol w:w="1173"/>
        <w:gridCol w:w="1409"/>
        <w:gridCol w:w="1457"/>
        <w:gridCol w:w="1545"/>
        <w:gridCol w:w="1544"/>
        <w:gridCol w:w="2603"/>
      </w:tblGrid>
      <w:tr w:rsidR="00C06F51" w:rsidRPr="00D971DC" w14:paraId="0319197C" w14:textId="77777777" w:rsidTr="009D4994">
        <w:trPr>
          <w:cnfStyle w:val="100000000000" w:firstRow="1" w:lastRow="0" w:firstColumn="0" w:lastColumn="0" w:oddVBand="0" w:evenVBand="0" w:oddHBand="0"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282" w:type="dxa"/>
            <w:tcBorders>
              <w:bottom w:val="none" w:sz="0" w:space="0" w:color="auto"/>
            </w:tcBorders>
          </w:tcPr>
          <w:p w14:paraId="64CC044E" w14:textId="77777777" w:rsidR="00C06F51" w:rsidRPr="00BC04AD" w:rsidRDefault="00C06F51" w:rsidP="009D4994">
            <w:pPr>
              <w:jc w:val="center"/>
              <w:rPr>
                <w:b w:val="0"/>
                <w:bCs w:val="0"/>
                <w:i/>
                <w:iCs/>
                <w:sz w:val="20"/>
                <w:szCs w:val="20"/>
              </w:rPr>
            </w:pPr>
            <w:r w:rsidRPr="00BC04AD">
              <w:rPr>
                <w:i/>
                <w:iCs/>
                <w:sz w:val="20"/>
                <w:szCs w:val="20"/>
              </w:rPr>
              <w:t>Paper</w:t>
            </w:r>
          </w:p>
        </w:tc>
        <w:tc>
          <w:tcPr>
            <w:tcW w:w="1133" w:type="dxa"/>
            <w:tcBorders>
              <w:bottom w:val="none" w:sz="0" w:space="0" w:color="auto"/>
            </w:tcBorders>
          </w:tcPr>
          <w:p w14:paraId="01CE1063"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Primary</w:t>
            </w:r>
            <w:r>
              <w:rPr>
                <w:i/>
                <w:iCs/>
                <w:sz w:val="20"/>
                <w:szCs w:val="20"/>
              </w:rPr>
              <w:t xml:space="preserve"> tumour</w:t>
            </w:r>
          </w:p>
        </w:tc>
        <w:tc>
          <w:tcPr>
            <w:tcW w:w="1802" w:type="dxa"/>
            <w:tcBorders>
              <w:bottom w:val="none" w:sz="0" w:space="0" w:color="auto"/>
            </w:tcBorders>
          </w:tcPr>
          <w:p w14:paraId="59575698"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Pr>
                <w:i/>
                <w:iCs/>
                <w:sz w:val="20"/>
                <w:szCs w:val="20"/>
              </w:rPr>
              <w:t>Type</w:t>
            </w:r>
          </w:p>
        </w:tc>
        <w:tc>
          <w:tcPr>
            <w:tcW w:w="1173" w:type="dxa"/>
            <w:tcBorders>
              <w:bottom w:val="none" w:sz="0" w:space="0" w:color="auto"/>
            </w:tcBorders>
          </w:tcPr>
          <w:p w14:paraId="06A1DAA5"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 xml:space="preserve">Number patients </w:t>
            </w:r>
          </w:p>
        </w:tc>
        <w:tc>
          <w:tcPr>
            <w:tcW w:w="1409" w:type="dxa"/>
            <w:tcBorders>
              <w:bottom w:val="none" w:sz="0" w:space="0" w:color="auto"/>
            </w:tcBorders>
          </w:tcPr>
          <w:p w14:paraId="0A4D92C2" w14:textId="77777777" w:rsidR="00C06F51"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Pr>
                <w:i/>
                <w:iCs/>
                <w:sz w:val="20"/>
                <w:szCs w:val="20"/>
              </w:rPr>
              <w:t>Regime</w:t>
            </w:r>
          </w:p>
          <w:p w14:paraId="5D03D366"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p>
        </w:tc>
        <w:tc>
          <w:tcPr>
            <w:tcW w:w="1457" w:type="dxa"/>
            <w:tcBorders>
              <w:bottom w:val="none" w:sz="0" w:space="0" w:color="auto"/>
            </w:tcBorders>
          </w:tcPr>
          <w:p w14:paraId="76D1CF5C"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RR</w:t>
            </w:r>
          </w:p>
        </w:tc>
        <w:tc>
          <w:tcPr>
            <w:tcW w:w="1545" w:type="dxa"/>
            <w:tcBorders>
              <w:bottom w:val="none" w:sz="0" w:space="0" w:color="auto"/>
            </w:tcBorders>
          </w:tcPr>
          <w:p w14:paraId="6A0CFE6C" w14:textId="4D5EABDC"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PFS</w:t>
            </w:r>
            <w:r w:rsidR="00ED5CE5">
              <w:rPr>
                <w:i/>
                <w:iCs/>
                <w:sz w:val="20"/>
                <w:szCs w:val="20"/>
              </w:rPr>
              <w:t xml:space="preserve"> in months</w:t>
            </w:r>
          </w:p>
        </w:tc>
        <w:tc>
          <w:tcPr>
            <w:tcW w:w="1544" w:type="dxa"/>
            <w:tcBorders>
              <w:bottom w:val="none" w:sz="0" w:space="0" w:color="auto"/>
            </w:tcBorders>
          </w:tcPr>
          <w:p w14:paraId="0F8954C5" w14:textId="7ECD2821"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sidRPr="00BC04AD">
              <w:rPr>
                <w:i/>
                <w:iCs/>
                <w:sz w:val="20"/>
                <w:szCs w:val="20"/>
              </w:rPr>
              <w:t xml:space="preserve">OS </w:t>
            </w:r>
            <w:r w:rsidR="00ED5CE5">
              <w:rPr>
                <w:i/>
                <w:iCs/>
                <w:sz w:val="20"/>
                <w:szCs w:val="20"/>
              </w:rPr>
              <w:t>in months</w:t>
            </w:r>
            <w:r w:rsidRPr="00BC04AD">
              <w:rPr>
                <w:i/>
                <w:iCs/>
                <w:sz w:val="20"/>
                <w:szCs w:val="20"/>
              </w:rPr>
              <w:t xml:space="preserve"> – from time of rechallenge</w:t>
            </w:r>
          </w:p>
        </w:tc>
        <w:tc>
          <w:tcPr>
            <w:tcW w:w="2603" w:type="dxa"/>
            <w:tcBorders>
              <w:bottom w:val="none" w:sz="0" w:space="0" w:color="auto"/>
            </w:tcBorders>
          </w:tcPr>
          <w:p w14:paraId="2285D3BF" w14:textId="77777777" w:rsidR="00C06F51" w:rsidRPr="00BC04AD" w:rsidRDefault="00C06F51" w:rsidP="009D4994">
            <w:pPr>
              <w:jc w:val="center"/>
              <w:cnfStyle w:val="100000000000" w:firstRow="1" w:lastRow="0" w:firstColumn="0" w:lastColumn="0" w:oddVBand="0" w:evenVBand="0" w:oddHBand="0" w:evenHBand="0" w:firstRowFirstColumn="0" w:firstRowLastColumn="0" w:lastRowFirstColumn="0" w:lastRowLastColumn="0"/>
              <w:rPr>
                <w:b w:val="0"/>
                <w:bCs w:val="0"/>
                <w:i/>
                <w:iCs/>
                <w:sz w:val="20"/>
                <w:szCs w:val="20"/>
              </w:rPr>
            </w:pPr>
            <w:r>
              <w:rPr>
                <w:i/>
                <w:iCs/>
                <w:sz w:val="20"/>
                <w:szCs w:val="20"/>
              </w:rPr>
              <w:t>Comments</w:t>
            </w:r>
            <w:r w:rsidRPr="00BC04AD">
              <w:rPr>
                <w:i/>
                <w:iCs/>
                <w:sz w:val="20"/>
                <w:szCs w:val="20"/>
              </w:rPr>
              <w:t>/notes</w:t>
            </w:r>
          </w:p>
        </w:tc>
      </w:tr>
      <w:tr w:rsidR="00C06F51" w14:paraId="5353A71D"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74F36E61" w14:textId="2127321B" w:rsidR="00C06F51" w:rsidRPr="00877058" w:rsidRDefault="00C06F51" w:rsidP="009D4994">
            <w:pPr>
              <w:jc w:val="center"/>
              <w:rPr>
                <w:sz w:val="20"/>
                <w:szCs w:val="20"/>
              </w:rPr>
            </w:pPr>
            <w:r>
              <w:rPr>
                <w:sz w:val="20"/>
                <w:szCs w:val="20"/>
              </w:rPr>
              <w:t xml:space="preserve">Porcu et al 2000 </w:t>
            </w:r>
            <w:r>
              <w:rPr>
                <w:sz w:val="20"/>
                <w:szCs w:val="20"/>
              </w:rPr>
              <w:fldChar w:fldCharType="begin"/>
            </w:r>
            <w:r w:rsidR="009D3D7E">
              <w:rPr>
                <w:sz w:val="20"/>
                <w:szCs w:val="20"/>
              </w:rPr>
              <w:instrText xml:space="preserve"> ADDIN EN.CITE &lt;EndNote&gt;&lt;Cite&gt;&lt;Author&gt;Porcu&lt;/Author&gt;&lt;Year&gt;2000&lt;/Year&gt;&lt;RecNum&gt;115&lt;/RecNum&gt;&lt;DisplayText&gt;[105]&lt;/DisplayText&gt;&lt;record&gt;&lt;rec-number&gt;115&lt;/rec-number&gt;&lt;foreign-keys&gt;&lt;key app="EN" db-id="5e9fdfxty0frr2ewdtpp9dfarp02f50t5vvw" timestamp="1633354669"&gt;115&lt;/key&gt;&lt;/foreign-keys&gt;&lt;ref-type name="Journal Article"&gt;17&lt;/ref-type&gt;&lt;contributors&gt;&lt;authors&gt;&lt;author&gt;Porcu, P.&lt;/author&gt;&lt;author&gt;Bhatia, S.&lt;/author&gt;&lt;author&gt;Sharma, M.&lt;/author&gt;&lt;author&gt;Einhorn, L. H.&lt;/author&gt;&lt;/authors&gt;&lt;/contributors&gt;&lt;auth-address&gt;Division of Hematology/Oncology, Indiana University, Indianapolis, IN, USA.&lt;/auth-address&gt;&lt;titles&gt;&lt;title&gt;Results of treatment after relapse from high-dose chemotherapy in germ cell tumors&lt;/title&gt;&lt;secondary-title&gt;J Clin Oncol&lt;/secondary-title&gt;&lt;/titles&gt;&lt;periodical&gt;&lt;full-title&gt;J Clin Oncol&lt;/full-title&gt;&lt;/periodical&gt;&lt;pages&gt;1181-6&lt;/pages&gt;&lt;volume&gt;18&lt;/volume&gt;&lt;number&gt;6&lt;/number&gt;&lt;edition&gt;2000/03/15&lt;/edition&gt;&lt;keywords&gt;&lt;keyword&gt;Adolescent&lt;/keyword&gt;&lt;keyword&gt;Adult&lt;/keyword&gt;&lt;keyword&gt;Antineoplastic Combined Chemotherapy Protocols/*therapeutic use&lt;/keyword&gt;&lt;keyword&gt;Carboplatin/administration &amp;amp; dosage&lt;/keyword&gt;&lt;keyword&gt;Combined Modality Therapy&lt;/keyword&gt;&lt;keyword&gt;Etoposide/administration &amp;amp; dosage&lt;/keyword&gt;&lt;keyword&gt;Female&lt;/keyword&gt;&lt;keyword&gt;Germinoma/*drug therapy/surgery&lt;/keyword&gt;&lt;keyword&gt;Humans&lt;/keyword&gt;&lt;keyword&gt;Male&lt;/keyword&gt;&lt;keyword&gt;Middle Aged&lt;/keyword&gt;&lt;keyword&gt;Retrospective Studies&lt;/keyword&gt;&lt;keyword&gt;*Salvage Therapy&lt;/keyword&gt;&lt;keyword&gt;Survival Analysis&lt;/keyword&gt;&lt;/keywords&gt;&lt;dates&gt;&lt;year&gt;2000&lt;/year&gt;&lt;pub-dates&gt;&lt;date&gt;Mar&lt;/date&gt;&lt;/pub-dates&gt;&lt;/dates&gt;&lt;isbn&gt;0732-183X (Print)&amp;#xD;0732-183x&lt;/isbn&gt;&lt;accession-num&gt;10715286&lt;/accession-num&gt;&lt;urls&gt;&lt;/urls&gt;&lt;electronic-resource-num&gt;10.1200/jco.2000.18.6.1181&lt;/electronic-resource-num&gt;&lt;remote-database-provider&gt;NLM&lt;/remote-database-provider&gt;&lt;language&gt;eng&lt;/language&gt;&lt;/record&gt;&lt;/Cite&gt;&lt;/EndNote&gt;</w:instrText>
            </w:r>
            <w:r>
              <w:rPr>
                <w:sz w:val="20"/>
                <w:szCs w:val="20"/>
              </w:rPr>
              <w:fldChar w:fldCharType="separate"/>
            </w:r>
            <w:r w:rsidR="009D3D7E">
              <w:rPr>
                <w:noProof/>
                <w:sz w:val="20"/>
                <w:szCs w:val="20"/>
              </w:rPr>
              <w:t>[105]</w:t>
            </w:r>
            <w:r>
              <w:rPr>
                <w:sz w:val="20"/>
                <w:szCs w:val="20"/>
              </w:rPr>
              <w:fldChar w:fldCharType="end"/>
            </w:r>
          </w:p>
        </w:tc>
        <w:tc>
          <w:tcPr>
            <w:tcW w:w="1133" w:type="dxa"/>
          </w:tcPr>
          <w:p w14:paraId="39DE7242"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lapsed /refractory GCT</w:t>
            </w:r>
          </w:p>
        </w:tc>
        <w:tc>
          <w:tcPr>
            <w:tcW w:w="1802" w:type="dxa"/>
          </w:tcPr>
          <w:p w14:paraId="25D2117D"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06F5B524"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7</w:t>
            </w:r>
          </w:p>
        </w:tc>
        <w:tc>
          <w:tcPr>
            <w:tcW w:w="1409" w:type="dxa"/>
          </w:tcPr>
          <w:p w14:paraId="1B32D98E"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ariety</w:t>
            </w:r>
          </w:p>
        </w:tc>
        <w:tc>
          <w:tcPr>
            <w:tcW w:w="1457" w:type="dxa"/>
          </w:tcPr>
          <w:p w14:paraId="08D0EE43"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RR 18.2%</w:t>
            </w:r>
          </w:p>
          <w:p w14:paraId="5251335D"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R 6%</w:t>
            </w:r>
          </w:p>
        </w:tc>
        <w:tc>
          <w:tcPr>
            <w:tcW w:w="1545" w:type="dxa"/>
          </w:tcPr>
          <w:p w14:paraId="102C6B60"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247F93">
              <w:rPr>
                <w:sz w:val="20"/>
                <w:szCs w:val="20"/>
              </w:rPr>
              <w:t>Not available</w:t>
            </w:r>
          </w:p>
        </w:tc>
        <w:tc>
          <w:tcPr>
            <w:tcW w:w="1544" w:type="dxa"/>
          </w:tcPr>
          <w:p w14:paraId="13200DA1"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 (48 weeks)</w:t>
            </w:r>
          </w:p>
        </w:tc>
        <w:tc>
          <w:tcPr>
            <w:tcW w:w="2603" w:type="dxa"/>
          </w:tcPr>
          <w:p w14:paraId="4FB7A577" w14:textId="77777777" w:rsidR="00C06F51" w:rsidRPr="00877058"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ll had relapsed following HDCT + stem cells</w:t>
            </w:r>
          </w:p>
        </w:tc>
      </w:tr>
      <w:tr w:rsidR="00CE5E6E" w14:paraId="3DDEA91D"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78543AE9" w14:textId="2F7088F2" w:rsidR="00CE5E6E" w:rsidRPr="0071153B" w:rsidRDefault="00CE5E6E" w:rsidP="009D4994">
            <w:pPr>
              <w:jc w:val="center"/>
              <w:rPr>
                <w:b w:val="0"/>
                <w:bCs w:val="0"/>
                <w:sz w:val="20"/>
                <w:szCs w:val="20"/>
              </w:rPr>
            </w:pPr>
            <w:r w:rsidRPr="006F2B99">
              <w:rPr>
                <w:sz w:val="20"/>
                <w:szCs w:val="20"/>
              </w:rPr>
              <w:t xml:space="preserve">Bokemeyer et al 2007 </w:t>
            </w:r>
            <w:r w:rsidRPr="00CF26E8">
              <w:rPr>
                <w:sz w:val="20"/>
                <w:szCs w:val="20"/>
              </w:rPr>
              <w:fldChar w:fldCharType="begin">
                <w:fldData xml:space="preserve">PEVuZE5vdGU+PENpdGU+PEF1dGhvcj5Cb2tlbWV5ZXI8L0F1dGhvcj48WWVhcj4yMDA4PC9ZZWFy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</w:fldData>
              </w:fldChar>
            </w:r>
            <w:r w:rsidR="009D3D7E">
              <w:rPr>
                <w:sz w:val="20"/>
                <w:szCs w:val="20"/>
              </w:rPr>
              <w:instrText xml:space="preserve"> ADDIN EN.CITE </w:instrText>
            </w:r>
            <w:r w:rsidR="009D3D7E">
              <w:rPr>
                <w:sz w:val="20"/>
                <w:szCs w:val="20"/>
              </w:rPr>
              <w:fldChar w:fldCharType="begin">
                <w:fldData xml:space="preserve">PEVuZE5vdGU+PENpdGU+PEF1dGhvcj5Cb2tlbWV5ZXI8L0F1dGhvcj48WWVhcj4yMDA4PC9ZZWFy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</w:fldData>
              </w:fldChar>
            </w:r>
            <w:r w:rsidR="009D3D7E">
              <w:rPr>
                <w:sz w:val="20"/>
                <w:szCs w:val="20"/>
              </w:rPr>
              <w:instrText xml:space="preserve"> ADDIN EN.CITE.DATA </w:instrText>
            </w:r>
            <w:r w:rsidR="009D3D7E">
              <w:rPr>
                <w:sz w:val="20"/>
                <w:szCs w:val="20"/>
              </w:rPr>
            </w:r>
            <w:r w:rsidR="009D3D7E">
              <w:rPr>
                <w:sz w:val="20"/>
                <w:szCs w:val="20"/>
              </w:rPr>
              <w:fldChar w:fldCharType="end"/>
            </w:r>
            <w:r w:rsidRPr="00CF26E8">
              <w:rPr>
                <w:sz w:val="20"/>
                <w:szCs w:val="20"/>
              </w:rPr>
            </w:r>
            <w:r w:rsidRPr="00CF26E8">
              <w:rPr>
                <w:sz w:val="20"/>
                <w:szCs w:val="20"/>
              </w:rPr>
              <w:fldChar w:fldCharType="separate"/>
            </w:r>
            <w:r w:rsidR="009D3D7E">
              <w:rPr>
                <w:noProof/>
                <w:sz w:val="20"/>
                <w:szCs w:val="20"/>
              </w:rPr>
              <w:t>[106]</w:t>
            </w:r>
            <w:r w:rsidRPr="00CF26E8">
              <w:rPr>
                <w:sz w:val="20"/>
                <w:szCs w:val="20"/>
              </w:rPr>
              <w:fldChar w:fldCharType="end"/>
            </w:r>
          </w:p>
        </w:tc>
        <w:tc>
          <w:tcPr>
            <w:tcW w:w="1133" w:type="dxa"/>
          </w:tcPr>
          <w:p w14:paraId="5264E864"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lapsed /refractory GCT</w:t>
            </w:r>
          </w:p>
        </w:tc>
        <w:tc>
          <w:tcPr>
            <w:tcW w:w="1802" w:type="dxa"/>
          </w:tcPr>
          <w:p w14:paraId="043425F7"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hase II trial</w:t>
            </w:r>
          </w:p>
        </w:tc>
        <w:tc>
          <w:tcPr>
            <w:tcW w:w="1173" w:type="dxa"/>
          </w:tcPr>
          <w:p w14:paraId="5FA11BD7"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w:t>
            </w:r>
          </w:p>
        </w:tc>
        <w:tc>
          <w:tcPr>
            <w:tcW w:w="1409" w:type="dxa"/>
          </w:tcPr>
          <w:p w14:paraId="42B60044"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mcitabine, Oxaliplatin and Paclitaxel</w:t>
            </w:r>
          </w:p>
        </w:tc>
        <w:tc>
          <w:tcPr>
            <w:tcW w:w="1457" w:type="dxa"/>
          </w:tcPr>
          <w:p w14:paraId="5B34FF87"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R 5%</w:t>
            </w:r>
          </w:p>
          <w:p w14:paraId="1B3BBB2E"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 CR to chemo + surgery0</w:t>
            </w:r>
          </w:p>
        </w:tc>
        <w:tc>
          <w:tcPr>
            <w:tcW w:w="1545" w:type="dxa"/>
          </w:tcPr>
          <w:p w14:paraId="5D88A515"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w:t>
            </w:r>
          </w:p>
        </w:tc>
        <w:tc>
          <w:tcPr>
            <w:tcW w:w="1544" w:type="dxa"/>
          </w:tcPr>
          <w:p w14:paraId="5E31FA82"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w:t>
            </w:r>
          </w:p>
        </w:tc>
        <w:tc>
          <w:tcPr>
            <w:tcW w:w="2603" w:type="dxa"/>
          </w:tcPr>
          <w:p w14:paraId="3E642BF0"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8% had relapsed after HDCT and stem cells.</w:t>
            </w:r>
          </w:p>
          <w:p w14:paraId="23F66072"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3% relapsed &lt;3m after platinum</w:t>
            </w:r>
          </w:p>
        </w:tc>
      </w:tr>
      <w:tr w:rsidR="00CE5E6E" w14:paraId="64E08AB0"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6678E9AE" w14:textId="287099FD" w:rsidR="00CE5E6E" w:rsidRDefault="00CE5E6E" w:rsidP="009D4994">
            <w:pPr>
              <w:jc w:val="center"/>
              <w:rPr>
                <w:sz w:val="20"/>
                <w:szCs w:val="20"/>
              </w:rPr>
            </w:pPr>
            <w:r w:rsidRPr="000E18C3">
              <w:rPr>
                <w:sz w:val="20"/>
                <w:szCs w:val="20"/>
              </w:rPr>
              <w:t>Kollmannsberger</w:t>
            </w:r>
            <w:r>
              <w:rPr>
                <w:sz w:val="20"/>
                <w:szCs w:val="20"/>
              </w:rPr>
              <w:t xml:space="preserve"> et al 2004 </w:t>
            </w:r>
            <w:r>
              <w:rPr>
                <w:sz w:val="20"/>
                <w:szCs w:val="20"/>
              </w:rPr>
              <w:fldChar w:fldCharType="begin">
                <w:fldData xml:space="preserve">PEVuZE5vdGU+PENpdGU+PEF1dGhvcj5Lb2xsbWFubnNiZXJnZXI8L0F1dGhvcj48WWVhcj4yMDA0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</w:fldData>
              </w:fldChar>
            </w:r>
            <w:r w:rsidR="009D3D7E">
              <w:rPr>
                <w:sz w:val="20"/>
                <w:szCs w:val="20"/>
              </w:rPr>
              <w:instrText xml:space="preserve"> ADDIN EN.CITE </w:instrText>
            </w:r>
            <w:r w:rsidR="009D3D7E">
              <w:rPr>
                <w:sz w:val="20"/>
                <w:szCs w:val="20"/>
              </w:rPr>
              <w:fldChar w:fldCharType="begin">
                <w:fldData xml:space="preserve">PEVuZE5vdGU+PENpdGU+PEF1dGhvcj5Lb2xsbWFubnNiZXJnZXI8L0F1dGhvcj48WWVhcj4yMDA0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</w:fldData>
              </w:fldChar>
            </w:r>
            <w:r w:rsidR="009D3D7E">
              <w:rPr>
                <w:sz w:val="20"/>
                <w:szCs w:val="20"/>
              </w:rPr>
              <w:instrText xml:space="preserve"> ADDIN EN.CITE.DATA </w:instrText>
            </w:r>
            <w:r w:rsidR="009D3D7E">
              <w:rPr>
                <w:sz w:val="20"/>
                <w:szCs w:val="20"/>
              </w:rPr>
            </w:r>
            <w:r w:rsidR="009D3D7E">
              <w:rPr>
                <w:sz w:val="20"/>
                <w:szCs w:val="20"/>
              </w:rPr>
              <w:fldChar w:fldCharType="end"/>
            </w:r>
            <w:r>
              <w:rPr>
                <w:sz w:val="20"/>
                <w:szCs w:val="20"/>
              </w:rPr>
            </w:r>
            <w:r>
              <w:rPr>
                <w:sz w:val="20"/>
                <w:szCs w:val="20"/>
              </w:rPr>
              <w:fldChar w:fldCharType="separate"/>
            </w:r>
            <w:r w:rsidR="009D3D7E">
              <w:rPr>
                <w:noProof/>
                <w:sz w:val="20"/>
                <w:szCs w:val="20"/>
              </w:rPr>
              <w:t>[107]</w:t>
            </w:r>
            <w:r>
              <w:rPr>
                <w:sz w:val="20"/>
                <w:szCs w:val="20"/>
              </w:rPr>
              <w:fldChar w:fldCharType="end"/>
            </w:r>
          </w:p>
        </w:tc>
        <w:tc>
          <w:tcPr>
            <w:tcW w:w="1133" w:type="dxa"/>
          </w:tcPr>
          <w:p w14:paraId="47A9B5DE" w14:textId="77777777" w:rsidR="00CE5E6E" w:rsidRPr="00F154A3"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0E18C3">
              <w:rPr>
                <w:sz w:val="20"/>
                <w:szCs w:val="20"/>
              </w:rPr>
              <w:t>Relapsed /refractory GCT</w:t>
            </w:r>
          </w:p>
        </w:tc>
        <w:tc>
          <w:tcPr>
            <w:tcW w:w="1802" w:type="dxa"/>
          </w:tcPr>
          <w:p w14:paraId="54B2D093"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hase II trial</w:t>
            </w:r>
          </w:p>
        </w:tc>
        <w:tc>
          <w:tcPr>
            <w:tcW w:w="1173" w:type="dxa"/>
          </w:tcPr>
          <w:p w14:paraId="6AF889D1"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5</w:t>
            </w:r>
          </w:p>
        </w:tc>
        <w:tc>
          <w:tcPr>
            <w:tcW w:w="1409" w:type="dxa"/>
          </w:tcPr>
          <w:p w14:paraId="5BCBFEC6"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mcitabine and Oxaliplatin</w:t>
            </w:r>
          </w:p>
        </w:tc>
        <w:tc>
          <w:tcPr>
            <w:tcW w:w="1457" w:type="dxa"/>
          </w:tcPr>
          <w:p w14:paraId="3BF9E8D7"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RR 46%</w:t>
            </w:r>
          </w:p>
          <w:p w14:paraId="7D66640E"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R 9%</w:t>
            </w:r>
          </w:p>
        </w:tc>
        <w:tc>
          <w:tcPr>
            <w:tcW w:w="1545" w:type="dxa"/>
          </w:tcPr>
          <w:p w14:paraId="5C197920"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 at 6 months follow-up</w:t>
            </w:r>
          </w:p>
        </w:tc>
        <w:tc>
          <w:tcPr>
            <w:tcW w:w="1544" w:type="dxa"/>
          </w:tcPr>
          <w:p w14:paraId="5848AD32"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w:t>
            </w:r>
          </w:p>
        </w:tc>
        <w:tc>
          <w:tcPr>
            <w:tcW w:w="2603" w:type="dxa"/>
          </w:tcPr>
          <w:p w14:paraId="77293891"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9% had prior HDCT + stem cells</w:t>
            </w:r>
          </w:p>
          <w:p w14:paraId="036C17FA"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3% platinum refractory</w:t>
            </w:r>
          </w:p>
        </w:tc>
      </w:tr>
      <w:tr w:rsidR="00CE5E6E" w14:paraId="17C2FD5F"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17E106BE" w14:textId="34BD34F4" w:rsidR="00CE5E6E" w:rsidRPr="00877058" w:rsidRDefault="00CE5E6E" w:rsidP="009D4994">
            <w:pPr>
              <w:jc w:val="center"/>
              <w:rPr>
                <w:sz w:val="20"/>
                <w:szCs w:val="20"/>
              </w:rPr>
            </w:pPr>
            <w:r>
              <w:rPr>
                <w:sz w:val="20"/>
                <w:szCs w:val="20"/>
              </w:rPr>
              <w:t>Einhorn et al 2007</w:t>
            </w:r>
            <w:r>
              <w:rPr>
                <w:sz w:val="20"/>
                <w:szCs w:val="20"/>
              </w:rPr>
              <w:fldChar w:fldCharType="begin">
                <w:fldData xml:space="preserve">PEVuZE5vdGU+PENpdGU+PEF1dGhvcj5FaW5ob3JuPC9BdXRob3I+PFllYXI+MjAwNzwvWWVhcj48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</w:fldData>
              </w:fldChar>
            </w:r>
            <w:r w:rsidR="009D3D7E">
              <w:rPr>
                <w:sz w:val="20"/>
                <w:szCs w:val="20"/>
              </w:rPr>
              <w:instrText xml:space="preserve"> ADDIN EN.CITE </w:instrText>
            </w:r>
            <w:r w:rsidR="009D3D7E">
              <w:rPr>
                <w:sz w:val="20"/>
                <w:szCs w:val="20"/>
              </w:rPr>
              <w:fldChar w:fldCharType="begin">
                <w:fldData xml:space="preserve">PEVuZE5vdGU+PENpdGU+PEF1dGhvcj5FaW5ob3JuPC9BdXRob3I+PFllYXI+MjAwNzwvWWVhcj48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</w:fldData>
              </w:fldChar>
            </w:r>
            <w:r w:rsidR="009D3D7E">
              <w:rPr>
                <w:sz w:val="20"/>
                <w:szCs w:val="20"/>
              </w:rPr>
              <w:instrText xml:space="preserve"> ADDIN EN.CITE.DATA </w:instrText>
            </w:r>
            <w:r w:rsidR="009D3D7E">
              <w:rPr>
                <w:sz w:val="20"/>
                <w:szCs w:val="20"/>
              </w:rPr>
            </w:r>
            <w:r w:rsidR="009D3D7E">
              <w:rPr>
                <w:sz w:val="20"/>
                <w:szCs w:val="20"/>
              </w:rPr>
              <w:fldChar w:fldCharType="end"/>
            </w:r>
            <w:r>
              <w:rPr>
                <w:sz w:val="20"/>
                <w:szCs w:val="20"/>
              </w:rPr>
            </w:r>
            <w:r>
              <w:rPr>
                <w:sz w:val="20"/>
                <w:szCs w:val="20"/>
              </w:rPr>
              <w:fldChar w:fldCharType="separate"/>
            </w:r>
            <w:r w:rsidR="009D3D7E">
              <w:rPr>
                <w:noProof/>
                <w:sz w:val="20"/>
                <w:szCs w:val="20"/>
              </w:rPr>
              <w:t>[108]</w:t>
            </w:r>
            <w:r>
              <w:rPr>
                <w:sz w:val="20"/>
                <w:szCs w:val="20"/>
              </w:rPr>
              <w:fldChar w:fldCharType="end"/>
            </w:r>
          </w:p>
        </w:tc>
        <w:tc>
          <w:tcPr>
            <w:tcW w:w="1133" w:type="dxa"/>
          </w:tcPr>
          <w:p w14:paraId="2ECC5C60"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lapsed /refractory GCT</w:t>
            </w:r>
          </w:p>
        </w:tc>
        <w:tc>
          <w:tcPr>
            <w:tcW w:w="1802" w:type="dxa"/>
          </w:tcPr>
          <w:p w14:paraId="71008EF0"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Retrospective review</w:t>
            </w:r>
          </w:p>
        </w:tc>
        <w:tc>
          <w:tcPr>
            <w:tcW w:w="1173" w:type="dxa"/>
          </w:tcPr>
          <w:p w14:paraId="3D7872A4"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2</w:t>
            </w:r>
          </w:p>
        </w:tc>
        <w:tc>
          <w:tcPr>
            <w:tcW w:w="1409" w:type="dxa"/>
          </w:tcPr>
          <w:p w14:paraId="50D2D552"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aclitaxel and Gemcitabine</w:t>
            </w:r>
          </w:p>
        </w:tc>
        <w:tc>
          <w:tcPr>
            <w:tcW w:w="1457" w:type="dxa"/>
          </w:tcPr>
          <w:p w14:paraId="434E792A" w14:textId="77777777" w:rsidR="00CE5E6E"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RR 31%</w:t>
            </w:r>
          </w:p>
          <w:p w14:paraId="348B19F3"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R 19%</w:t>
            </w:r>
          </w:p>
        </w:tc>
        <w:tc>
          <w:tcPr>
            <w:tcW w:w="1545" w:type="dxa"/>
          </w:tcPr>
          <w:p w14:paraId="576F4303"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t available</w:t>
            </w:r>
          </w:p>
        </w:tc>
        <w:tc>
          <w:tcPr>
            <w:tcW w:w="1544" w:type="dxa"/>
          </w:tcPr>
          <w:p w14:paraId="626AABB8"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2603" w:type="dxa"/>
          </w:tcPr>
          <w:p w14:paraId="314AA5AF" w14:textId="77777777" w:rsidR="00CE5E6E" w:rsidRPr="00877058" w:rsidRDefault="00CE5E6E"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ll patients had progressed after HDCT + stem cells</w:t>
            </w:r>
          </w:p>
        </w:tc>
      </w:tr>
      <w:tr w:rsidR="00C06F51" w14:paraId="5EA9A205" w14:textId="77777777" w:rsidTr="009D4994">
        <w:trPr>
          <w:trHeight w:val="291"/>
        </w:trPr>
        <w:tc>
          <w:tcPr>
            <w:cnfStyle w:val="001000000000" w:firstRow="0" w:lastRow="0" w:firstColumn="1" w:lastColumn="0" w:oddVBand="0" w:evenVBand="0" w:oddHBand="0" w:evenHBand="0" w:firstRowFirstColumn="0" w:firstRowLastColumn="0" w:lastRowFirstColumn="0" w:lastRowLastColumn="0"/>
            <w:tcW w:w="1282" w:type="dxa"/>
          </w:tcPr>
          <w:p w14:paraId="4B3ED80E" w14:textId="54A2ECA0" w:rsidR="00C06F51" w:rsidRPr="006F2B99" w:rsidRDefault="00C06F51" w:rsidP="009D4994">
            <w:pPr>
              <w:jc w:val="center"/>
              <w:rPr>
                <w:sz w:val="20"/>
                <w:szCs w:val="20"/>
              </w:rPr>
            </w:pPr>
            <w:r>
              <w:rPr>
                <w:sz w:val="20"/>
                <w:szCs w:val="20"/>
              </w:rPr>
              <w:t xml:space="preserve">Hinton et al 2002 </w:t>
            </w:r>
            <w:r>
              <w:rPr>
                <w:sz w:val="20"/>
                <w:szCs w:val="20"/>
              </w:rPr>
              <w:fldChar w:fldCharType="begin">
                <w:fldData xml:space="preserve">PEVuZE5vdGU+PENpdGU+PEF1dGhvcj5IaW50b248L0F1dGhvcj48WWVhcj4yMDAyPC9ZZWFyPjxS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=
</w:fldData>
              </w:fldChar>
            </w:r>
            <w:r w:rsidR="009D3D7E">
              <w:rPr>
                <w:sz w:val="20"/>
                <w:szCs w:val="20"/>
              </w:rPr>
              <w:instrText xml:space="preserve"> ADDIN EN.CITE </w:instrText>
            </w:r>
            <w:r w:rsidR="009D3D7E">
              <w:rPr>
                <w:sz w:val="20"/>
                <w:szCs w:val="20"/>
              </w:rPr>
              <w:fldChar w:fldCharType="begin">
                <w:fldData xml:space="preserve">PEVuZE5vdGU+PENpdGU+PEF1dGhvcj5IaW50b248L0F1dGhvcj48WWVhcj4yMDAyPC9ZZWFyPjxS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=
</w:fldData>
              </w:fldChar>
            </w:r>
            <w:r w:rsidR="009D3D7E">
              <w:rPr>
                <w:sz w:val="20"/>
                <w:szCs w:val="20"/>
              </w:rPr>
              <w:instrText xml:space="preserve"> ADDIN EN.CITE.DATA </w:instrText>
            </w:r>
            <w:r w:rsidR="009D3D7E">
              <w:rPr>
                <w:sz w:val="20"/>
                <w:szCs w:val="20"/>
              </w:rPr>
            </w:r>
            <w:r w:rsidR="009D3D7E">
              <w:rPr>
                <w:sz w:val="20"/>
                <w:szCs w:val="20"/>
              </w:rPr>
              <w:fldChar w:fldCharType="end"/>
            </w:r>
            <w:r>
              <w:rPr>
                <w:sz w:val="20"/>
                <w:szCs w:val="20"/>
              </w:rPr>
            </w:r>
            <w:r>
              <w:rPr>
                <w:sz w:val="20"/>
                <w:szCs w:val="20"/>
              </w:rPr>
              <w:fldChar w:fldCharType="separate"/>
            </w:r>
            <w:r w:rsidR="009D3D7E">
              <w:rPr>
                <w:noProof/>
                <w:sz w:val="20"/>
                <w:szCs w:val="20"/>
              </w:rPr>
              <w:t>[109]</w:t>
            </w:r>
            <w:r>
              <w:rPr>
                <w:sz w:val="20"/>
                <w:szCs w:val="20"/>
              </w:rPr>
              <w:fldChar w:fldCharType="end"/>
            </w:r>
          </w:p>
        </w:tc>
        <w:tc>
          <w:tcPr>
            <w:tcW w:w="1133" w:type="dxa"/>
          </w:tcPr>
          <w:p w14:paraId="44F366BB"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sidRPr="00F154A3">
              <w:rPr>
                <w:sz w:val="20"/>
                <w:szCs w:val="20"/>
              </w:rPr>
              <w:t>Relapsed /refractory GCT</w:t>
            </w:r>
          </w:p>
        </w:tc>
        <w:tc>
          <w:tcPr>
            <w:tcW w:w="1802" w:type="dxa"/>
          </w:tcPr>
          <w:p w14:paraId="48B8DF03"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hase II trial</w:t>
            </w:r>
          </w:p>
        </w:tc>
        <w:tc>
          <w:tcPr>
            <w:tcW w:w="1173" w:type="dxa"/>
          </w:tcPr>
          <w:p w14:paraId="77505013"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8</w:t>
            </w:r>
          </w:p>
        </w:tc>
        <w:tc>
          <w:tcPr>
            <w:tcW w:w="1409" w:type="dxa"/>
          </w:tcPr>
          <w:p w14:paraId="5F1CEEDF"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aclitaxel and Gemcitabine</w:t>
            </w:r>
          </w:p>
        </w:tc>
        <w:tc>
          <w:tcPr>
            <w:tcW w:w="1457" w:type="dxa"/>
          </w:tcPr>
          <w:p w14:paraId="7404D885"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RR 21.4%</w:t>
            </w:r>
          </w:p>
          <w:p w14:paraId="78F35BA7"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R 11%</w:t>
            </w:r>
          </w:p>
        </w:tc>
        <w:tc>
          <w:tcPr>
            <w:tcW w:w="1545" w:type="dxa"/>
          </w:tcPr>
          <w:p w14:paraId="2B1000E4"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t available</w:t>
            </w:r>
          </w:p>
        </w:tc>
        <w:tc>
          <w:tcPr>
            <w:tcW w:w="1544" w:type="dxa"/>
          </w:tcPr>
          <w:p w14:paraId="1FFF01F9"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2603" w:type="dxa"/>
          </w:tcPr>
          <w:p w14:paraId="14FB6A74"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75% had </w:t>
            </w:r>
            <w:r w:rsidRPr="00E7540B">
              <w:rPr>
                <w:sz w:val="20"/>
                <w:szCs w:val="20"/>
              </w:rPr>
              <w:t>≥</w:t>
            </w:r>
            <w:r>
              <w:rPr>
                <w:sz w:val="20"/>
                <w:szCs w:val="20"/>
              </w:rPr>
              <w:t>2 prior platinum regimens.</w:t>
            </w:r>
          </w:p>
          <w:p w14:paraId="0C2F9213"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 cisplatin refractory.</w:t>
            </w:r>
          </w:p>
          <w:p w14:paraId="1803A3A5" w14:textId="77777777" w:rsidR="00C06F51" w:rsidRDefault="00C06F51" w:rsidP="009D499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36% had prior HDCT.</w:t>
            </w:r>
          </w:p>
        </w:tc>
      </w:tr>
    </w:tbl>
    <w:p w14:paraId="71990C80" w14:textId="1E165099" w:rsidR="00517B1F" w:rsidRDefault="00517B1F">
      <w:pPr>
        <w:rPr>
          <w:b/>
          <w:bCs/>
          <w:u w:val="single"/>
        </w:rPr>
      </w:pPr>
    </w:p>
    <w:p w14:paraId="5031C621" w14:textId="77777777" w:rsidR="00424AE3" w:rsidRDefault="00424AE3">
      <w:pPr>
        <w:rPr>
          <w:b/>
          <w:bCs/>
          <w:u w:val="single"/>
        </w:rPr>
      </w:pPr>
    </w:p>
    <w:p w14:paraId="380EAEF3" w14:textId="77777777" w:rsidR="00AA387E" w:rsidRDefault="00AA387E">
      <w:pPr>
        <w:rPr>
          <w:b/>
          <w:bCs/>
          <w:u w:val="single"/>
        </w:rPr>
      </w:pPr>
    </w:p>
    <w:p w14:paraId="752BC3AD" w14:textId="77777777" w:rsidR="00AA387E" w:rsidRDefault="00AA387E">
      <w:pPr>
        <w:rPr>
          <w:b/>
          <w:bCs/>
          <w:u w:val="single"/>
        </w:rPr>
      </w:pPr>
    </w:p>
    <w:p w14:paraId="07C2DA5B" w14:textId="77777777" w:rsidR="00AA387E" w:rsidRDefault="00AA387E">
      <w:pPr>
        <w:rPr>
          <w:b/>
          <w:bCs/>
          <w:u w:val="single"/>
        </w:rPr>
      </w:pPr>
    </w:p>
    <w:p w14:paraId="20DD26B9" w14:textId="65EF17B1" w:rsidR="00AA387E" w:rsidRDefault="00AA387E">
      <w:pPr>
        <w:rPr>
          <w:b/>
          <w:bCs/>
          <w:u w:val="single"/>
        </w:rPr>
        <w:sectPr w:rsidR="00AA387E" w:rsidSect="00517B1F">
          <w:pgSz w:w="16838" w:h="11906" w:orient="landscape"/>
          <w:pgMar w:top="1440" w:right="1440" w:bottom="1440" w:left="1440" w:header="709" w:footer="709" w:gutter="0"/>
          <w:cols w:space="708"/>
          <w:docGrid w:linePitch="360"/>
        </w:sectPr>
      </w:pPr>
    </w:p>
    <w:p w14:paraId="6C7015DE" w14:textId="12B06E15" w:rsidR="00D17BE0" w:rsidRPr="00D17BE0" w:rsidRDefault="00D17BE0" w:rsidP="000F0F64">
      <w:pPr>
        <w:spacing w:after="0" w:line="480" w:lineRule="auto"/>
        <w:contextualSpacing/>
        <w:rPr>
          <w:b/>
          <w:bCs/>
          <w:u w:val="single"/>
        </w:rPr>
      </w:pPr>
      <w:r w:rsidRPr="00D17BE0">
        <w:rPr>
          <w:b/>
          <w:bCs/>
          <w:u w:val="single"/>
        </w:rPr>
        <w:lastRenderedPageBreak/>
        <w:t>References</w:t>
      </w:r>
    </w:p>
    <w:p w14:paraId="0A5A86F2" w14:textId="66AD4CF4" w:rsidR="009D3D7E" w:rsidRPr="009D3D7E" w:rsidRDefault="00F838F0" w:rsidP="009D3D7E">
      <w:pPr>
        <w:pStyle w:val="EndNoteBibliography"/>
        <w:spacing w:after="0"/>
      </w:pPr>
      <w:r>
        <w:fldChar w:fldCharType="begin"/>
      </w:r>
      <w:r>
        <w:instrText xml:space="preserve"> ADDIN EN.REFLIST </w:instrText>
      </w:r>
      <w:r>
        <w:fldChar w:fldCharType="separate"/>
      </w:r>
      <w:r w:rsidR="009D3D7E" w:rsidRPr="009D3D7E">
        <w:t xml:space="preserve">[1] Gilligan T, Lin DW, Aggarwal R, Chism D, Cost N, Derweesh IH, et al. Testicular Cancer, Version 2.2020, NCCN Clinical Practice Guidelines in Oncology. J Natl Compr Canc Netw. 2019;17(12):1529-54. </w:t>
      </w:r>
      <w:hyperlink r:id="rId9" w:history="1">
        <w:r w:rsidR="009D3D7E" w:rsidRPr="009D3D7E">
          <w:rPr>
            <w:rStyle w:val="Hyperlink"/>
          </w:rPr>
          <w:t>https://doi.org/10.6004/jnccn.2019.0058</w:t>
        </w:r>
      </w:hyperlink>
      <w:r w:rsidR="009D3D7E" w:rsidRPr="009D3D7E">
        <w:t>.</w:t>
      </w:r>
    </w:p>
    <w:p w14:paraId="33E437B5" w14:textId="0B3328B7" w:rsidR="009D3D7E" w:rsidRPr="009D3D7E" w:rsidRDefault="009D3D7E" w:rsidP="009D3D7E">
      <w:pPr>
        <w:pStyle w:val="EndNoteBibliography"/>
        <w:spacing w:after="0"/>
      </w:pPr>
      <w:r w:rsidRPr="009D3D7E">
        <w:t xml:space="preserve">[2] Chen SH, Chang JY. New Insights into Mechanisms of Cisplatin Resistance: From Tumor Cell to Microenvironment. Int J Mol Sci. 2019;20(17). </w:t>
      </w:r>
      <w:hyperlink r:id="rId10" w:history="1">
        <w:r w:rsidRPr="009D3D7E">
          <w:rPr>
            <w:rStyle w:val="Hyperlink"/>
          </w:rPr>
          <w:t>https://doi.org/10.3390/ijms20174136</w:t>
        </w:r>
      </w:hyperlink>
      <w:r w:rsidRPr="009D3D7E">
        <w:t>.</w:t>
      </w:r>
    </w:p>
    <w:p w14:paraId="0563D3BC" w14:textId="142F6789" w:rsidR="009D3D7E" w:rsidRPr="009D3D7E" w:rsidRDefault="009D3D7E" w:rsidP="009D3D7E">
      <w:pPr>
        <w:pStyle w:val="EndNoteBibliography"/>
        <w:spacing w:after="0"/>
      </w:pPr>
      <w:r w:rsidRPr="009D3D7E">
        <w:t xml:space="preserve">[3] Amable L. Cisplatin resistance and opportunities for precision medicine. Pharmacol Res. 2016;10627-36. </w:t>
      </w:r>
      <w:hyperlink r:id="rId11" w:history="1">
        <w:r w:rsidRPr="009D3D7E">
          <w:rPr>
            <w:rStyle w:val="Hyperlink"/>
          </w:rPr>
          <w:t>https://doi.org/10.1016/j.phrs.2016.01.001</w:t>
        </w:r>
      </w:hyperlink>
      <w:r w:rsidRPr="009D3D7E">
        <w:t>.</w:t>
      </w:r>
    </w:p>
    <w:p w14:paraId="6464F5B0" w14:textId="23B32E03" w:rsidR="009D3D7E" w:rsidRPr="009D3D7E" w:rsidRDefault="009D3D7E" w:rsidP="009D3D7E">
      <w:pPr>
        <w:pStyle w:val="EndNoteBibliography"/>
        <w:spacing w:after="0"/>
      </w:pPr>
      <w:r w:rsidRPr="009D3D7E">
        <w:t xml:space="preserve">[4] Drayton RM, Catto JW. Molecular mechanisms of cisplatin resistance in bladder cancer. Expert Rev Anticancer Ther. 2012;12(2):271-81. </w:t>
      </w:r>
      <w:hyperlink r:id="rId12" w:history="1">
        <w:r w:rsidRPr="009D3D7E">
          <w:rPr>
            <w:rStyle w:val="Hyperlink"/>
          </w:rPr>
          <w:t>https://doi.org/10.1586/era.11.201</w:t>
        </w:r>
      </w:hyperlink>
      <w:r w:rsidRPr="009D3D7E">
        <w:t>.</w:t>
      </w:r>
    </w:p>
    <w:p w14:paraId="5BD86190" w14:textId="33469C04" w:rsidR="009D3D7E" w:rsidRPr="009D3D7E" w:rsidRDefault="009D3D7E" w:rsidP="009D3D7E">
      <w:pPr>
        <w:pStyle w:val="EndNoteBibliography"/>
        <w:spacing w:after="0"/>
      </w:pPr>
      <w:r w:rsidRPr="009D3D7E">
        <w:t xml:space="preserve">[5] Stewart DJ. Mechanisms of resistance to cisplatin and carboplatin. Crit Rev Oncol Hematol. 2007;63(1):12-31. </w:t>
      </w:r>
      <w:hyperlink r:id="rId13" w:history="1">
        <w:r w:rsidRPr="009D3D7E">
          <w:rPr>
            <w:rStyle w:val="Hyperlink"/>
          </w:rPr>
          <w:t>https://doi.org/10.1016/j.critrevonc.2007.02.001</w:t>
        </w:r>
      </w:hyperlink>
      <w:r w:rsidRPr="009D3D7E">
        <w:t>.</w:t>
      </w:r>
    </w:p>
    <w:p w14:paraId="52A80F89" w14:textId="55216D43" w:rsidR="009D3D7E" w:rsidRPr="009D3D7E" w:rsidRDefault="009D3D7E" w:rsidP="009D3D7E">
      <w:pPr>
        <w:pStyle w:val="EndNoteBibliography"/>
        <w:spacing w:after="0"/>
      </w:pPr>
      <w:r w:rsidRPr="009D3D7E">
        <w:t xml:space="preserve">[6] Huang D, Savage SR, Calinawan AP, Lin C, Zhang B, Wang P, et al. A highly annotated database of genes associated with platinum resistance in cancer. Oncogene. 2021;40(46):6395-405. </w:t>
      </w:r>
      <w:hyperlink r:id="rId14" w:history="1">
        <w:r w:rsidRPr="009D3D7E">
          <w:rPr>
            <w:rStyle w:val="Hyperlink"/>
          </w:rPr>
          <w:t>https://doi.org/10.1038/s41388-021-02055-2</w:t>
        </w:r>
      </w:hyperlink>
      <w:r w:rsidRPr="009D3D7E">
        <w:t>.</w:t>
      </w:r>
    </w:p>
    <w:p w14:paraId="3407A87A" w14:textId="7D98F123" w:rsidR="009D3D7E" w:rsidRPr="009D3D7E" w:rsidRDefault="009D3D7E" w:rsidP="009D3D7E">
      <w:pPr>
        <w:pStyle w:val="EndNoteBibliography"/>
        <w:spacing w:after="0"/>
      </w:pPr>
      <w:r w:rsidRPr="009D3D7E">
        <w:t xml:space="preserve">[7] Muggia FM, Bonetti A, Hoeschele JD, Rozencweig M, Howell SB. Platinum Antitumor Complexes: 50 Years Since Barnett Rosenberg's Discovery. J Clin Oncol. 2015;33(35):4219-26. </w:t>
      </w:r>
      <w:hyperlink r:id="rId15" w:history="1">
        <w:r w:rsidRPr="009D3D7E">
          <w:rPr>
            <w:rStyle w:val="Hyperlink"/>
          </w:rPr>
          <w:t>https://doi.org/10.1200/jco.2015.60.7481</w:t>
        </w:r>
      </w:hyperlink>
      <w:r w:rsidRPr="009D3D7E">
        <w:t>.</w:t>
      </w:r>
    </w:p>
    <w:p w14:paraId="60DF448E" w14:textId="38CAF92A" w:rsidR="009D3D7E" w:rsidRPr="009D3D7E" w:rsidRDefault="009D3D7E" w:rsidP="009D3D7E">
      <w:pPr>
        <w:pStyle w:val="EndNoteBibliography"/>
        <w:spacing w:after="0"/>
      </w:pPr>
      <w:r w:rsidRPr="009D3D7E">
        <w:t xml:space="preserve">[8] Pignata S, Pisano C, Di Napoli M, Cecere SC, Tambaro R, Attademo L. Treatment of recurrent epithelial ovarian cancer. Cancer. 2019;125 Suppl 244609-15. </w:t>
      </w:r>
      <w:hyperlink r:id="rId16" w:history="1">
        <w:r w:rsidRPr="009D3D7E">
          <w:rPr>
            <w:rStyle w:val="Hyperlink"/>
          </w:rPr>
          <w:t>https://doi.org/10.1002/cncr.32500</w:t>
        </w:r>
      </w:hyperlink>
      <w:r w:rsidRPr="009D3D7E">
        <w:t>.</w:t>
      </w:r>
    </w:p>
    <w:p w14:paraId="212DF7D0" w14:textId="763BC8D3" w:rsidR="009D3D7E" w:rsidRPr="009D3D7E" w:rsidRDefault="009D3D7E" w:rsidP="009D3D7E">
      <w:pPr>
        <w:pStyle w:val="EndNoteBibliography"/>
        <w:spacing w:after="0"/>
      </w:pPr>
      <w:r w:rsidRPr="009D3D7E">
        <w:t xml:space="preserve">[9] Colombo N, Sessa C, du Bois A, Ledermann J, McCluggage WG, McNeish I, et al. ESMO-ESGO consensus conference recommendations on ovarian cancer: pathology and molecular biology, early and advanced stages, borderline tumours and recurrent disease†. Ann Oncol. 2019;30(5):672-705. </w:t>
      </w:r>
      <w:hyperlink r:id="rId17" w:history="1">
        <w:r w:rsidRPr="009D3D7E">
          <w:rPr>
            <w:rStyle w:val="Hyperlink"/>
          </w:rPr>
          <w:t>https://doi.org/10.1093/annonc/mdz062</w:t>
        </w:r>
      </w:hyperlink>
      <w:r w:rsidRPr="009D3D7E">
        <w:t>.</w:t>
      </w:r>
    </w:p>
    <w:p w14:paraId="4402D25D" w14:textId="073C0570" w:rsidR="009D3D7E" w:rsidRPr="009D3D7E" w:rsidRDefault="009D3D7E" w:rsidP="009D3D7E">
      <w:pPr>
        <w:pStyle w:val="EndNoteBibliography"/>
        <w:spacing w:after="0"/>
      </w:pPr>
      <w:r w:rsidRPr="009D3D7E">
        <w:t xml:space="preserve">[10] Crabb SJ, Douglas J. The latest treatment options for bladder cancer. Br Med Bull. 2018;128(1):85-95. </w:t>
      </w:r>
      <w:hyperlink r:id="rId18" w:history="1">
        <w:r w:rsidRPr="009D3D7E">
          <w:rPr>
            <w:rStyle w:val="Hyperlink"/>
          </w:rPr>
          <w:t>https://doi.org/10.1093/bmb/ldy034</w:t>
        </w:r>
      </w:hyperlink>
      <w:r w:rsidRPr="009D3D7E">
        <w:t>.</w:t>
      </w:r>
    </w:p>
    <w:p w14:paraId="79A8B616" w14:textId="02B7A26E" w:rsidR="009D3D7E" w:rsidRPr="009D3D7E" w:rsidRDefault="009D3D7E" w:rsidP="009D3D7E">
      <w:pPr>
        <w:pStyle w:val="EndNoteBibliography"/>
        <w:spacing w:after="0"/>
      </w:pPr>
      <w:r w:rsidRPr="009D3D7E">
        <w:lastRenderedPageBreak/>
        <w:t xml:space="preserve">[11] Powles T, Park SH, Voog E, Caserta C, Valderrama BP, Gurney H, et al. Avelumab Maintenance Therapy for Advanced or Metastatic Urothelial Carcinoma. N Engl J Med. 2020;383(13):1218-30. </w:t>
      </w:r>
      <w:hyperlink r:id="rId19" w:history="1">
        <w:r w:rsidRPr="009D3D7E">
          <w:rPr>
            <w:rStyle w:val="Hyperlink"/>
          </w:rPr>
          <w:t>https://doi.org/10.1056/NEJMoa2002788</w:t>
        </w:r>
      </w:hyperlink>
      <w:r w:rsidRPr="009D3D7E">
        <w:t>.</w:t>
      </w:r>
    </w:p>
    <w:p w14:paraId="741F65CC" w14:textId="365537D1" w:rsidR="009D3D7E" w:rsidRPr="009D3D7E" w:rsidRDefault="009D3D7E" w:rsidP="009D3D7E">
      <w:pPr>
        <w:pStyle w:val="EndNoteBibliography"/>
        <w:spacing w:after="0"/>
      </w:pPr>
      <w:r w:rsidRPr="009D3D7E">
        <w:t xml:space="preserve">[12] Powles T, Bellmunt J, Comperat E, De Santis M, Huddart R, Loriot Y, et al. BLADDER CANCER: ESMO CLINICAL PRACTICE GUIDELINE FOR DIAGNOSIS, TREATMENT AND FOLLOW-UP(†). Ann Oncol. 2021. </w:t>
      </w:r>
      <w:hyperlink r:id="rId20" w:history="1">
        <w:r w:rsidRPr="009D3D7E">
          <w:rPr>
            <w:rStyle w:val="Hyperlink"/>
          </w:rPr>
          <w:t>https://doi.org/10.1016/j.annonc.2021.11.012</w:t>
        </w:r>
      </w:hyperlink>
      <w:r w:rsidRPr="009D3D7E">
        <w:t>.</w:t>
      </w:r>
    </w:p>
    <w:p w14:paraId="02B9F73A" w14:textId="72E69BFF" w:rsidR="009D3D7E" w:rsidRPr="009D3D7E" w:rsidRDefault="009D3D7E" w:rsidP="009D3D7E">
      <w:pPr>
        <w:pStyle w:val="EndNoteBibliography"/>
        <w:spacing w:after="0"/>
      </w:pPr>
      <w:r w:rsidRPr="009D3D7E">
        <w:t xml:space="preserve">[13] Wong RL, Ferris LA, Do OA, Holt SK, Ramos JD, Crabb SJ, et al. Efficacy of Platinum Rechallenge in Metastatic Urothelial Carcinoma After Previous Platinum-Based Chemotherapy for Metastatic Disease. Oncologist. 2021. </w:t>
      </w:r>
      <w:hyperlink r:id="rId21" w:history="1">
        <w:r w:rsidRPr="009D3D7E">
          <w:rPr>
            <w:rStyle w:val="Hyperlink"/>
          </w:rPr>
          <w:t>https://doi.org/10.1002/onco.13925</w:t>
        </w:r>
      </w:hyperlink>
      <w:r w:rsidRPr="009D3D7E">
        <w:t>.</w:t>
      </w:r>
    </w:p>
    <w:p w14:paraId="41CC4A92" w14:textId="2A66C6FE" w:rsidR="009D3D7E" w:rsidRPr="009D3D7E" w:rsidRDefault="009D3D7E" w:rsidP="009D3D7E">
      <w:pPr>
        <w:pStyle w:val="EndNoteBibliography"/>
        <w:spacing w:after="0"/>
      </w:pPr>
      <w:r w:rsidRPr="009D3D7E">
        <w:t xml:space="preserve">[14] Tsang ES, Forbes C, Chi KN, Eigl BJ, Parimi S. Second-line systemic therapies for metastatic urothelial carcinoma: a population-based cohort analysis. Curr Oncol. 2019;26(2):e260-e5. </w:t>
      </w:r>
      <w:hyperlink r:id="rId22" w:history="1">
        <w:r w:rsidRPr="009D3D7E">
          <w:rPr>
            <w:rStyle w:val="Hyperlink"/>
          </w:rPr>
          <w:t>https://doi.org/10.3747/co.26.4070</w:t>
        </w:r>
      </w:hyperlink>
      <w:r w:rsidRPr="009D3D7E">
        <w:t>.</w:t>
      </w:r>
    </w:p>
    <w:p w14:paraId="7F6C818D" w14:textId="60B6E8B6" w:rsidR="009D3D7E" w:rsidRPr="009D3D7E" w:rsidRDefault="009D3D7E" w:rsidP="009D3D7E">
      <w:pPr>
        <w:pStyle w:val="EndNoteBibliography"/>
        <w:spacing w:after="0"/>
      </w:pPr>
      <w:r w:rsidRPr="009D3D7E">
        <w:t xml:space="preserve">[15] Gravis G, Billon E, Baldini C, Massard C, Hilgers W, Delva R, et al. Unexpected response to cisplatin rechallenge after immune checkpoint inhibitors in patients with metastatic urothelial carcinoma refractory to platinum regimen. Eur J Cancer. 2018;104236-8. </w:t>
      </w:r>
      <w:hyperlink r:id="rId23" w:history="1">
        <w:r w:rsidRPr="009D3D7E">
          <w:rPr>
            <w:rStyle w:val="Hyperlink"/>
          </w:rPr>
          <w:t>https://doi.org/10.1016/j.ejca.2018.09.002</w:t>
        </w:r>
      </w:hyperlink>
      <w:r w:rsidRPr="009D3D7E">
        <w:t>.</w:t>
      </w:r>
    </w:p>
    <w:p w14:paraId="3D7E1B5C" w14:textId="01BF45B2" w:rsidR="009D3D7E" w:rsidRPr="009D3D7E" w:rsidRDefault="009D3D7E" w:rsidP="009D3D7E">
      <w:pPr>
        <w:pStyle w:val="EndNoteBibliography"/>
        <w:spacing w:after="0"/>
      </w:pPr>
      <w:r w:rsidRPr="009D3D7E">
        <w:t xml:space="preserve">[16] Galon J, Bruni D. Approaches to treat immune hot, altered and cold tumours with combination immunotherapies. Nat Rev Drug Discov. 2019;18(3):197-218. </w:t>
      </w:r>
      <w:hyperlink r:id="rId24" w:history="1">
        <w:r w:rsidRPr="009D3D7E">
          <w:rPr>
            <w:rStyle w:val="Hyperlink"/>
          </w:rPr>
          <w:t>https://doi.org/10.1038/s41573-018-0007-y</w:t>
        </w:r>
      </w:hyperlink>
      <w:r w:rsidRPr="009D3D7E">
        <w:t>.</w:t>
      </w:r>
    </w:p>
    <w:p w14:paraId="052CCAC4" w14:textId="03E9CE6A" w:rsidR="009D3D7E" w:rsidRPr="009D3D7E" w:rsidRDefault="009D3D7E" w:rsidP="009D3D7E">
      <w:pPr>
        <w:pStyle w:val="EndNoteBibliography"/>
        <w:spacing w:after="0"/>
      </w:pPr>
      <w:r w:rsidRPr="009D3D7E">
        <w:t xml:space="preserve">[17] Locke JA, Pond GR, Sonpavde G, Necchi A, Giannatempo P, Paluri RK, et al. Cisplatin- Versus Non-Cisplatin-based First-Line Chemotherapy for Advanced Urothelial Carcinoma Previously Treated With Perioperative Cisplatin. Clin Genitourin Cancer. 2016;14(4):331-40. </w:t>
      </w:r>
      <w:hyperlink r:id="rId25" w:history="1">
        <w:r w:rsidRPr="009D3D7E">
          <w:rPr>
            <w:rStyle w:val="Hyperlink"/>
          </w:rPr>
          <w:t>https://doi.org/10.1016/j.clgc.2015.10.005</w:t>
        </w:r>
      </w:hyperlink>
      <w:r w:rsidRPr="009D3D7E">
        <w:t>.</w:t>
      </w:r>
    </w:p>
    <w:p w14:paraId="09903DBF" w14:textId="07823A54" w:rsidR="009D3D7E" w:rsidRPr="009D3D7E" w:rsidRDefault="009D3D7E" w:rsidP="009D3D7E">
      <w:pPr>
        <w:pStyle w:val="EndNoteBibliography"/>
        <w:spacing w:after="0"/>
      </w:pPr>
      <w:r w:rsidRPr="009D3D7E">
        <w:t xml:space="preserve">[18] Necchi A, Pond GR, Giannatempo P, Di Lorenzo G, Eigl BJ, Locke J, et al. Cisplatin-based first-line therapy for advanced urothelial carcinoma after previous perioperative cisplatin-based therapy. Clin Genitourin Cancer. 2015;13(2):178-84. </w:t>
      </w:r>
      <w:hyperlink r:id="rId26" w:history="1">
        <w:r w:rsidRPr="009D3D7E">
          <w:rPr>
            <w:rStyle w:val="Hyperlink"/>
          </w:rPr>
          <w:t>https://doi.org/10.1016/j.clgc.2014.08.010</w:t>
        </w:r>
      </w:hyperlink>
      <w:r w:rsidRPr="009D3D7E">
        <w:t>.</w:t>
      </w:r>
    </w:p>
    <w:p w14:paraId="272EF0AC" w14:textId="0A46A1C1" w:rsidR="009D3D7E" w:rsidRPr="009D3D7E" w:rsidRDefault="009D3D7E" w:rsidP="009D3D7E">
      <w:pPr>
        <w:pStyle w:val="EndNoteBibliography"/>
        <w:spacing w:after="0"/>
      </w:pPr>
      <w:r w:rsidRPr="009D3D7E">
        <w:lastRenderedPageBreak/>
        <w:t xml:space="preserve">[19] Smyth EC, Verheij M, Allum W, Cunningham D, Cervantes A, Arnold D. Gastric cancer: ESMO Clinical Practice Guidelines for diagnosis, treatment and follow-up. Ann Oncol. 2016;27(suppl 5):v38-v49. </w:t>
      </w:r>
      <w:hyperlink r:id="rId27" w:history="1">
        <w:r w:rsidRPr="009D3D7E">
          <w:rPr>
            <w:rStyle w:val="Hyperlink"/>
          </w:rPr>
          <w:t>https://doi.org/10.1093/annonc/mdw350</w:t>
        </w:r>
      </w:hyperlink>
      <w:r w:rsidRPr="009D3D7E">
        <w:t>.</w:t>
      </w:r>
    </w:p>
    <w:p w14:paraId="69AAA2D2" w14:textId="47F490CE" w:rsidR="009D3D7E" w:rsidRPr="009D3D7E" w:rsidRDefault="009D3D7E" w:rsidP="009D3D7E">
      <w:pPr>
        <w:pStyle w:val="EndNoteBibliography"/>
        <w:spacing w:after="0"/>
      </w:pPr>
      <w:r w:rsidRPr="009D3D7E">
        <w:t xml:space="preserve">[20] Stahl M, Mariette C, Haustermans K, Cervantes A, Arnold D. Oesophageal cancer: ESMO Clinical Practice Guidelines for diagnosis, treatment and follow-up. Ann Oncol. 2013;24 Suppl 6vi51-6. </w:t>
      </w:r>
      <w:hyperlink r:id="rId28" w:history="1">
        <w:r w:rsidRPr="009D3D7E">
          <w:rPr>
            <w:rStyle w:val="Hyperlink"/>
          </w:rPr>
          <w:t>https://doi.org/10.1093/annonc/mdt342</w:t>
        </w:r>
      </w:hyperlink>
      <w:r w:rsidRPr="009D3D7E">
        <w:t>.</w:t>
      </w:r>
    </w:p>
    <w:p w14:paraId="3C78CCDB" w14:textId="2A232ADE" w:rsidR="009D3D7E" w:rsidRPr="009D3D7E" w:rsidRDefault="009D3D7E" w:rsidP="009D3D7E">
      <w:pPr>
        <w:pStyle w:val="EndNoteBibliography"/>
        <w:spacing w:after="0"/>
      </w:pPr>
      <w:r w:rsidRPr="009D3D7E">
        <w:t xml:space="preserve">[21] Thuss-Patience PC, Kretzschmar A, Bichev D, Deist T, Hinke A, Breithaupt K, et al. Survival advantage for irinotecan versus best supportive care as second-line chemotherapy in gastric cancer--a randomised phase III study of the Arbeitsgemeinschaft Internistische Onkologie (AIO). Eur J Cancer. 2011;47(15):2306-14. </w:t>
      </w:r>
      <w:hyperlink r:id="rId29" w:history="1">
        <w:r w:rsidRPr="009D3D7E">
          <w:rPr>
            <w:rStyle w:val="Hyperlink"/>
          </w:rPr>
          <w:t>https://doi.org/10.1016/j.ejca.2011.06.002</w:t>
        </w:r>
      </w:hyperlink>
      <w:r w:rsidRPr="009D3D7E">
        <w:t>.</w:t>
      </w:r>
    </w:p>
    <w:p w14:paraId="65D94973" w14:textId="64606873" w:rsidR="009D3D7E" w:rsidRPr="009D3D7E" w:rsidRDefault="009D3D7E" w:rsidP="009D3D7E">
      <w:pPr>
        <w:pStyle w:val="EndNoteBibliography"/>
        <w:spacing w:after="0"/>
      </w:pPr>
      <w:r w:rsidRPr="009D3D7E">
        <w:t xml:space="preserve">[22] Ford HE, Marshall A, Bridgewater JA, Janowitz T, Coxon FY, Wadsley J, et al. Docetaxel versus active symptom control for refractory oesophagogastric adenocarcinoma (COUGAR-02): an open-label, phase 3 randomised controlled trial. Lancet Oncol. 2014;15(1):78-86. </w:t>
      </w:r>
      <w:hyperlink r:id="rId30" w:history="1">
        <w:r w:rsidRPr="009D3D7E">
          <w:rPr>
            <w:rStyle w:val="Hyperlink"/>
          </w:rPr>
          <w:t>https://doi.org/10.1016/S1470-2045(13)70549-7</w:t>
        </w:r>
      </w:hyperlink>
      <w:r w:rsidRPr="009D3D7E">
        <w:t>.</w:t>
      </w:r>
    </w:p>
    <w:p w14:paraId="2B8E3FAA" w14:textId="66A94762" w:rsidR="009D3D7E" w:rsidRPr="009D3D7E" w:rsidRDefault="009D3D7E" w:rsidP="009D3D7E">
      <w:pPr>
        <w:pStyle w:val="EndNoteBibliography"/>
        <w:spacing w:after="0"/>
      </w:pPr>
      <w:r w:rsidRPr="009D3D7E">
        <w:t xml:space="preserve">[23] Kang JH, Lee SI, Lim DH, Park KW, Oh SY, Kwon HC, et al. Salvage chemotherapy for pretreated gastric cancer: a randomized phase III trial comparing chemotherapy plus best supportive care with best supportive care alone. J Clin Oncol. 2012;30(13):1513-8. </w:t>
      </w:r>
      <w:hyperlink r:id="rId31" w:history="1">
        <w:r w:rsidRPr="009D3D7E">
          <w:rPr>
            <w:rStyle w:val="Hyperlink"/>
          </w:rPr>
          <w:t>https://doi.org/10.1200/JCO.2011.39.4585</w:t>
        </w:r>
      </w:hyperlink>
      <w:r w:rsidRPr="009D3D7E">
        <w:t>.</w:t>
      </w:r>
    </w:p>
    <w:p w14:paraId="00716842" w14:textId="44ABAB58" w:rsidR="009D3D7E" w:rsidRPr="009D3D7E" w:rsidRDefault="009D3D7E" w:rsidP="009D3D7E">
      <w:pPr>
        <w:pStyle w:val="EndNoteBibliography"/>
        <w:spacing w:after="0"/>
      </w:pPr>
      <w:r w:rsidRPr="009D3D7E">
        <w:t xml:space="preserve">[24] Shitara K, Doi T, Dvorkin M, Mansoor W, Arkenau HT, Prokharau A, et al. Trifluridine/tipiracil versus placebo in patients with heavily pretreated metastatic gastric cancer (TAGS): a randomised, double-blind, placebo-controlled, phase 3 trial. Lancet Oncol. 2018;19(11):1437-48. </w:t>
      </w:r>
      <w:hyperlink r:id="rId32" w:history="1">
        <w:r w:rsidRPr="009D3D7E">
          <w:rPr>
            <w:rStyle w:val="Hyperlink"/>
          </w:rPr>
          <w:t>https://doi.org/10.1016/S1470-2045(18)30739-3</w:t>
        </w:r>
      </w:hyperlink>
      <w:r w:rsidRPr="009D3D7E">
        <w:t>.</w:t>
      </w:r>
    </w:p>
    <w:p w14:paraId="3E555ABA" w14:textId="0486BAF4" w:rsidR="009D3D7E" w:rsidRPr="009D3D7E" w:rsidRDefault="009D3D7E" w:rsidP="009D3D7E">
      <w:pPr>
        <w:pStyle w:val="EndNoteBibliography"/>
        <w:spacing w:after="0"/>
      </w:pPr>
      <w:r w:rsidRPr="009D3D7E">
        <w:t xml:space="preserve">[25] National Institute for Health and Care Excellence. Technoloy appraisal guidance - Nivolumab for previously treated unresectable advanced or recurrent oesophageal cancer. 2021. Available from: </w:t>
      </w:r>
      <w:hyperlink r:id="rId33" w:history="1">
        <w:r w:rsidRPr="009D3D7E">
          <w:rPr>
            <w:rStyle w:val="Hyperlink"/>
          </w:rPr>
          <w:t>https://www.nice.org.uk/guidance/TA707</w:t>
        </w:r>
      </w:hyperlink>
      <w:r w:rsidRPr="009D3D7E">
        <w:t>. Accessed 29th October 2021.</w:t>
      </w:r>
    </w:p>
    <w:p w14:paraId="562A5378" w14:textId="24C08AAC" w:rsidR="009D3D7E" w:rsidRPr="009D3D7E" w:rsidRDefault="009D3D7E" w:rsidP="009D3D7E">
      <w:pPr>
        <w:pStyle w:val="EndNoteBibliography"/>
        <w:spacing w:after="0"/>
      </w:pPr>
      <w:r w:rsidRPr="009D3D7E">
        <w:lastRenderedPageBreak/>
        <w:t xml:space="preserve">[26] Fuchs CS, Tomasek J, Yong CJ, Dumitru F, Passalacqua R, Goswami C, et al. Ramucirumab monotherapy for previously treated advanced gastric or gastro-oesophageal junction adenocarcinoma (REGARD): an international, randomised, multicentre, placebo-controlled, phase 3 trial. Lancet. 2014;383(9911):31-9. </w:t>
      </w:r>
      <w:hyperlink r:id="rId34" w:history="1">
        <w:r w:rsidRPr="009D3D7E">
          <w:rPr>
            <w:rStyle w:val="Hyperlink"/>
          </w:rPr>
          <w:t>https://doi.org/10.1016/S0140-6736(13)61719-5</w:t>
        </w:r>
      </w:hyperlink>
      <w:r w:rsidRPr="009D3D7E">
        <w:t>.</w:t>
      </w:r>
    </w:p>
    <w:p w14:paraId="42767D71" w14:textId="685FBA4E" w:rsidR="009D3D7E" w:rsidRPr="009D3D7E" w:rsidRDefault="009D3D7E" w:rsidP="009D3D7E">
      <w:pPr>
        <w:pStyle w:val="EndNoteBibliography"/>
        <w:spacing w:after="0"/>
      </w:pPr>
      <w:r w:rsidRPr="009D3D7E">
        <w:t xml:space="preserve">[27] Wilke H, Muro K, Van Cutsem E, Oh SC, Bodoky G, Shimada Y, et al. Ramucirumab plus paclitaxel versus placebo plus paclitaxel in patients with previously treated advanced gastric or gastro-oesophageal junction adenocarcinoma (RAINBOW): a double-blind, randomised phase 3 trial. Lancet Oncol. 2014;15(11):1224-35. </w:t>
      </w:r>
      <w:hyperlink r:id="rId35" w:history="1">
        <w:r w:rsidRPr="009D3D7E">
          <w:rPr>
            <w:rStyle w:val="Hyperlink"/>
          </w:rPr>
          <w:t>https://doi.org/10.1016/S1470-2045(14)70420-6</w:t>
        </w:r>
      </w:hyperlink>
      <w:r w:rsidRPr="009D3D7E">
        <w:t>.</w:t>
      </w:r>
    </w:p>
    <w:p w14:paraId="57F8833A" w14:textId="581B8185" w:rsidR="009D3D7E" w:rsidRPr="009D3D7E" w:rsidRDefault="009D3D7E" w:rsidP="009D3D7E">
      <w:pPr>
        <w:pStyle w:val="EndNoteBibliography"/>
        <w:spacing w:after="0"/>
      </w:pPr>
      <w:r w:rsidRPr="009D3D7E">
        <w:t xml:space="preserve">[28] Lee KW, Kim BJ, Kim MJ, Han HS, Kim JW, Park YI, et al. A Multicenter Randomized Phase II Study of Docetaxel vs. Docetaxel Plus Cisplatin vs. Docetaxel Plus S-1 as Second-Line Chemotherapy in Metastatic Gastric Cancer Patients Who Had Progressed after Cisplatin Plus Either S-1 or Capecitabine. Cancer Res Treat. 2017;49(3):706-16. </w:t>
      </w:r>
      <w:hyperlink r:id="rId36" w:history="1">
        <w:r w:rsidRPr="009D3D7E">
          <w:rPr>
            <w:rStyle w:val="Hyperlink"/>
          </w:rPr>
          <w:t>https://doi.org/10.4143/crt.2016.216</w:t>
        </w:r>
      </w:hyperlink>
      <w:r w:rsidRPr="009D3D7E">
        <w:t>.</w:t>
      </w:r>
    </w:p>
    <w:p w14:paraId="323FD02A" w14:textId="744A2237" w:rsidR="009D3D7E" w:rsidRPr="009D3D7E" w:rsidRDefault="009D3D7E" w:rsidP="009D3D7E">
      <w:pPr>
        <w:pStyle w:val="EndNoteBibliography"/>
        <w:spacing w:after="0"/>
      </w:pPr>
      <w:r w:rsidRPr="009D3D7E">
        <w:t xml:space="preserve">[29] Higuchi K, Tanabe S, Shimada K, Hosaka H, Sasaki E, Nakayama N, et al. Biweekly irinotecan plus cisplatin versus irinotecan alone as second-line treatment for advanced gastric cancer: a randomised phase III trial (TCOG GI-0801/BIRIP trial). Eur J Cancer. 2014;50(8):1437-45. </w:t>
      </w:r>
      <w:hyperlink r:id="rId37" w:history="1">
        <w:r w:rsidRPr="009D3D7E">
          <w:rPr>
            <w:rStyle w:val="Hyperlink"/>
          </w:rPr>
          <w:t>https://doi.org/10.1016/j.ejca.2014.01.020</w:t>
        </w:r>
      </w:hyperlink>
      <w:r w:rsidRPr="009D3D7E">
        <w:t>.</w:t>
      </w:r>
    </w:p>
    <w:p w14:paraId="19882DEE" w14:textId="50C4CAEB" w:rsidR="009D3D7E" w:rsidRPr="009D3D7E" w:rsidRDefault="009D3D7E" w:rsidP="009D3D7E">
      <w:pPr>
        <w:pStyle w:val="EndNoteBibliography"/>
        <w:spacing w:after="0"/>
      </w:pPr>
      <w:r w:rsidRPr="009D3D7E">
        <w:t xml:space="preserve">[30] Okines AF, Asghar U, Cunningham D, Ashley S, Ashton J, Jackson K, et al. Rechallenge with platinum plus fluoropyrimidine +/- epirubicin in patients with oesophagogastric cancer. Oncology. 2010;79(1-2):150-8. </w:t>
      </w:r>
      <w:hyperlink r:id="rId38" w:history="1">
        <w:r w:rsidRPr="009D3D7E">
          <w:rPr>
            <w:rStyle w:val="Hyperlink"/>
          </w:rPr>
          <w:t>https://doi.org/10.1159/000322114</w:t>
        </w:r>
      </w:hyperlink>
      <w:r w:rsidRPr="009D3D7E">
        <w:t>.</w:t>
      </w:r>
    </w:p>
    <w:p w14:paraId="3D204B76" w14:textId="23813345" w:rsidR="009D3D7E" w:rsidRPr="009D3D7E" w:rsidRDefault="009D3D7E" w:rsidP="009D3D7E">
      <w:pPr>
        <w:pStyle w:val="EndNoteBibliography"/>
        <w:spacing w:after="0"/>
      </w:pPr>
      <w:r w:rsidRPr="009D3D7E">
        <w:t xml:space="preserve">[31] Hingorani M, Dixit S, Roy R, Maraveyas A. Retention of platinum sensitivity till late stages of tumour progression may imply improved prognosis of oesophageal and gastric cancers. Oncol Res Treat. 2015;38(1-2):28-34. </w:t>
      </w:r>
      <w:hyperlink r:id="rId39" w:history="1">
        <w:r w:rsidRPr="009D3D7E">
          <w:rPr>
            <w:rStyle w:val="Hyperlink"/>
          </w:rPr>
          <w:t>https://doi.org/10.1159/000371506</w:t>
        </w:r>
      </w:hyperlink>
      <w:r w:rsidRPr="009D3D7E">
        <w:t>.</w:t>
      </w:r>
    </w:p>
    <w:p w14:paraId="1028EAA7" w14:textId="609362EF" w:rsidR="009D3D7E" w:rsidRPr="009D3D7E" w:rsidRDefault="009D3D7E" w:rsidP="009D3D7E">
      <w:pPr>
        <w:pStyle w:val="EndNoteBibliography"/>
        <w:spacing w:after="0"/>
      </w:pPr>
      <w:r w:rsidRPr="009D3D7E">
        <w:t xml:space="preserve">[32] Cancer Research UK. Survival for bile duct cancer. 2021. Available from: </w:t>
      </w:r>
      <w:hyperlink r:id="rId40" w:history="1">
        <w:r w:rsidRPr="009D3D7E">
          <w:rPr>
            <w:rStyle w:val="Hyperlink"/>
          </w:rPr>
          <w:t>https://www.cancerresearchuk.org/about-cancer/bile-duct-cancer/survival</w:t>
        </w:r>
      </w:hyperlink>
      <w:r w:rsidRPr="009D3D7E">
        <w:t>. Accessed 13th October 2021.</w:t>
      </w:r>
    </w:p>
    <w:p w14:paraId="0B6F602C" w14:textId="5F5183D6" w:rsidR="009D3D7E" w:rsidRPr="009D3D7E" w:rsidRDefault="009D3D7E" w:rsidP="009D3D7E">
      <w:pPr>
        <w:pStyle w:val="EndNoteBibliography"/>
        <w:spacing w:after="0"/>
      </w:pPr>
      <w:r w:rsidRPr="009D3D7E">
        <w:lastRenderedPageBreak/>
        <w:t xml:space="preserve">[33] Valle J, Wasan H, Palmer DH, Cunningham D, Anthoney A, Maraveyas A, et al. Cisplatin plus gemcitabine versus gemcitabine for biliary tract cancer. N Engl J Med. 2010;362(14):1273-81. </w:t>
      </w:r>
      <w:hyperlink r:id="rId41" w:history="1">
        <w:r w:rsidRPr="009D3D7E">
          <w:rPr>
            <w:rStyle w:val="Hyperlink"/>
          </w:rPr>
          <w:t>https://doi.org/10.1056/NEJMoa0908721</w:t>
        </w:r>
      </w:hyperlink>
      <w:r w:rsidRPr="009D3D7E">
        <w:t>.</w:t>
      </w:r>
    </w:p>
    <w:p w14:paraId="63500BA7" w14:textId="71E14FF4" w:rsidR="009D3D7E" w:rsidRPr="009D3D7E" w:rsidRDefault="009D3D7E" w:rsidP="009D3D7E">
      <w:pPr>
        <w:pStyle w:val="EndNoteBibliography"/>
        <w:spacing w:after="0"/>
      </w:pPr>
      <w:r w:rsidRPr="009D3D7E">
        <w:t xml:space="preserve">[34] Lamarca A, Palmer DH, Wasan HS, Ross PJ, Ma YT, Arora A, et al. Second-line FOLFOX chemotherapy versus active symptom control for advanced biliary tract cancer (ABC-06): a phase 3, open-label, randomised, controlled trial. Lancet Oncol. 2021;22(5):690-701. </w:t>
      </w:r>
      <w:hyperlink r:id="rId42" w:history="1">
        <w:r w:rsidRPr="009D3D7E">
          <w:rPr>
            <w:rStyle w:val="Hyperlink"/>
          </w:rPr>
          <w:t>https://doi.org/10.1016/S1470-2045(21)00027-9</w:t>
        </w:r>
      </w:hyperlink>
      <w:r w:rsidRPr="009D3D7E">
        <w:t>.</w:t>
      </w:r>
    </w:p>
    <w:p w14:paraId="4C0B6486" w14:textId="73B0E858" w:rsidR="009D3D7E" w:rsidRPr="009D3D7E" w:rsidRDefault="009D3D7E" w:rsidP="009D3D7E">
      <w:pPr>
        <w:pStyle w:val="EndNoteBibliography"/>
        <w:spacing w:after="0"/>
      </w:pPr>
      <w:r w:rsidRPr="009D3D7E">
        <w:t xml:space="preserve">[35] Lamarca A, Hubner RA, David Ryder W, Valle JW. Second-line chemotherapy in advanced biliary cancer: a systematic review. Ann Oncol. 2014;25(12):2328-38. </w:t>
      </w:r>
      <w:hyperlink r:id="rId43" w:history="1">
        <w:r w:rsidRPr="009D3D7E">
          <w:rPr>
            <w:rStyle w:val="Hyperlink"/>
          </w:rPr>
          <w:t>https://doi.org/10.1093/annonc/mdu162</w:t>
        </w:r>
      </w:hyperlink>
      <w:r w:rsidRPr="009D3D7E">
        <w:t>.</w:t>
      </w:r>
    </w:p>
    <w:p w14:paraId="122E05A1" w14:textId="7BCFEF88" w:rsidR="009D3D7E" w:rsidRPr="009D3D7E" w:rsidRDefault="009D3D7E" w:rsidP="009D3D7E">
      <w:pPr>
        <w:pStyle w:val="EndNoteBibliography"/>
        <w:spacing w:after="0"/>
      </w:pPr>
      <w:r w:rsidRPr="009D3D7E">
        <w:t xml:space="preserve">[36] Adhikaree J, Madhusudan S. Is there a role for second-line platinum re-challenge in advanced biliary tract cancers? Med Oncol. 2014;31(7):46. </w:t>
      </w:r>
      <w:hyperlink r:id="rId44" w:history="1">
        <w:r w:rsidRPr="009D3D7E">
          <w:rPr>
            <w:rStyle w:val="Hyperlink"/>
          </w:rPr>
          <w:t>https://doi.org/10.1007/s12032-014-0046-0</w:t>
        </w:r>
      </w:hyperlink>
      <w:r w:rsidRPr="009D3D7E">
        <w:t>.</w:t>
      </w:r>
    </w:p>
    <w:p w14:paraId="78BE6911" w14:textId="3C819D66" w:rsidR="009D3D7E" w:rsidRPr="009D3D7E" w:rsidRDefault="009D3D7E" w:rsidP="009D3D7E">
      <w:pPr>
        <w:pStyle w:val="EndNoteBibliography"/>
        <w:spacing w:after="0"/>
      </w:pPr>
      <w:r w:rsidRPr="009D3D7E">
        <w:t xml:space="preserve">[37] European Society of Medical Oncology. Clinical Practice Living Guidelines - Metastatic Non-small-cell Lung Cancer. 2021. Available from: </w:t>
      </w:r>
      <w:hyperlink r:id="rId45" w:history="1">
        <w:r w:rsidRPr="009D3D7E">
          <w:rPr>
            <w:rStyle w:val="Hyperlink"/>
          </w:rPr>
          <w:t>https://www.esmo.org/guidelines/lung-and-chest-tumours/clinical-practice-living-guidelines-metastatic-non-small-cell-lung-cancer</w:t>
        </w:r>
      </w:hyperlink>
      <w:r w:rsidRPr="009D3D7E">
        <w:t>. Accessed 15th October 2021.</w:t>
      </w:r>
    </w:p>
    <w:p w14:paraId="6017C25B" w14:textId="5AD089F4" w:rsidR="009D3D7E" w:rsidRPr="009D3D7E" w:rsidRDefault="009D3D7E" w:rsidP="009D3D7E">
      <w:pPr>
        <w:pStyle w:val="EndNoteBibliography"/>
        <w:spacing w:after="0"/>
      </w:pPr>
      <w:r w:rsidRPr="009D3D7E">
        <w:t xml:space="preserve">[38] Shepherd FA, Dancey J, Ramlau R, Mattson K, Gralla R, O'Rourke M, et al. Prospective randomized trial of docetaxel versus best supportive care in patients with non-small-cell lung cancer previously treated with platinum-based chemotherapy. J Clin Oncol. 2000;18(10):2095-103. </w:t>
      </w:r>
      <w:hyperlink r:id="rId46" w:history="1">
        <w:r w:rsidRPr="009D3D7E">
          <w:rPr>
            <w:rStyle w:val="Hyperlink"/>
          </w:rPr>
          <w:t>https://doi.org/10.1200/JCO.2000.18.10.2095</w:t>
        </w:r>
      </w:hyperlink>
      <w:r w:rsidRPr="009D3D7E">
        <w:t>.</w:t>
      </w:r>
    </w:p>
    <w:p w14:paraId="5067EC14" w14:textId="486E4FD2" w:rsidR="009D3D7E" w:rsidRPr="009D3D7E" w:rsidRDefault="009D3D7E" w:rsidP="009D3D7E">
      <w:pPr>
        <w:pStyle w:val="EndNoteBibliography"/>
        <w:spacing w:after="0"/>
      </w:pPr>
      <w:r w:rsidRPr="009D3D7E">
        <w:t xml:space="preserve">[39] Fossella FV, DeVore R, Kerr RN, Crawford J, Natale RR, Dunphy F, et al. Randomized phase III trial of docetaxel versus vinorelbine or ifosfamide in patients with advanced non-small-cell lung cancer previously treated with platinum-containing chemotherapy regimens. The TAX 320 Non-Small Cell Lung Cancer Study Group. J Clin Oncol. 2000;18(12):2354-62. </w:t>
      </w:r>
      <w:hyperlink r:id="rId47" w:history="1">
        <w:r w:rsidRPr="009D3D7E">
          <w:rPr>
            <w:rStyle w:val="Hyperlink"/>
          </w:rPr>
          <w:t>https://doi.org/10.1200/jco.2000.18.12.2354</w:t>
        </w:r>
      </w:hyperlink>
      <w:r w:rsidRPr="009D3D7E">
        <w:t>.</w:t>
      </w:r>
    </w:p>
    <w:p w14:paraId="35767109" w14:textId="26031A3C" w:rsidR="009D3D7E" w:rsidRPr="009D3D7E" w:rsidRDefault="009D3D7E" w:rsidP="009D3D7E">
      <w:pPr>
        <w:pStyle w:val="EndNoteBibliography"/>
        <w:spacing w:after="0"/>
      </w:pPr>
      <w:r w:rsidRPr="009D3D7E">
        <w:lastRenderedPageBreak/>
        <w:t xml:space="preserve">[40] Reck M, Kaiser R, Mellemgaard A, Douillard JY, Orlov S, Krzakowski M, et al. Docetaxel plus nintedanib versus docetaxel plus placebo in patients with previously treated non-small-cell lung cancer (LUME-Lung 1): a phase 3, double-blind, randomised controlled trial. Lancet Oncol. 2014;15(2):143-55. </w:t>
      </w:r>
      <w:hyperlink r:id="rId48" w:history="1">
        <w:r w:rsidRPr="009D3D7E">
          <w:rPr>
            <w:rStyle w:val="Hyperlink"/>
          </w:rPr>
          <w:t>https://doi.org/10.1016/s1470-2045(13)70586-2</w:t>
        </w:r>
      </w:hyperlink>
      <w:r w:rsidRPr="009D3D7E">
        <w:t>.</w:t>
      </w:r>
    </w:p>
    <w:p w14:paraId="3EE6AF6C" w14:textId="3A86F8FE" w:rsidR="009D3D7E" w:rsidRPr="009D3D7E" w:rsidRDefault="009D3D7E" w:rsidP="009D3D7E">
      <w:pPr>
        <w:pStyle w:val="EndNoteBibliography"/>
        <w:spacing w:after="0"/>
      </w:pPr>
      <w:r w:rsidRPr="009D3D7E">
        <w:t xml:space="preserve">[41] Smit EF, Burgers SA, Biesma B, Smit HJ, Eppinga P, Dingemans AM, et al. Randomized phase II and pharmacogenetic study of pemetrexed compared with pemetrexed plus carboplatin in pretreated patients with advanced non-small-cell lung cancer. J Clin Oncol. 2009;27(12):2038-45. </w:t>
      </w:r>
      <w:hyperlink r:id="rId49" w:history="1">
        <w:r w:rsidRPr="009D3D7E">
          <w:rPr>
            <w:rStyle w:val="Hyperlink"/>
          </w:rPr>
          <w:t>https://doi.org/10.1200/jco.2008.19.1650</w:t>
        </w:r>
      </w:hyperlink>
      <w:r w:rsidRPr="009D3D7E">
        <w:t>.</w:t>
      </w:r>
    </w:p>
    <w:p w14:paraId="149CA491" w14:textId="47ACF50D" w:rsidR="009D3D7E" w:rsidRPr="009D3D7E" w:rsidRDefault="009D3D7E" w:rsidP="009D3D7E">
      <w:pPr>
        <w:pStyle w:val="EndNoteBibliography"/>
        <w:spacing w:after="0"/>
      </w:pPr>
      <w:r w:rsidRPr="009D3D7E">
        <w:t xml:space="preserve">[42] Ardizzoni A, Tiseo M, Boni L, Vincent AD, Passalacqua R, Buti S, et al. Pemetrexed Versus Pemetrexed and Carboplatin As Second-Line Chemotherapy in Advanced Non–Small-Cell Lung Cancer: Results of the GOIRC 02-2006 Randomized Phase II Study and Pooled Analysis With the NVALT7 Trial. Journal of Clinical Oncology. 2012;30(36):4501-7. </w:t>
      </w:r>
      <w:hyperlink r:id="rId50" w:history="1">
        <w:r w:rsidRPr="009D3D7E">
          <w:rPr>
            <w:rStyle w:val="Hyperlink"/>
          </w:rPr>
          <w:t>https://doi.org/10.1200/jco.2012.43.6758</w:t>
        </w:r>
      </w:hyperlink>
      <w:r w:rsidRPr="009D3D7E">
        <w:t>.</w:t>
      </w:r>
    </w:p>
    <w:p w14:paraId="176EC04A" w14:textId="25010C18" w:rsidR="009D3D7E" w:rsidRPr="009D3D7E" w:rsidRDefault="009D3D7E" w:rsidP="009D3D7E">
      <w:pPr>
        <w:pStyle w:val="EndNoteBibliography"/>
        <w:spacing w:after="0"/>
      </w:pPr>
      <w:r w:rsidRPr="009D3D7E">
        <w:t xml:space="preserve">[43] Petrelli F, Coinu A, Cabiddu M, Ghilardi M, Ardine M, Barni S. Platinum rechallenge in patients with advanced NSCLC: a pooled analysis. Lung Cancer. 2013;81(3):337-42. </w:t>
      </w:r>
      <w:hyperlink r:id="rId51" w:history="1">
        <w:r w:rsidRPr="009D3D7E">
          <w:rPr>
            <w:rStyle w:val="Hyperlink"/>
          </w:rPr>
          <w:t>https://doi.org/10.1016/j.lungcan.2013.06.022</w:t>
        </w:r>
      </w:hyperlink>
      <w:r w:rsidRPr="009D3D7E">
        <w:t>.</w:t>
      </w:r>
    </w:p>
    <w:p w14:paraId="7E3E04F8" w14:textId="23658BA5" w:rsidR="009D3D7E" w:rsidRPr="009D3D7E" w:rsidRDefault="009D3D7E" w:rsidP="009D3D7E">
      <w:pPr>
        <w:pStyle w:val="EndNoteBibliography"/>
        <w:spacing w:after="0"/>
      </w:pPr>
      <w:r w:rsidRPr="009D3D7E">
        <w:t xml:space="preserve">[44] Mo H, Hao X, Liu Y, Wang L, Hu X, Xu J, et al. A prognostic model for platinum-doublet as second-line chemotherapy in advanced non-small-cell lung cancer patients. Cancer Med. 2016;5(6):1116-24. </w:t>
      </w:r>
      <w:hyperlink r:id="rId52" w:history="1">
        <w:r w:rsidRPr="009D3D7E">
          <w:rPr>
            <w:rStyle w:val="Hyperlink"/>
          </w:rPr>
          <w:t>https://doi.org/10.1002/cam4.689</w:t>
        </w:r>
      </w:hyperlink>
      <w:r w:rsidRPr="009D3D7E">
        <w:t>.</w:t>
      </w:r>
    </w:p>
    <w:p w14:paraId="3BB07EAA" w14:textId="01B81824" w:rsidR="009D3D7E" w:rsidRPr="009D3D7E" w:rsidRDefault="009D3D7E" w:rsidP="009D3D7E">
      <w:pPr>
        <w:pStyle w:val="EndNoteBibliography"/>
        <w:spacing w:after="0"/>
      </w:pPr>
      <w:r w:rsidRPr="009D3D7E">
        <w:t xml:space="preserve">[45] Khan K, Hanna GG, Campbell L, Scullin P, Hussain A, Eakin RL, et al. Re-challenge chemotherapy with gemcitabine plus carboplatin in patients with non-small cell lung cancer. Chin J Cancer. 2013;32(10):539-45. </w:t>
      </w:r>
      <w:hyperlink r:id="rId53" w:history="1">
        <w:r w:rsidRPr="009D3D7E">
          <w:rPr>
            <w:rStyle w:val="Hyperlink"/>
          </w:rPr>
          <w:t>https://doi.org/10.5732/cjc.013.10120</w:t>
        </w:r>
      </w:hyperlink>
      <w:r w:rsidRPr="009D3D7E">
        <w:t>.</w:t>
      </w:r>
    </w:p>
    <w:p w14:paraId="12B6E337" w14:textId="399F75B2" w:rsidR="009D3D7E" w:rsidRPr="009D3D7E" w:rsidRDefault="009D3D7E" w:rsidP="009D3D7E">
      <w:pPr>
        <w:pStyle w:val="EndNoteBibliography"/>
        <w:spacing w:after="0"/>
      </w:pPr>
      <w:r w:rsidRPr="009D3D7E">
        <w:t xml:space="preserve">[46] Park SE, Lee SH, Ahn JS, Ahn MJ, Park K, Sun JM. Increased Response Rates to Salvage Chemotherapy Administered after PD-1/PD-L1 Inhibitors in Patients with Non-Small Cell Lung Cancer. J Thorac Oncol. 2018;13(1):106-11. </w:t>
      </w:r>
      <w:hyperlink r:id="rId54" w:history="1">
        <w:r w:rsidRPr="009D3D7E">
          <w:rPr>
            <w:rStyle w:val="Hyperlink"/>
          </w:rPr>
          <w:t>https://doi.org/10.1016/j.jtho.2017.10.011</w:t>
        </w:r>
      </w:hyperlink>
      <w:r w:rsidRPr="009D3D7E">
        <w:t>.</w:t>
      </w:r>
    </w:p>
    <w:p w14:paraId="09C695CB" w14:textId="526F2F74" w:rsidR="009D3D7E" w:rsidRPr="009D3D7E" w:rsidRDefault="009D3D7E" w:rsidP="009D3D7E">
      <w:pPr>
        <w:pStyle w:val="EndNoteBibliography"/>
        <w:spacing w:after="0"/>
      </w:pPr>
      <w:r w:rsidRPr="009D3D7E">
        <w:lastRenderedPageBreak/>
        <w:t xml:space="preserve">[47] Schvartsman G, Peng SA, Bis G, Lee JJ, Benveniste MFK, Zhang J, et al. Response rates to single-agent chemotherapy after exposure to immune checkpoint inhibitors in advanced non-small cell lung cancer. Lung Cancer. 2017;11290-5. </w:t>
      </w:r>
      <w:hyperlink r:id="rId55" w:history="1">
        <w:r w:rsidRPr="009D3D7E">
          <w:rPr>
            <w:rStyle w:val="Hyperlink"/>
          </w:rPr>
          <w:t>https://doi.org/10.1016/j.lungcan.2017.07.034</w:t>
        </w:r>
      </w:hyperlink>
      <w:r w:rsidRPr="009D3D7E">
        <w:t>.</w:t>
      </w:r>
    </w:p>
    <w:p w14:paraId="3C4499BA" w14:textId="3500DEBD" w:rsidR="009D3D7E" w:rsidRPr="009D3D7E" w:rsidRDefault="009D3D7E" w:rsidP="009D3D7E">
      <w:pPr>
        <w:pStyle w:val="EndNoteBibliography"/>
        <w:spacing w:after="0"/>
      </w:pPr>
      <w:r w:rsidRPr="009D3D7E">
        <w:t xml:space="preserve">[48] Leger PD, Rothschild S, Castellanos E, Pillai RN, York SJ, Horn L. Response to salvage chemotherapy following exposure to immune checkpoint inhibitors in patients with non-small cell lung cancer. Journal of Clinical Oncology. 2017;35(15_suppl):9084-. </w:t>
      </w:r>
      <w:hyperlink r:id="rId56" w:history="1">
        <w:r w:rsidRPr="009D3D7E">
          <w:rPr>
            <w:rStyle w:val="Hyperlink"/>
          </w:rPr>
          <w:t>https://doi.org/10.1200/JCO.2017.35.15_suppl.9084</w:t>
        </w:r>
      </w:hyperlink>
      <w:r w:rsidRPr="009D3D7E">
        <w:t>.</w:t>
      </w:r>
    </w:p>
    <w:p w14:paraId="291A7D12" w14:textId="38E557E3" w:rsidR="009D3D7E" w:rsidRPr="009D3D7E" w:rsidRDefault="009D3D7E" w:rsidP="009D3D7E">
      <w:pPr>
        <w:pStyle w:val="EndNoteBibliography"/>
        <w:spacing w:after="0"/>
      </w:pPr>
      <w:r w:rsidRPr="009D3D7E">
        <w:t xml:space="preserve">[49] Grigg C, Reuland BD, Sacher AG, Yeh R, Rizvi NA, Shu CA. Clinical outcomes of patients with non-small cell lung cancer (NSCLC) receiving chemotherapy after immune checkpoint blockade. Journal of Clinical Oncology. 2017;35(15_suppl):9082-. </w:t>
      </w:r>
      <w:hyperlink r:id="rId57" w:history="1">
        <w:r w:rsidRPr="009D3D7E">
          <w:rPr>
            <w:rStyle w:val="Hyperlink"/>
          </w:rPr>
          <w:t>https://doi.org/10.1200/JCO.2017.35.15_suppl.9082</w:t>
        </w:r>
      </w:hyperlink>
      <w:r w:rsidRPr="009D3D7E">
        <w:t>.</w:t>
      </w:r>
    </w:p>
    <w:p w14:paraId="47C633CC" w14:textId="3FE0B211" w:rsidR="009D3D7E" w:rsidRPr="009D3D7E" w:rsidRDefault="009D3D7E" w:rsidP="009D3D7E">
      <w:pPr>
        <w:pStyle w:val="EndNoteBibliography"/>
        <w:spacing w:after="0"/>
      </w:pPr>
      <w:r w:rsidRPr="009D3D7E">
        <w:t xml:space="preserve">[50] Tone M, Izumo T, Awano N, Kuse N, Inomata M, Jo T, et al. Treatment effect and safety profile of salvage chemotherapy following immune checkpoint inhibitors in lung cancer. Lung Cancer Manag. 2019;4(6):LMT12. </w:t>
      </w:r>
      <w:hyperlink r:id="rId58" w:history="1">
        <w:r w:rsidRPr="009D3D7E">
          <w:rPr>
            <w:rStyle w:val="Hyperlink"/>
          </w:rPr>
          <w:t>https://doi.org/10.2217/lmt-2019-0001</w:t>
        </w:r>
      </w:hyperlink>
      <w:r w:rsidRPr="009D3D7E">
        <w:t>.</w:t>
      </w:r>
    </w:p>
    <w:p w14:paraId="1BA712F6" w14:textId="24AE22E0" w:rsidR="009D3D7E" w:rsidRPr="009D3D7E" w:rsidRDefault="009D3D7E" w:rsidP="009D3D7E">
      <w:pPr>
        <w:pStyle w:val="EndNoteBibliography"/>
        <w:spacing w:after="0"/>
      </w:pPr>
      <w:r w:rsidRPr="009D3D7E">
        <w:t xml:space="preserve">[51] Metro G, Addeo A, Signorelli D, Gili A, Economopoulou P, Roila F, et al. Outcomes from salvage chemotherapy or pembrolizumab beyond progression with or without local ablative therapies for advanced non-small cell lung cancers with PD-L1 ≥50% who progress on first-line immunotherapy: real-world data from a European cohort. J Thorac Dis. 2019;11(12):4972-81. </w:t>
      </w:r>
      <w:hyperlink r:id="rId59" w:history="1">
        <w:r w:rsidRPr="009D3D7E">
          <w:rPr>
            <w:rStyle w:val="Hyperlink"/>
          </w:rPr>
          <w:t>https://doi.org/10.21037/jtd.2019.12.23</w:t>
        </w:r>
      </w:hyperlink>
      <w:r w:rsidRPr="009D3D7E">
        <w:t>.</w:t>
      </w:r>
    </w:p>
    <w:p w14:paraId="6145630F" w14:textId="62420BFE" w:rsidR="009D3D7E" w:rsidRPr="009D3D7E" w:rsidRDefault="009D3D7E" w:rsidP="009D3D7E">
      <w:pPr>
        <w:pStyle w:val="EndNoteBibliography"/>
        <w:spacing w:after="0"/>
      </w:pPr>
      <w:r w:rsidRPr="009D3D7E">
        <w:t xml:space="preserve">[52] Popat S, Baas P, Faivre-Finn C, Girard N, Nicholson AG, Nowak AK, et al. Malignant pleural mesothelioma: ESMO Clinical Practice Guidelines for diagnosis, treatment and follow-up. Ann Oncol. 2021. </w:t>
      </w:r>
      <w:hyperlink r:id="rId60" w:history="1">
        <w:r w:rsidRPr="009D3D7E">
          <w:rPr>
            <w:rStyle w:val="Hyperlink"/>
          </w:rPr>
          <w:t>https://doi.org/10.1016/j.annonc.2021.11.005</w:t>
        </w:r>
      </w:hyperlink>
      <w:r w:rsidRPr="009D3D7E">
        <w:t>.</w:t>
      </w:r>
    </w:p>
    <w:p w14:paraId="1F7F77C8" w14:textId="6D341F40" w:rsidR="009D3D7E" w:rsidRPr="009D3D7E" w:rsidRDefault="009D3D7E" w:rsidP="009D3D7E">
      <w:pPr>
        <w:pStyle w:val="EndNoteBibliography"/>
        <w:spacing w:after="0"/>
      </w:pPr>
      <w:r w:rsidRPr="009D3D7E">
        <w:t xml:space="preserve">[53] Fennell DA, Ewings S, Ottensmeier C, Califano R, Hanna GG, Hill K, et al. Nivolumab versus placebo in patients with relapsed malignant mesothelioma (CONFIRM): a multicentre, double-blind, randomised, phase 3 trial. Lancet Oncol. 2021. </w:t>
      </w:r>
      <w:hyperlink r:id="rId61" w:history="1">
        <w:r w:rsidRPr="009D3D7E">
          <w:rPr>
            <w:rStyle w:val="Hyperlink"/>
          </w:rPr>
          <w:t>https://doi.org/10.1016/s1470-2045(21)00471-x</w:t>
        </w:r>
      </w:hyperlink>
      <w:r w:rsidRPr="009D3D7E">
        <w:t>.</w:t>
      </w:r>
    </w:p>
    <w:p w14:paraId="19F1B5A9" w14:textId="23802862" w:rsidR="009D3D7E" w:rsidRPr="009D3D7E" w:rsidRDefault="009D3D7E" w:rsidP="009D3D7E">
      <w:pPr>
        <w:pStyle w:val="EndNoteBibliography"/>
        <w:spacing w:after="0"/>
      </w:pPr>
      <w:r w:rsidRPr="009D3D7E">
        <w:lastRenderedPageBreak/>
        <w:t xml:space="preserve">[54] Zucali PA, Simonelli M, Michetti G, Tiseo M, Ceresoli GL, Collovà E, et al. Second-line chemotherapy in malignant pleural mesothelioma: results of a retrospective multicenter survey. Lung Cancer. 2012;75(3):360-7. </w:t>
      </w:r>
      <w:hyperlink r:id="rId62" w:history="1">
        <w:r w:rsidRPr="009D3D7E">
          <w:rPr>
            <w:rStyle w:val="Hyperlink"/>
          </w:rPr>
          <w:t>https://doi.org/10.1016/j.lungcan.2011.08.011</w:t>
        </w:r>
      </w:hyperlink>
      <w:r w:rsidRPr="009D3D7E">
        <w:t>.</w:t>
      </w:r>
    </w:p>
    <w:p w14:paraId="52934328" w14:textId="477CA597" w:rsidR="009D3D7E" w:rsidRPr="009D3D7E" w:rsidRDefault="009D3D7E" w:rsidP="009D3D7E">
      <w:pPr>
        <w:pStyle w:val="EndNoteBibliography"/>
        <w:spacing w:after="0"/>
      </w:pPr>
      <w:r w:rsidRPr="009D3D7E">
        <w:t xml:space="preserve">[55] Bearz A, Talamini R, Rossoni G, Santo A, de Pangher V, Fasola G, et al. Re-challenge with pemetrexed in advanced mesothelioma: a multi-institutional experience. BMC Res Notes. 2012;5482. </w:t>
      </w:r>
      <w:hyperlink r:id="rId63" w:history="1">
        <w:r w:rsidRPr="009D3D7E">
          <w:rPr>
            <w:rStyle w:val="Hyperlink"/>
          </w:rPr>
          <w:t>https://doi.org/10.1186/1756-0500-5-482</w:t>
        </w:r>
      </w:hyperlink>
      <w:r w:rsidRPr="009D3D7E">
        <w:t>.</w:t>
      </w:r>
    </w:p>
    <w:p w14:paraId="6AE627CA" w14:textId="1C3EB9C3" w:rsidR="009D3D7E" w:rsidRPr="009D3D7E" w:rsidRDefault="009D3D7E" w:rsidP="009D3D7E">
      <w:pPr>
        <w:pStyle w:val="EndNoteBibliography"/>
        <w:spacing w:after="0"/>
      </w:pPr>
      <w:r w:rsidRPr="009D3D7E">
        <w:t xml:space="preserve">[56] Machiels JP, René Leemans C, Golusinski W, Grau C, Licitra L, Gregoire V. Squamous cell carcinoma of the oral cavity, larynx, oropharynx and hypopharynx: EHNS-ESMO-ESTRO Clinical Practice Guidelines for diagnosis, treatment and follow-up. Ann Oncol. 2020;31(11):1462-75. </w:t>
      </w:r>
      <w:hyperlink r:id="rId64" w:history="1">
        <w:r w:rsidRPr="009D3D7E">
          <w:rPr>
            <w:rStyle w:val="Hyperlink"/>
          </w:rPr>
          <w:t>https://doi.org/10.1016/j.annonc.2020.07.011</w:t>
        </w:r>
      </w:hyperlink>
      <w:r w:rsidRPr="009D3D7E">
        <w:t>.</w:t>
      </w:r>
    </w:p>
    <w:p w14:paraId="3B50565C" w14:textId="3B5FDD74" w:rsidR="009D3D7E" w:rsidRPr="009D3D7E" w:rsidRDefault="009D3D7E" w:rsidP="009D3D7E">
      <w:pPr>
        <w:pStyle w:val="EndNoteBibliography"/>
        <w:spacing w:after="0"/>
      </w:pPr>
      <w:r w:rsidRPr="009D3D7E">
        <w:t xml:space="preserve">[57] Rambeau A, Licaj I, Gery B, Gervais R, Florescu C, Babin E, et al. Platinum rechallenge in recurrent head and neck squamous cell carcinoma after primary chemoradiation. Eur Ann Otorhinolaryngol Head Neck Dis. 2019;136(4):257-61. </w:t>
      </w:r>
      <w:hyperlink r:id="rId65" w:history="1">
        <w:r w:rsidRPr="009D3D7E">
          <w:rPr>
            <w:rStyle w:val="Hyperlink"/>
          </w:rPr>
          <w:t>https://doi.org/10.1016/j.anorl.2019.04.007</w:t>
        </w:r>
      </w:hyperlink>
      <w:r w:rsidRPr="009D3D7E">
        <w:t>.</w:t>
      </w:r>
    </w:p>
    <w:p w14:paraId="7350A9A9" w14:textId="6AAB7CBE" w:rsidR="009D3D7E" w:rsidRPr="009D3D7E" w:rsidRDefault="009D3D7E" w:rsidP="009D3D7E">
      <w:pPr>
        <w:pStyle w:val="EndNoteBibliography"/>
        <w:spacing w:after="0"/>
      </w:pPr>
      <w:r w:rsidRPr="009D3D7E">
        <w:t xml:space="preserve">[58] Marth C, Landoni F, Mahner S, McCormack M, Gonzalez-Martin A, Colombo N, et al. Cervical cancer: ESMO Clinical Practice Guidelines for diagnosis, treatment and follow-up. Ann Oncol. 2017;28(suppl_4):iv72-iv83. </w:t>
      </w:r>
      <w:hyperlink r:id="rId66" w:history="1">
        <w:r w:rsidRPr="009D3D7E">
          <w:rPr>
            <w:rStyle w:val="Hyperlink"/>
          </w:rPr>
          <w:t>https://doi.org/10.1093/annonc/mdx220</w:t>
        </w:r>
      </w:hyperlink>
      <w:r w:rsidRPr="009D3D7E">
        <w:t>.</w:t>
      </w:r>
    </w:p>
    <w:p w14:paraId="51574FB7" w14:textId="77E65774" w:rsidR="009D3D7E" w:rsidRPr="009D3D7E" w:rsidRDefault="009D3D7E" w:rsidP="009D3D7E">
      <w:pPr>
        <w:pStyle w:val="EndNoteBibliography"/>
        <w:spacing w:after="0"/>
      </w:pPr>
      <w:r w:rsidRPr="009D3D7E">
        <w:t xml:space="preserve">[59] Tewari KS, Sill MW, Long HJ, 3rd, Penson RT, Huang H, Ramondetta LM, et al. Improved survival with bevacizumab in advanced cervical cancer. N Engl J Med. 2014;370(8):734-43. </w:t>
      </w:r>
      <w:hyperlink r:id="rId67" w:history="1">
        <w:r w:rsidRPr="009D3D7E">
          <w:rPr>
            <w:rStyle w:val="Hyperlink"/>
          </w:rPr>
          <w:t>https://doi.org/10.1056/NEJMoa1309748</w:t>
        </w:r>
      </w:hyperlink>
      <w:r w:rsidRPr="009D3D7E">
        <w:t>.</w:t>
      </w:r>
    </w:p>
    <w:p w14:paraId="6ABF87F5" w14:textId="332B4D25" w:rsidR="009D3D7E" w:rsidRPr="009D3D7E" w:rsidRDefault="009D3D7E" w:rsidP="009D3D7E">
      <w:pPr>
        <w:pStyle w:val="EndNoteBibliography"/>
        <w:spacing w:after="0"/>
      </w:pPr>
      <w:r w:rsidRPr="009D3D7E">
        <w:t xml:space="preserve">[60] British Gynaecological Cancer Society. Uterine Cancer Guidelines: Recommendations for Practice. 2021. Available from: </w:t>
      </w:r>
      <w:hyperlink r:id="rId68" w:history="1">
        <w:r w:rsidRPr="009D3D7E">
          <w:rPr>
            <w:rStyle w:val="Hyperlink"/>
          </w:rPr>
          <w:t>https://www.bgcs.org.uk/wp-content/uploads/2021/11/British-Gynaecological-Cancer-Society-v13-for-website-with-figure1.pdf</w:t>
        </w:r>
      </w:hyperlink>
      <w:r w:rsidRPr="009D3D7E">
        <w:t>. Accessed 18th January 2021.</w:t>
      </w:r>
    </w:p>
    <w:p w14:paraId="101F7AF5" w14:textId="1F581512" w:rsidR="009D3D7E" w:rsidRPr="009D3D7E" w:rsidRDefault="009D3D7E" w:rsidP="009D3D7E">
      <w:pPr>
        <w:pStyle w:val="EndNoteBibliography"/>
        <w:spacing w:after="0"/>
      </w:pPr>
      <w:r w:rsidRPr="009D3D7E">
        <w:t xml:space="preserve">[61] Dingemans AMC, Früh M, Ardizzoni A, Besse B, Faivre-Finn C, Hendriks LE, et al. Small-cell lung cancer: ESMO Clinical Practice Guidelines for diagnosis, treatment and follow-up. Annals of Oncology. 2021;32(7):839-53. </w:t>
      </w:r>
      <w:hyperlink r:id="rId69" w:history="1">
        <w:r w:rsidRPr="009D3D7E">
          <w:rPr>
            <w:rStyle w:val="Hyperlink"/>
          </w:rPr>
          <w:t>https://doi.org/https://doi.org/10.1016/j.annonc.2021.03.207</w:t>
        </w:r>
      </w:hyperlink>
      <w:r w:rsidRPr="009D3D7E">
        <w:t>.</w:t>
      </w:r>
    </w:p>
    <w:p w14:paraId="115E9AC1" w14:textId="356F0C6E" w:rsidR="009D3D7E" w:rsidRPr="009D3D7E" w:rsidRDefault="009D3D7E" w:rsidP="009D3D7E">
      <w:pPr>
        <w:pStyle w:val="EndNoteBibliography"/>
        <w:spacing w:after="0"/>
      </w:pPr>
      <w:r w:rsidRPr="009D3D7E">
        <w:lastRenderedPageBreak/>
        <w:t xml:space="preserve">[62] National Institute for Health and Care Excellence. Lung cancer diagnosis and management: NICE guideline [NG122]. 2019. Available from: </w:t>
      </w:r>
      <w:hyperlink r:id="rId70" w:history="1">
        <w:r w:rsidRPr="009D3D7E">
          <w:rPr>
            <w:rStyle w:val="Hyperlink"/>
          </w:rPr>
          <w:t>https://www.nice.org.uk/guidance/ng122/chapter/Recommendations</w:t>
        </w:r>
      </w:hyperlink>
      <w:r w:rsidRPr="009D3D7E">
        <w:t>. Accessed 29th October 2021.</w:t>
      </w:r>
    </w:p>
    <w:p w14:paraId="39D8BE04" w14:textId="6B4D02CC" w:rsidR="009D3D7E" w:rsidRPr="009D3D7E" w:rsidRDefault="009D3D7E" w:rsidP="009D3D7E">
      <w:pPr>
        <w:pStyle w:val="EndNoteBibliography"/>
        <w:spacing w:after="0"/>
      </w:pPr>
      <w:r w:rsidRPr="009D3D7E">
        <w:t xml:space="preserve">[63] Owonikoko TK, Behera M, Chen Z, Bhimani C, Curran WJ, Khuri FR, et al. A systematic analysis of efficacy of second-line chemotherapy in sensitive and refractory small-cell lung cancer. J Thorac Oncol. 2012;7(5):866-72. </w:t>
      </w:r>
      <w:hyperlink r:id="rId71" w:history="1">
        <w:r w:rsidRPr="009D3D7E">
          <w:rPr>
            <w:rStyle w:val="Hyperlink"/>
          </w:rPr>
          <w:t>https://doi.org/10.1097/JTO.0b013e31824c7f4b</w:t>
        </w:r>
      </w:hyperlink>
      <w:r w:rsidRPr="009D3D7E">
        <w:t>.</w:t>
      </w:r>
    </w:p>
    <w:p w14:paraId="26F4C28E" w14:textId="3DE6495A" w:rsidR="009D3D7E" w:rsidRPr="009D3D7E" w:rsidRDefault="009D3D7E" w:rsidP="009D3D7E">
      <w:pPr>
        <w:pStyle w:val="EndNoteBibliography"/>
        <w:spacing w:after="0"/>
      </w:pPr>
      <w:r w:rsidRPr="009D3D7E">
        <w:t xml:space="preserve">[64] Honecker F, Aparicio J, Berney D, Beyer J, Bokemeyer C, Cathomas R, et al. ESMO Consensus Conference on testicular germ cell cancer: diagnosis, treatment and follow-up. Ann Oncol. 2018;29(8):1658-86. </w:t>
      </w:r>
      <w:hyperlink r:id="rId72" w:history="1">
        <w:r w:rsidRPr="009D3D7E">
          <w:rPr>
            <w:rStyle w:val="Hyperlink"/>
          </w:rPr>
          <w:t>https://doi.org/10.1093/annonc/mdy217</w:t>
        </w:r>
      </w:hyperlink>
      <w:r w:rsidRPr="009D3D7E">
        <w:t>.</w:t>
      </w:r>
    </w:p>
    <w:p w14:paraId="1142BF63" w14:textId="09FA20DA" w:rsidR="009D3D7E" w:rsidRPr="009D3D7E" w:rsidRDefault="009D3D7E" w:rsidP="009D3D7E">
      <w:pPr>
        <w:pStyle w:val="EndNoteBibliography"/>
        <w:spacing w:after="0"/>
      </w:pPr>
      <w:r w:rsidRPr="009D3D7E">
        <w:t xml:space="preserve">[65] Einhorn LH, Williams SD, Chamness A, Brames MJ, Perkins SM, Abonour R. High-dose chemotherapy and stem-cell rescue for metastatic germ-cell tumors. N Engl J Med. 2007;357(4):340-8. </w:t>
      </w:r>
      <w:hyperlink r:id="rId73" w:history="1">
        <w:r w:rsidRPr="009D3D7E">
          <w:rPr>
            <w:rStyle w:val="Hyperlink"/>
          </w:rPr>
          <w:t>https://doi.org/10.1056/NEJMoa067749</w:t>
        </w:r>
      </w:hyperlink>
      <w:r w:rsidRPr="009D3D7E">
        <w:t>.</w:t>
      </w:r>
    </w:p>
    <w:p w14:paraId="6C0A4E3E" w14:textId="47EE8012" w:rsidR="009D3D7E" w:rsidRPr="009D3D7E" w:rsidRDefault="009D3D7E" w:rsidP="009D3D7E">
      <w:pPr>
        <w:pStyle w:val="EndNoteBibliography"/>
        <w:spacing w:after="0"/>
      </w:pPr>
      <w:r w:rsidRPr="009D3D7E">
        <w:t xml:space="preserve">[66] Beyer J, Kramar A, Mandanas R, Linkesch W, Greinix A, Droz JP, et al. High-dose chemotherapy as salvage treatment in germ cell tumors: a multivariate analysis of prognostic variables. J Clin Oncol. 1996;14(10):2638-45. </w:t>
      </w:r>
      <w:hyperlink r:id="rId74" w:history="1">
        <w:r w:rsidRPr="009D3D7E">
          <w:rPr>
            <w:rStyle w:val="Hyperlink"/>
          </w:rPr>
          <w:t>https://doi.org/10.1200/jco.1996.14.10.2638</w:t>
        </w:r>
      </w:hyperlink>
      <w:r w:rsidRPr="009D3D7E">
        <w:t>.</w:t>
      </w:r>
    </w:p>
    <w:p w14:paraId="1893B1F2" w14:textId="1BDBDDBD" w:rsidR="009D3D7E" w:rsidRPr="009D3D7E" w:rsidRDefault="009D3D7E" w:rsidP="009D3D7E">
      <w:pPr>
        <w:pStyle w:val="EndNoteBibliography"/>
        <w:spacing w:after="0"/>
      </w:pPr>
      <w:r w:rsidRPr="009D3D7E">
        <w:t xml:space="preserve">[67] Feldman DR, Sheinfeld J, Bajorin DF, Fischer P, Turkula S, Ishill N, et al. TI-CE high-dose chemotherapy for patients with previously treated germ cell tumors: results and prognostic factor analysis. J Clin Oncol. 2010;28(10):1706-13. </w:t>
      </w:r>
      <w:hyperlink r:id="rId75" w:history="1">
        <w:r w:rsidRPr="009D3D7E">
          <w:rPr>
            <w:rStyle w:val="Hyperlink"/>
          </w:rPr>
          <w:t>https://doi.org/10.1200/jco.2009.25.1561</w:t>
        </w:r>
      </w:hyperlink>
      <w:r w:rsidRPr="009D3D7E">
        <w:t>.</w:t>
      </w:r>
    </w:p>
    <w:p w14:paraId="27B0FC4A" w14:textId="04558BBD" w:rsidR="009D3D7E" w:rsidRPr="009D3D7E" w:rsidRDefault="009D3D7E" w:rsidP="009D3D7E">
      <w:pPr>
        <w:pStyle w:val="EndNoteBibliography"/>
        <w:spacing w:after="0"/>
      </w:pPr>
      <w:r w:rsidRPr="009D3D7E">
        <w:t xml:space="preserve">[68] Lorch A, Neubauer A, Hackenthal M, Dieing A, Hartmann JT, Rick O, et al. High-dose chemotherapy (HDCT) as second-salvage treatment in patients with multiple relapsed or refractory germ-cell tumors. Ann Oncol. 2010;21(4):820-5. </w:t>
      </w:r>
      <w:hyperlink r:id="rId76" w:history="1">
        <w:r w:rsidRPr="009D3D7E">
          <w:rPr>
            <w:rStyle w:val="Hyperlink"/>
          </w:rPr>
          <w:t>https://doi.org/10.1093/annonc/mdp366</w:t>
        </w:r>
      </w:hyperlink>
      <w:r w:rsidRPr="009D3D7E">
        <w:t>.</w:t>
      </w:r>
    </w:p>
    <w:p w14:paraId="4B366D79" w14:textId="50FEB411" w:rsidR="009D3D7E" w:rsidRPr="009D3D7E" w:rsidRDefault="009D3D7E" w:rsidP="009D3D7E">
      <w:pPr>
        <w:pStyle w:val="EndNoteBibliography"/>
        <w:spacing w:after="0"/>
      </w:pPr>
      <w:r w:rsidRPr="009D3D7E">
        <w:t xml:space="preserve">[69] Oechsle K, Kollmannsberger C, Honecker F, Mayer F, Waller CF, Hartmann JT, et al. Long-term survival after treatment with gemcitabine and oxaliplatin with and without paclitaxel plus secondary surgery in patients with cisplatin-refractory and/or multiply relapsed germ cell tumors. Eur Urol. 2011;60(4):850-5. </w:t>
      </w:r>
      <w:hyperlink r:id="rId77" w:history="1">
        <w:r w:rsidRPr="009D3D7E">
          <w:rPr>
            <w:rStyle w:val="Hyperlink"/>
          </w:rPr>
          <w:t>https://doi.org/10.1016/j.eururo.2011.06.019</w:t>
        </w:r>
      </w:hyperlink>
      <w:r w:rsidRPr="009D3D7E">
        <w:t>.</w:t>
      </w:r>
    </w:p>
    <w:p w14:paraId="5BADD7CC" w14:textId="0AF39814" w:rsidR="009D3D7E" w:rsidRPr="009D3D7E" w:rsidRDefault="009D3D7E" w:rsidP="009D3D7E">
      <w:pPr>
        <w:pStyle w:val="EndNoteBibliography"/>
        <w:spacing w:after="0"/>
      </w:pPr>
      <w:r w:rsidRPr="009D3D7E">
        <w:lastRenderedPageBreak/>
        <w:t xml:space="preserve">[70] Adra N, Einhorn LH, Althouse SK, Ammakkanavar NR, Musapatika D, Albany C, et al. Phase II trial of pembrolizumab in patients with platinum refractory germ-cell tumors: a Hoosier Cancer Research Network Study GU14-206. Ann Oncol. 2018;29(1):209-14. </w:t>
      </w:r>
      <w:hyperlink r:id="rId78" w:history="1">
        <w:r w:rsidRPr="009D3D7E">
          <w:rPr>
            <w:rStyle w:val="Hyperlink"/>
          </w:rPr>
          <w:t>https://doi.org/10.1093/annonc/mdx680</w:t>
        </w:r>
      </w:hyperlink>
      <w:r w:rsidRPr="009D3D7E">
        <w:t>.</w:t>
      </w:r>
    </w:p>
    <w:p w14:paraId="5EED85D4" w14:textId="443F5885" w:rsidR="009D3D7E" w:rsidRPr="009D3D7E" w:rsidRDefault="009D3D7E" w:rsidP="009D3D7E">
      <w:pPr>
        <w:pStyle w:val="EndNoteBibliography"/>
        <w:spacing w:after="0"/>
      </w:pPr>
      <w:r w:rsidRPr="009D3D7E">
        <w:t xml:space="preserve">[71] Oza AM, Matulonis UA, Alvarez Secord A, Nemunaitis J, Roman LD, Blagden SP, et al. A Randomized Phase II Trial of Epigenetic Priming with Guadecitabine and Carboplatin in Platinum-resistant, Recurrent Ovarian Cancer. Clin Cancer Res. 2020;26(5):1009-16. </w:t>
      </w:r>
      <w:hyperlink r:id="rId79" w:history="1">
        <w:r w:rsidRPr="009D3D7E">
          <w:rPr>
            <w:rStyle w:val="Hyperlink"/>
          </w:rPr>
          <w:t>https://doi.org/10.1158/1078-0432.CCR-19-1638</w:t>
        </w:r>
      </w:hyperlink>
      <w:r w:rsidRPr="009D3D7E">
        <w:t>.</w:t>
      </w:r>
    </w:p>
    <w:p w14:paraId="7666E285" w14:textId="73D68428" w:rsidR="009D3D7E" w:rsidRPr="009D3D7E" w:rsidRDefault="009D3D7E" w:rsidP="009D3D7E">
      <w:pPr>
        <w:pStyle w:val="EndNoteBibliography"/>
        <w:spacing w:after="0"/>
      </w:pPr>
      <w:r w:rsidRPr="009D3D7E">
        <w:t xml:space="preserve">[72] Crabb SJ, Danson S, Catto JWF, Hussain S, Chan D, Dunkley D, et al. Phase I Trial of DNA Methyltransferase Inhibitor Guadecitabine Combined with Cisplatin and Gemcitabine for Solid Malignancies Including Urothelial Carcinoma (SPIRE). Clin Cancer Res. 2021;27(7):1882-92. </w:t>
      </w:r>
      <w:hyperlink r:id="rId80" w:history="1">
        <w:r w:rsidRPr="009D3D7E">
          <w:rPr>
            <w:rStyle w:val="Hyperlink"/>
          </w:rPr>
          <w:t>https://doi.org/10.1158/1078-0432.Ccr-20-3946</w:t>
        </w:r>
      </w:hyperlink>
      <w:r w:rsidRPr="009D3D7E">
        <w:t>.</w:t>
      </w:r>
    </w:p>
    <w:p w14:paraId="1D0E9BB1" w14:textId="5DCE2CE1" w:rsidR="009D3D7E" w:rsidRPr="009D3D7E" w:rsidRDefault="009D3D7E" w:rsidP="009D3D7E">
      <w:pPr>
        <w:pStyle w:val="EndNoteBibliography"/>
        <w:spacing w:after="0"/>
      </w:pPr>
      <w:r w:rsidRPr="009D3D7E">
        <w:t xml:space="preserve">[73] Fu S, Hou MM, Wheler J, Hong D, Naing A, Tsimberidou A, et al. Exploratory study of carboplatin plus the copper-lowering agent trientine in patients with advanced malignancies. Invest New Drugs. 2014;32(3):465-72. </w:t>
      </w:r>
      <w:hyperlink r:id="rId81" w:history="1">
        <w:r w:rsidRPr="009D3D7E">
          <w:rPr>
            <w:rStyle w:val="Hyperlink"/>
          </w:rPr>
          <w:t>https://doi.org/10.1007/s10637-013-0051-8</w:t>
        </w:r>
      </w:hyperlink>
      <w:r w:rsidRPr="009D3D7E">
        <w:t>.</w:t>
      </w:r>
    </w:p>
    <w:p w14:paraId="5AB26A08" w14:textId="48123800" w:rsidR="009D3D7E" w:rsidRPr="009D3D7E" w:rsidRDefault="009D3D7E" w:rsidP="009D3D7E">
      <w:pPr>
        <w:pStyle w:val="EndNoteBibliography"/>
        <w:spacing w:after="0"/>
      </w:pPr>
      <w:r w:rsidRPr="009D3D7E">
        <w:t xml:space="preserve">[74] Mangala LS, Zuzel V, Schmandt R, Leshane ES, Halder JB, Armaiz-Pena GN, et al. Therapeutic Targeting of ATP7B in Ovarian Carcinoma. Clin Cancer Res. 2009;15(11):3770-80. </w:t>
      </w:r>
      <w:hyperlink r:id="rId82" w:history="1">
        <w:r w:rsidRPr="009D3D7E">
          <w:rPr>
            <w:rStyle w:val="Hyperlink"/>
          </w:rPr>
          <w:t>https://doi.org/10.1158/1078-0432.CCR-08-2306</w:t>
        </w:r>
      </w:hyperlink>
      <w:r w:rsidRPr="009D3D7E">
        <w:t>.</w:t>
      </w:r>
    </w:p>
    <w:p w14:paraId="0D3CFAB4" w14:textId="28023588" w:rsidR="009D3D7E" w:rsidRPr="009D3D7E" w:rsidRDefault="009D3D7E" w:rsidP="009D3D7E">
      <w:pPr>
        <w:pStyle w:val="EndNoteBibliography"/>
        <w:spacing w:after="0"/>
      </w:pPr>
      <w:r w:rsidRPr="009D3D7E">
        <w:t xml:space="preserve">[75] Shahzad MM, Lopez-Berestein G, Sood AK. Novel strategies for reversing platinum resistance. Drug Resist Updat. 2009;12(6):148-52. </w:t>
      </w:r>
      <w:hyperlink r:id="rId83" w:history="1">
        <w:r w:rsidRPr="009D3D7E">
          <w:rPr>
            <w:rStyle w:val="Hyperlink"/>
          </w:rPr>
          <w:t>https://doi.org/10.1016/j.drup.2009.09.001</w:t>
        </w:r>
      </w:hyperlink>
      <w:r w:rsidRPr="009D3D7E">
        <w:t>.</w:t>
      </w:r>
    </w:p>
    <w:p w14:paraId="27D24146" w14:textId="5D021BB2" w:rsidR="009D3D7E" w:rsidRPr="009D3D7E" w:rsidRDefault="009D3D7E" w:rsidP="009D3D7E">
      <w:pPr>
        <w:pStyle w:val="EndNoteBibliography"/>
        <w:spacing w:after="0"/>
      </w:pPr>
      <w:r w:rsidRPr="009D3D7E">
        <w:t xml:space="preserve">[76] Lin YG, Immaneni A, Merritt WM, Mangala LS, Kim SW, Shahzad MM, et al. Targeting aurora kinase with MK-0457 inhibits ovarian cancer growth. Clin Cancer Res. 2008;14(17):5437-46. </w:t>
      </w:r>
      <w:hyperlink r:id="rId84" w:history="1">
        <w:r w:rsidRPr="009D3D7E">
          <w:rPr>
            <w:rStyle w:val="Hyperlink"/>
          </w:rPr>
          <w:t>https://doi.org/10.1158/1078-0432.Ccr-07-4922</w:t>
        </w:r>
      </w:hyperlink>
      <w:r w:rsidRPr="009D3D7E">
        <w:t>.</w:t>
      </w:r>
    </w:p>
    <w:p w14:paraId="6177D4E6" w14:textId="0C512C6A" w:rsidR="009D3D7E" w:rsidRPr="009D3D7E" w:rsidRDefault="009D3D7E" w:rsidP="009D3D7E">
      <w:pPr>
        <w:pStyle w:val="EndNoteBibliography"/>
        <w:spacing w:after="0"/>
      </w:pPr>
      <w:r w:rsidRPr="009D3D7E">
        <w:t xml:space="preserve">[77] Nagano T, Kim YH, Goto K, Kubota K, Ohmatsu H, Niho S, et al. Re-challenge chemotherapy for relapsed non-small-cell lung cancer. Lung Cancer. 2010;69(3):315-8. </w:t>
      </w:r>
      <w:hyperlink r:id="rId85" w:history="1">
        <w:r w:rsidRPr="009D3D7E">
          <w:rPr>
            <w:rStyle w:val="Hyperlink"/>
          </w:rPr>
          <w:t>https://doi.org/10.1016/j.lungcan.2009.11.016</w:t>
        </w:r>
      </w:hyperlink>
      <w:r w:rsidRPr="009D3D7E">
        <w:t>.</w:t>
      </w:r>
    </w:p>
    <w:p w14:paraId="4DD02570" w14:textId="345D2070" w:rsidR="009D3D7E" w:rsidRPr="009D3D7E" w:rsidRDefault="009D3D7E" w:rsidP="009D3D7E">
      <w:pPr>
        <w:pStyle w:val="EndNoteBibliography"/>
        <w:spacing w:after="0"/>
      </w:pPr>
      <w:r w:rsidRPr="009D3D7E">
        <w:lastRenderedPageBreak/>
        <w:t xml:space="preserve">[78] Imai H, Kaira K, Mori K, Ono A, Akamatsu H, Taira T, et al. Comparison of platinum combination re-challenge therapy and docetaxel monotherapy in non-small cell lung cancer patients previously treated with platinum-based chemoradiotherapy. Springerplus. 2015;4152. </w:t>
      </w:r>
      <w:hyperlink r:id="rId86" w:history="1">
        <w:r w:rsidRPr="009D3D7E">
          <w:rPr>
            <w:rStyle w:val="Hyperlink"/>
          </w:rPr>
          <w:t>https://doi.org/10.1186/s40064-015-0929-3</w:t>
        </w:r>
      </w:hyperlink>
      <w:r w:rsidRPr="009D3D7E">
        <w:t>.</w:t>
      </w:r>
    </w:p>
    <w:p w14:paraId="4AC20013" w14:textId="483A96D9" w:rsidR="009D3D7E" w:rsidRPr="009D3D7E" w:rsidRDefault="009D3D7E" w:rsidP="009D3D7E">
      <w:pPr>
        <w:pStyle w:val="EndNoteBibliography"/>
        <w:spacing w:after="0"/>
      </w:pPr>
      <w:r w:rsidRPr="009D3D7E">
        <w:t xml:space="preserve">[79] Garassino MC, Torri V, Michetti G, Lo Dico M, La Verde N, Aglione S, et al. Outcomes of small-cell lung cancer patients treated with second-line chemotherapy: a multi-institutional retrospective analysis. Lung Cancer. 2011;72(3):378-83. </w:t>
      </w:r>
      <w:hyperlink r:id="rId87" w:history="1">
        <w:r w:rsidRPr="009D3D7E">
          <w:rPr>
            <w:rStyle w:val="Hyperlink"/>
          </w:rPr>
          <w:t>https://doi.org/10.1016/j.lungcan.2010.09.009</w:t>
        </w:r>
      </w:hyperlink>
      <w:r w:rsidRPr="009D3D7E">
        <w:t>.</w:t>
      </w:r>
    </w:p>
    <w:p w14:paraId="3D825EBB" w14:textId="69E19F37" w:rsidR="009D3D7E" w:rsidRPr="009D3D7E" w:rsidRDefault="009D3D7E" w:rsidP="009D3D7E">
      <w:pPr>
        <w:pStyle w:val="EndNoteBibliography"/>
        <w:spacing w:after="0"/>
      </w:pPr>
      <w:r w:rsidRPr="009D3D7E">
        <w:t xml:space="preserve">[80] Korkmaz T, Seber S, Kefeli U, Sari E, Canhoroz M, Oven B, et al. Comparison of second-line treatment outcomes between sensitive and refractory small cell lung cancer patients: a retrospective analysis. Clin Transl Oncol. 2013;15(7):535-40. </w:t>
      </w:r>
      <w:hyperlink r:id="rId88" w:history="1">
        <w:r w:rsidRPr="009D3D7E">
          <w:rPr>
            <w:rStyle w:val="Hyperlink"/>
          </w:rPr>
          <w:t>https://doi.org/10.1007/s12094-012-0960-6</w:t>
        </w:r>
      </w:hyperlink>
      <w:r w:rsidRPr="009D3D7E">
        <w:t>.</w:t>
      </w:r>
    </w:p>
    <w:p w14:paraId="5F303C5D" w14:textId="27E0B5C2" w:rsidR="009D3D7E" w:rsidRPr="009D3D7E" w:rsidRDefault="009D3D7E" w:rsidP="009D3D7E">
      <w:pPr>
        <w:pStyle w:val="EndNoteBibliography"/>
        <w:spacing w:after="0"/>
      </w:pPr>
      <w:r w:rsidRPr="009D3D7E">
        <w:t xml:space="preserve">[81] Tendler S, Zhan Y, Pettersson A, Lewensohn R, Viktorsson K, Fang F, et al. Treatment patterns and survival outcomes for small-cell lung cancer patients - a Swedish single center cohort study. Acta Oncol. 2020;59(4):388-94. </w:t>
      </w:r>
      <w:hyperlink r:id="rId89" w:history="1">
        <w:r w:rsidRPr="009D3D7E">
          <w:rPr>
            <w:rStyle w:val="Hyperlink"/>
          </w:rPr>
          <w:t>https://doi.org/10.1080/0284186x.2019.1711165</w:t>
        </w:r>
      </w:hyperlink>
      <w:r w:rsidRPr="009D3D7E">
        <w:t>.</w:t>
      </w:r>
    </w:p>
    <w:p w14:paraId="26D7AF9D" w14:textId="45EFEA59" w:rsidR="009D3D7E" w:rsidRPr="009D3D7E" w:rsidRDefault="009D3D7E" w:rsidP="009D3D7E">
      <w:pPr>
        <w:pStyle w:val="EndNoteBibliography"/>
        <w:spacing w:after="0"/>
      </w:pPr>
      <w:r w:rsidRPr="009D3D7E">
        <w:t xml:space="preserve">[82] Genestreti G, Tiseo M, Kenmotsu H, Kazushige W, Di Battista M, Cavallo G, et al. Outcomes of Platinum-Sensitive Small-Cell Lung Cancer Patients Treated With Platinum/Etoposide Rechallenge: A Multi-Institutional Retrospective Analysis. Clin Lung Cancer. 2015;16(6):e223-8. </w:t>
      </w:r>
      <w:hyperlink r:id="rId90" w:history="1">
        <w:r w:rsidRPr="009D3D7E">
          <w:rPr>
            <w:rStyle w:val="Hyperlink"/>
          </w:rPr>
          <w:t>https://doi.org/10.1016/j.cllc.2015.04.006</w:t>
        </w:r>
      </w:hyperlink>
      <w:r w:rsidRPr="009D3D7E">
        <w:t>.</w:t>
      </w:r>
    </w:p>
    <w:p w14:paraId="5F2B2B3F" w14:textId="33E4571E" w:rsidR="009D3D7E" w:rsidRPr="009D3D7E" w:rsidRDefault="009D3D7E" w:rsidP="009D3D7E">
      <w:pPr>
        <w:pStyle w:val="EndNoteBibliography"/>
        <w:spacing w:after="0"/>
      </w:pPr>
      <w:r w:rsidRPr="009D3D7E">
        <w:t xml:space="preserve">[83] Goto K, Ohe Y, Shibata T, Seto T, Takahashi T, Nakagawa K, et al. Combined chemotherapy with cisplatin, etoposide, and irinotecan versus topotecan alone as second-line treatment for patients with sensitive relapsed small-cell lung cancer (JCOG0605): a multicentre, open-label, randomised phase 3 trial. Lancet Oncol. 2016;17(8):1147-57. </w:t>
      </w:r>
      <w:hyperlink r:id="rId91" w:history="1">
        <w:r w:rsidRPr="009D3D7E">
          <w:rPr>
            <w:rStyle w:val="Hyperlink"/>
          </w:rPr>
          <w:t>https://doi.org/10.1016/s1470-2045(16)30104-8</w:t>
        </w:r>
      </w:hyperlink>
      <w:r w:rsidRPr="009D3D7E">
        <w:t>.</w:t>
      </w:r>
    </w:p>
    <w:p w14:paraId="1190D455" w14:textId="01976480" w:rsidR="009D3D7E" w:rsidRPr="009D3D7E" w:rsidRDefault="009D3D7E" w:rsidP="009D3D7E">
      <w:pPr>
        <w:pStyle w:val="EndNoteBibliography"/>
        <w:spacing w:after="0"/>
      </w:pPr>
      <w:r w:rsidRPr="009D3D7E">
        <w:t xml:space="preserve">[84] Baize N, Monnet I, Greillier L, Geier M, Lena H, Janicot H, et al. Carboplatin plus etoposide versus topotecan as second-line treatment for patients with sensitive relapsed small-cell lung cancer: an open-label, multicentre, randomised, phase 3 trial. Lancet Oncol. 2020;21(9):1224-33. </w:t>
      </w:r>
      <w:hyperlink r:id="rId92" w:history="1">
        <w:r w:rsidRPr="009D3D7E">
          <w:rPr>
            <w:rStyle w:val="Hyperlink"/>
          </w:rPr>
          <w:t>https://doi.org/10.1016/s1470-2045(20)30461-7</w:t>
        </w:r>
      </w:hyperlink>
      <w:r w:rsidRPr="009D3D7E">
        <w:t>.</w:t>
      </w:r>
    </w:p>
    <w:p w14:paraId="56B97A51" w14:textId="640E29CB" w:rsidR="009D3D7E" w:rsidRPr="009D3D7E" w:rsidRDefault="009D3D7E" w:rsidP="009D3D7E">
      <w:pPr>
        <w:pStyle w:val="EndNoteBibliography"/>
        <w:spacing w:after="0"/>
      </w:pPr>
      <w:r w:rsidRPr="009D3D7E">
        <w:lastRenderedPageBreak/>
        <w:t xml:space="preserve">[85] Naito Y, Yamada K, Imamura Y, Ishii H, Matsuo N, Tokito T, et al. Rechallenge treatment with a platinum-based regimen in patients with sensitive relapsed small-cell lung cancer. Med Oncol. 2018;35(5):61. </w:t>
      </w:r>
      <w:hyperlink r:id="rId93" w:history="1">
        <w:r w:rsidRPr="009D3D7E">
          <w:rPr>
            <w:rStyle w:val="Hyperlink"/>
          </w:rPr>
          <w:t>https://doi.org/10.1007/s12032-018-1123-6</w:t>
        </w:r>
      </w:hyperlink>
      <w:r w:rsidRPr="009D3D7E">
        <w:t>.</w:t>
      </w:r>
    </w:p>
    <w:p w14:paraId="6BFD0EA9" w14:textId="6F8E333D" w:rsidR="009D3D7E" w:rsidRPr="009D3D7E" w:rsidRDefault="009D3D7E" w:rsidP="009D3D7E">
      <w:pPr>
        <w:pStyle w:val="EndNoteBibliography"/>
        <w:spacing w:after="0"/>
      </w:pPr>
      <w:r w:rsidRPr="009D3D7E">
        <w:t xml:space="preserve">[86] Miura Y, Imai H, Sakurai R, Kaira K, Sunaga N, Minato K, et al. The effect of post-progression survival on overall survival among patients with sensitive relapse of small cell lung cancer. Med Oncol. 2018;35(4):45. </w:t>
      </w:r>
      <w:hyperlink r:id="rId94" w:history="1">
        <w:r w:rsidRPr="009D3D7E">
          <w:rPr>
            <w:rStyle w:val="Hyperlink"/>
          </w:rPr>
          <w:t>https://doi.org/10.1007/s12032-018-1107-6</w:t>
        </w:r>
      </w:hyperlink>
      <w:r w:rsidRPr="009D3D7E">
        <w:t>.</w:t>
      </w:r>
    </w:p>
    <w:p w14:paraId="64D4F4C7" w14:textId="0458948F" w:rsidR="009D3D7E" w:rsidRPr="009D3D7E" w:rsidRDefault="009D3D7E" w:rsidP="009D3D7E">
      <w:pPr>
        <w:pStyle w:val="EndNoteBibliography"/>
        <w:spacing w:after="0"/>
      </w:pPr>
      <w:r w:rsidRPr="009D3D7E">
        <w:t xml:space="preserve">[87] Steffens CC, Elender C, Hutzschenreuter U, Dille S, Binninger A, Spring L, et al. Treatment and outcome of 432 patients with extensive-stage small cell lung cancer in first, second and third line - Results from the prospective German TLK cohort study. Lung Cancer. 2019;130216-25. </w:t>
      </w:r>
      <w:hyperlink r:id="rId95" w:history="1">
        <w:r w:rsidRPr="009D3D7E">
          <w:rPr>
            <w:rStyle w:val="Hyperlink"/>
          </w:rPr>
          <w:t>https://doi.org/10.1016/j.lungcan.2019.02.026</w:t>
        </w:r>
      </w:hyperlink>
      <w:r w:rsidRPr="009D3D7E">
        <w:t>.</w:t>
      </w:r>
    </w:p>
    <w:p w14:paraId="7E5ECE11" w14:textId="64BF64BE" w:rsidR="009D3D7E" w:rsidRPr="009D3D7E" w:rsidRDefault="009D3D7E" w:rsidP="009D3D7E">
      <w:pPr>
        <w:pStyle w:val="EndNoteBibliography"/>
        <w:spacing w:after="0"/>
      </w:pPr>
      <w:r w:rsidRPr="009D3D7E">
        <w:t xml:space="preserve">[88] Inoue A, Sugawara S, Maemondo M, Mori Y, Oizumi S, Harada M, et al. Randomized phase II trial comparing amrubicin with re-challenge of platinum doublet in patients with sensitive-relapsed small-cell lung cancer: North Japan Lung Cancer Study Group trial 0702. Lung Cancer. 2015;89(1):61-5. </w:t>
      </w:r>
      <w:hyperlink r:id="rId96" w:history="1">
        <w:r w:rsidRPr="009D3D7E">
          <w:rPr>
            <w:rStyle w:val="Hyperlink"/>
          </w:rPr>
          <w:t>https://doi.org/10.1016/j.lungcan.2015.04.012</w:t>
        </w:r>
      </w:hyperlink>
      <w:r w:rsidRPr="009D3D7E">
        <w:t>.</w:t>
      </w:r>
    </w:p>
    <w:p w14:paraId="2B36797D" w14:textId="473AEF06" w:rsidR="009D3D7E" w:rsidRPr="009D3D7E" w:rsidRDefault="009D3D7E" w:rsidP="009D3D7E">
      <w:pPr>
        <w:pStyle w:val="EndNoteBibliography"/>
        <w:spacing w:after="0"/>
      </w:pPr>
      <w:r w:rsidRPr="009D3D7E">
        <w:t xml:space="preserve">[89] Wakuda K, Miyawaki T, Miyawaki E, Mamesaya N, Kawamura T, Kobayashi H, et al. Efficacy of Second-line Chemotherapy in Patients With Sensitive Relapsed Small-cell Lung Cancer. In Vivo. 2019;33(6):2229-34. </w:t>
      </w:r>
      <w:hyperlink r:id="rId97" w:history="1">
        <w:r w:rsidRPr="009D3D7E">
          <w:rPr>
            <w:rStyle w:val="Hyperlink"/>
          </w:rPr>
          <w:t>https://doi.org/10.21873/invivo.11727</w:t>
        </w:r>
      </w:hyperlink>
      <w:r w:rsidRPr="009D3D7E">
        <w:t>.</w:t>
      </w:r>
    </w:p>
    <w:p w14:paraId="2F679357" w14:textId="19530312" w:rsidR="009D3D7E" w:rsidRPr="009D3D7E" w:rsidRDefault="009D3D7E" w:rsidP="009D3D7E">
      <w:pPr>
        <w:pStyle w:val="EndNoteBibliography"/>
        <w:spacing w:after="0"/>
      </w:pPr>
      <w:r w:rsidRPr="009D3D7E">
        <w:t xml:space="preserve">[90] Shiozawa T, Sekine I, Aida Y, Watanabe H, Nakazawa K, Kurishima K, et al. Rechallenge with First-Line Platinum Chemotherapy for Sensitive-Relapsed Small-Cell Lung Cancer. Case Rep Oncol. 2018;11(3):622-32. </w:t>
      </w:r>
      <w:hyperlink r:id="rId98" w:history="1">
        <w:r w:rsidRPr="009D3D7E">
          <w:rPr>
            <w:rStyle w:val="Hyperlink"/>
          </w:rPr>
          <w:t>https://doi.org/10.1159/000492780</w:t>
        </w:r>
      </w:hyperlink>
      <w:r w:rsidRPr="009D3D7E">
        <w:t>.</w:t>
      </w:r>
    </w:p>
    <w:p w14:paraId="7067F86A" w14:textId="159CDC60" w:rsidR="009D3D7E" w:rsidRPr="009D3D7E" w:rsidRDefault="009D3D7E" w:rsidP="009D3D7E">
      <w:pPr>
        <w:pStyle w:val="EndNoteBibliography"/>
        <w:spacing w:after="0"/>
      </w:pPr>
      <w:r w:rsidRPr="009D3D7E">
        <w:t xml:space="preserve">[91] Wakuda K, Kenmotsu H, Naito T, Akamatsu H, Ono A, Shukuya T, et al. Efficacy of rechallenge chemotherapy in patients with sensitive relapsed small cell lung cancer. Am J Clin Oncol. 2015;38(1):28-32. </w:t>
      </w:r>
      <w:hyperlink r:id="rId99" w:history="1">
        <w:r w:rsidRPr="009D3D7E">
          <w:rPr>
            <w:rStyle w:val="Hyperlink"/>
          </w:rPr>
          <w:t>https://doi.org/10.1097/COC.0b013e318286907b</w:t>
        </w:r>
      </w:hyperlink>
      <w:r w:rsidRPr="009D3D7E">
        <w:t>.</w:t>
      </w:r>
    </w:p>
    <w:p w14:paraId="4B5CE4D4" w14:textId="3EA28276" w:rsidR="009D3D7E" w:rsidRPr="009D3D7E" w:rsidRDefault="009D3D7E" w:rsidP="009D3D7E">
      <w:pPr>
        <w:pStyle w:val="EndNoteBibliography"/>
        <w:spacing w:after="0"/>
      </w:pPr>
      <w:r w:rsidRPr="009D3D7E">
        <w:t xml:space="preserve">[92] Loehrer PJ, Sr., Gonin R, Nichols CR, Weathers T, Einhorn LH. Vinblastine plus ifosfamide plus cisplatin as initial salvage therapy in recurrent germ cell tumor. J Clin Oncol. 1998;16(7):2500-4. </w:t>
      </w:r>
      <w:hyperlink r:id="rId100" w:history="1">
        <w:r w:rsidRPr="009D3D7E">
          <w:rPr>
            <w:rStyle w:val="Hyperlink"/>
          </w:rPr>
          <w:t>https://doi.org/10.1200/jco.1998.16.7.2500</w:t>
        </w:r>
      </w:hyperlink>
      <w:r w:rsidRPr="009D3D7E">
        <w:t>.</w:t>
      </w:r>
    </w:p>
    <w:p w14:paraId="4E0D9A07" w14:textId="454BA739" w:rsidR="009D3D7E" w:rsidRPr="009D3D7E" w:rsidRDefault="009D3D7E" w:rsidP="009D3D7E">
      <w:pPr>
        <w:pStyle w:val="EndNoteBibliography"/>
        <w:spacing w:after="0"/>
      </w:pPr>
      <w:r w:rsidRPr="009D3D7E">
        <w:lastRenderedPageBreak/>
        <w:t xml:space="preserve">[93] Pico JL, Rosti G, Kramar A, Wandt H, Koza V, Salvioni R, et al. A randomised trial of high-dose chemotherapy in the salvage treatment of patients failing first-line platinum chemotherapy for advanced germ cell tumours. Ann Oncol. 2005;16(7):1152-9. </w:t>
      </w:r>
      <w:hyperlink r:id="rId101" w:history="1">
        <w:r w:rsidRPr="009D3D7E">
          <w:rPr>
            <w:rStyle w:val="Hyperlink"/>
          </w:rPr>
          <w:t>https://doi.org/10.1093/annonc/mdi228</w:t>
        </w:r>
      </w:hyperlink>
      <w:r w:rsidRPr="009D3D7E">
        <w:t>.</w:t>
      </w:r>
    </w:p>
    <w:p w14:paraId="40BDEDAF" w14:textId="14578926" w:rsidR="009D3D7E" w:rsidRPr="009D3D7E" w:rsidRDefault="009D3D7E" w:rsidP="009D3D7E">
      <w:pPr>
        <w:pStyle w:val="EndNoteBibliography"/>
        <w:spacing w:after="0"/>
      </w:pPr>
      <w:r w:rsidRPr="009D3D7E">
        <w:t xml:space="preserve">[94] McCaffrey JA, Mazumdar M, Bajorin DF, Bosl GJ, Vlamis V, Motzer RJ. Ifosfamide- and cisplatin-containing chemotherapy as first-line salvage therapy in germ cell tumors: response and survival. J Clin Oncol. 1997;15(7):2559-63. </w:t>
      </w:r>
      <w:hyperlink r:id="rId102" w:history="1">
        <w:r w:rsidRPr="009D3D7E">
          <w:rPr>
            <w:rStyle w:val="Hyperlink"/>
          </w:rPr>
          <w:t>https://doi.org/10.1200/jco.1997.15.7.2559</w:t>
        </w:r>
      </w:hyperlink>
      <w:r w:rsidRPr="009D3D7E">
        <w:t>.</w:t>
      </w:r>
    </w:p>
    <w:p w14:paraId="187941DF" w14:textId="10153A69" w:rsidR="009D3D7E" w:rsidRPr="009D3D7E" w:rsidRDefault="009D3D7E" w:rsidP="009D3D7E">
      <w:pPr>
        <w:pStyle w:val="EndNoteBibliography"/>
        <w:spacing w:after="0"/>
      </w:pPr>
      <w:r w:rsidRPr="009D3D7E">
        <w:t xml:space="preserve">[95] Kondagunta GV, Bacik J, Donadio A, Bajorin D, Marion S, Sheinfeld J, et al. Combination of paclitaxel, ifosfamide, and cisplatin is an effective second-line therapy for patients with relapsed testicular germ cell tumors. J Clin Oncol. 2005;23(27):6549-55. </w:t>
      </w:r>
      <w:hyperlink r:id="rId103" w:history="1">
        <w:r w:rsidRPr="009D3D7E">
          <w:rPr>
            <w:rStyle w:val="Hyperlink"/>
          </w:rPr>
          <w:t>https://doi.org/10.1200/jco.2005.19.638</w:t>
        </w:r>
      </w:hyperlink>
      <w:r w:rsidRPr="009D3D7E">
        <w:t>.</w:t>
      </w:r>
    </w:p>
    <w:p w14:paraId="31B7D0CE" w14:textId="0CBF8B82" w:rsidR="009D3D7E" w:rsidRPr="009D3D7E" w:rsidRDefault="009D3D7E" w:rsidP="009D3D7E">
      <w:pPr>
        <w:pStyle w:val="EndNoteBibliography"/>
        <w:spacing w:after="0"/>
      </w:pPr>
      <w:r w:rsidRPr="009D3D7E">
        <w:t xml:space="preserve">[96] Mead GM, Cullen MH, Huddart R, Harper P, Rustin GJ, Cook PA, et al. A phase II trial of TIP (paclitaxel, ifosfamide and cisplatin) given as second-line (post-BEP) salvage chemotherapy for patients with metastatic germ cell cancer: a medical research council trial. Br J Cancer. 2005;93(2):178-84. </w:t>
      </w:r>
      <w:hyperlink r:id="rId104" w:history="1">
        <w:r w:rsidRPr="009D3D7E">
          <w:rPr>
            <w:rStyle w:val="Hyperlink"/>
          </w:rPr>
          <w:t>https://doi.org/10.1038/sj.bjc.6602682</w:t>
        </w:r>
      </w:hyperlink>
      <w:r w:rsidRPr="009D3D7E">
        <w:t>.</w:t>
      </w:r>
    </w:p>
    <w:p w14:paraId="4CFD4DA4" w14:textId="77777777" w:rsidR="009D3D7E" w:rsidRPr="009D3D7E" w:rsidRDefault="009D3D7E" w:rsidP="009D3D7E">
      <w:pPr>
        <w:pStyle w:val="EndNoteBibliography"/>
        <w:spacing w:after="0"/>
      </w:pPr>
      <w:r w:rsidRPr="009D3D7E">
        <w:t>[97] Mardiak J, Sálek T, Sycová-Milá Z, Obertová J, Hlavatá Z, Mego M, et al. Paclitaxel plus ifosfamide and cisplatin in second-line treatment of germ cell tumors: a phase II study. Neoplasma. 2005;52(6):497-501.</w:t>
      </w:r>
    </w:p>
    <w:p w14:paraId="0B8027F6" w14:textId="0ECE58F0" w:rsidR="009D3D7E" w:rsidRPr="009D3D7E" w:rsidRDefault="009D3D7E" w:rsidP="009D3D7E">
      <w:pPr>
        <w:pStyle w:val="EndNoteBibliography"/>
        <w:spacing w:after="0"/>
      </w:pPr>
      <w:r w:rsidRPr="009D3D7E">
        <w:t xml:space="preserve">[98] Kurobe M, Kawai K, Oikawa T, Ichioka D, Kandori S, Takaoka E, et al. Paclitaxel, ifosfamide, and cisplatin (TIP) as salvage and consolidation chemotherapy for advanced germ cell tumor. J Cancer Res Clin Oncol. 2015;141(1):127-33. </w:t>
      </w:r>
      <w:hyperlink r:id="rId105" w:history="1">
        <w:r w:rsidRPr="009D3D7E">
          <w:rPr>
            <w:rStyle w:val="Hyperlink"/>
          </w:rPr>
          <w:t>https://doi.org/10.1007/s00432-014-1760-x</w:t>
        </w:r>
      </w:hyperlink>
      <w:r w:rsidRPr="009D3D7E">
        <w:t>.</w:t>
      </w:r>
    </w:p>
    <w:p w14:paraId="2337C29A" w14:textId="74E7CCB0" w:rsidR="009D3D7E" w:rsidRPr="009D3D7E" w:rsidRDefault="009D3D7E" w:rsidP="009D3D7E">
      <w:pPr>
        <w:pStyle w:val="EndNoteBibliography"/>
        <w:spacing w:after="0"/>
      </w:pPr>
      <w:r w:rsidRPr="009D3D7E">
        <w:t xml:space="preserve">[99] Lorch A, Bascoul-Mollevi C, Kramar A, Einhorn L, Necchi A, Massard C, et al. Conventional-dose versus high-dose chemotherapy as first salvage treatment in male patients with metastatic germ cell tumors: evidence from a large international database. J Clin Oncol. 2011;29(16):2178-84. </w:t>
      </w:r>
      <w:hyperlink r:id="rId106" w:history="1">
        <w:r w:rsidRPr="009D3D7E">
          <w:rPr>
            <w:rStyle w:val="Hyperlink"/>
          </w:rPr>
          <w:t>https://doi.org/10.1200/jco.2010.32.6678</w:t>
        </w:r>
      </w:hyperlink>
      <w:r w:rsidRPr="009D3D7E">
        <w:t>.</w:t>
      </w:r>
    </w:p>
    <w:p w14:paraId="5A23F558" w14:textId="29C14BDC" w:rsidR="009D3D7E" w:rsidRPr="009D3D7E" w:rsidRDefault="009D3D7E" w:rsidP="009D3D7E">
      <w:pPr>
        <w:pStyle w:val="EndNoteBibliography"/>
        <w:spacing w:after="0"/>
      </w:pPr>
      <w:r w:rsidRPr="009D3D7E">
        <w:lastRenderedPageBreak/>
        <w:t xml:space="preserve">[100] Adra N, Abonour R, Althouse SK, Albany C, Hanna NH, Einhorn LH. High-Dose Chemotherapy and Autologous Peripheral-Blood Stem-Cell Transplantation for Relapsed Metastatic Germ Cell Tumors: The Indiana University Experience. J Clin Oncol. 2017;35(10):1096-102. </w:t>
      </w:r>
      <w:hyperlink r:id="rId107" w:history="1">
        <w:r w:rsidRPr="009D3D7E">
          <w:rPr>
            <w:rStyle w:val="Hyperlink"/>
          </w:rPr>
          <w:t>https://doi.org/10.1200/JCO.2016.69.5395</w:t>
        </w:r>
      </w:hyperlink>
      <w:r w:rsidRPr="009D3D7E">
        <w:t>.</w:t>
      </w:r>
    </w:p>
    <w:p w14:paraId="67F3EDCC" w14:textId="007B60C8" w:rsidR="009D3D7E" w:rsidRPr="009D3D7E" w:rsidRDefault="009D3D7E" w:rsidP="009D3D7E">
      <w:pPr>
        <w:pStyle w:val="EndNoteBibliography"/>
        <w:spacing w:after="0"/>
      </w:pPr>
      <w:r w:rsidRPr="009D3D7E">
        <w:t xml:space="preserve">[101] Lorch A, Kleinhans A, Kramar A, Kollmannsberger CK, Hartmann JT, Bokemeyer C, et al. Sequential versus single high-dose chemotherapy in patients with relapsed or refractory germ cell tumors: long-term results of a prospective randomized trial. J Clin Oncol. 2012;30(8):800-5. </w:t>
      </w:r>
      <w:hyperlink r:id="rId108" w:history="1">
        <w:r w:rsidRPr="009D3D7E">
          <w:rPr>
            <w:rStyle w:val="Hyperlink"/>
          </w:rPr>
          <w:t>https://doi.org/10.1200/jco.2011.38.6391</w:t>
        </w:r>
      </w:hyperlink>
      <w:r w:rsidRPr="009D3D7E">
        <w:t>.</w:t>
      </w:r>
    </w:p>
    <w:p w14:paraId="195D9C60" w14:textId="503313F6" w:rsidR="009D3D7E" w:rsidRPr="009D3D7E" w:rsidRDefault="009D3D7E" w:rsidP="009D3D7E">
      <w:pPr>
        <w:pStyle w:val="EndNoteBibliography"/>
        <w:spacing w:after="0"/>
      </w:pPr>
      <w:r w:rsidRPr="009D3D7E">
        <w:t xml:space="preserve">[102] Kondagunta GV, Bacik J, Sheinfeld J, Bajorin D, Bains M, Reich L, et al. Paclitaxel plus Ifosfamide followed by high-dose carboplatin plus etoposide in previously treated germ cell tumors. J Clin Oncol. 2007;25(1):85-90. </w:t>
      </w:r>
      <w:hyperlink r:id="rId109" w:history="1">
        <w:r w:rsidRPr="009D3D7E">
          <w:rPr>
            <w:rStyle w:val="Hyperlink"/>
          </w:rPr>
          <w:t>https://doi.org/10.1200/jco.2006.06.9401</w:t>
        </w:r>
      </w:hyperlink>
      <w:r w:rsidRPr="009D3D7E">
        <w:t>.</w:t>
      </w:r>
    </w:p>
    <w:p w14:paraId="786820D2" w14:textId="4BFA291C" w:rsidR="009D3D7E" w:rsidRPr="009D3D7E" w:rsidRDefault="009D3D7E" w:rsidP="009D3D7E">
      <w:pPr>
        <w:pStyle w:val="EndNoteBibliography"/>
        <w:spacing w:after="0"/>
      </w:pPr>
      <w:r w:rsidRPr="009D3D7E">
        <w:t xml:space="preserve">[103] Motzer RJ, Mazumdar M, Sheinfeld J, Bajorin DF, Macapinlac HA, Bains M, et al. Sequential dose-intensive paclitaxel, ifosfamide, carboplatin, and etoposide salvage therapy for germ cell tumor patients. J Clin Oncol. 2000;18(6):1173-80. </w:t>
      </w:r>
      <w:hyperlink r:id="rId110" w:history="1">
        <w:r w:rsidRPr="009D3D7E">
          <w:rPr>
            <w:rStyle w:val="Hyperlink"/>
          </w:rPr>
          <w:t>https://doi.org/10.1200/JCO.2000.18.6.1173</w:t>
        </w:r>
      </w:hyperlink>
      <w:r w:rsidRPr="009D3D7E">
        <w:t>.</w:t>
      </w:r>
    </w:p>
    <w:p w14:paraId="311556E6" w14:textId="2A8EF5C7" w:rsidR="009D3D7E" w:rsidRPr="009D3D7E" w:rsidRDefault="009D3D7E" w:rsidP="009D3D7E">
      <w:pPr>
        <w:pStyle w:val="EndNoteBibliography"/>
        <w:spacing w:after="0"/>
      </w:pPr>
      <w:r w:rsidRPr="009D3D7E">
        <w:t xml:space="preserve">[104] Margolin KA, Doroshow JH, Frankel P, Chow W, Leong LA, Lim D, et al. Paclitaxel-based high-dose chemotherapy with autologous stem cell rescue for relapsed germ cell cancer. Biol Blood Marrow Transplant. 2005;11(11):903-11. </w:t>
      </w:r>
      <w:hyperlink r:id="rId111" w:history="1">
        <w:r w:rsidRPr="009D3D7E">
          <w:rPr>
            <w:rStyle w:val="Hyperlink"/>
          </w:rPr>
          <w:t>https://doi.org/10.1016/j.bbmt.2005.07.010</w:t>
        </w:r>
      </w:hyperlink>
      <w:r w:rsidRPr="009D3D7E">
        <w:t>.</w:t>
      </w:r>
    </w:p>
    <w:p w14:paraId="0C6095F4" w14:textId="51CED752" w:rsidR="009D3D7E" w:rsidRPr="009D3D7E" w:rsidRDefault="009D3D7E" w:rsidP="009D3D7E">
      <w:pPr>
        <w:pStyle w:val="EndNoteBibliography"/>
        <w:spacing w:after="0"/>
      </w:pPr>
      <w:r w:rsidRPr="009D3D7E">
        <w:t xml:space="preserve">[105] Porcu P, Bhatia S, Sharma M, Einhorn LH. Results of treatment after relapse from high-dose chemotherapy in germ cell tumors. J Clin Oncol. 2000;18(6):1181-6. </w:t>
      </w:r>
      <w:hyperlink r:id="rId112" w:history="1">
        <w:r w:rsidRPr="009D3D7E">
          <w:rPr>
            <w:rStyle w:val="Hyperlink"/>
          </w:rPr>
          <w:t>https://doi.org/10.1200/jco.2000.18.6.1181</w:t>
        </w:r>
      </w:hyperlink>
      <w:r w:rsidRPr="009D3D7E">
        <w:t>.</w:t>
      </w:r>
    </w:p>
    <w:p w14:paraId="5A7D5D56" w14:textId="1A4D7A9E" w:rsidR="009D3D7E" w:rsidRPr="009D3D7E" w:rsidRDefault="009D3D7E" w:rsidP="009D3D7E">
      <w:pPr>
        <w:pStyle w:val="EndNoteBibliography"/>
        <w:spacing w:after="0"/>
      </w:pPr>
      <w:r w:rsidRPr="009D3D7E">
        <w:t xml:space="preserve">[106] Bokemeyer C, Oechsle K, Honecker F, Mayer F, Hartmann JT, Waller CF, et al. Combination chemotherapy with gemcitabine, oxaliplatin, and paclitaxel in patients with cisplatin-refractory or multiply relapsed germ-cell tumors: a study of the German Testicular Cancer Study Group. Ann Oncol. 2008;19(3):448-53. </w:t>
      </w:r>
      <w:hyperlink r:id="rId113" w:history="1">
        <w:r w:rsidRPr="009D3D7E">
          <w:rPr>
            <w:rStyle w:val="Hyperlink"/>
          </w:rPr>
          <w:t>https://doi.org/10.1093/annonc/mdm526</w:t>
        </w:r>
      </w:hyperlink>
      <w:r w:rsidRPr="009D3D7E">
        <w:t>.</w:t>
      </w:r>
    </w:p>
    <w:p w14:paraId="6C7A6C2F" w14:textId="2C0DB697" w:rsidR="009D3D7E" w:rsidRPr="009D3D7E" w:rsidRDefault="009D3D7E" w:rsidP="009D3D7E">
      <w:pPr>
        <w:pStyle w:val="EndNoteBibliography"/>
        <w:spacing w:after="0"/>
      </w:pPr>
      <w:r w:rsidRPr="009D3D7E">
        <w:t xml:space="preserve">[107] Kollmannsberger C, Beyer J, Liersch R, Schoeffski P, Metzner B, Hartmann JT, et al. Combination chemotherapy with gemcitabine plus oxaliplatin in patients with intensively pretreated </w:t>
      </w:r>
      <w:r w:rsidRPr="009D3D7E">
        <w:lastRenderedPageBreak/>
        <w:t xml:space="preserve">or refractory germ cell cancer: a study of the German Testicular Cancer Study Group. J Clin Oncol. 2004;22(1):108-14. </w:t>
      </w:r>
      <w:hyperlink r:id="rId114" w:history="1">
        <w:r w:rsidRPr="009D3D7E">
          <w:rPr>
            <w:rStyle w:val="Hyperlink"/>
          </w:rPr>
          <w:t>https://doi.org/10.1200/jco.2004.06.068</w:t>
        </w:r>
      </w:hyperlink>
      <w:r w:rsidRPr="009D3D7E">
        <w:t>.</w:t>
      </w:r>
    </w:p>
    <w:p w14:paraId="4FBB304B" w14:textId="41372DF0" w:rsidR="009D3D7E" w:rsidRPr="009D3D7E" w:rsidRDefault="009D3D7E" w:rsidP="009D3D7E">
      <w:pPr>
        <w:pStyle w:val="EndNoteBibliography"/>
        <w:spacing w:after="0"/>
      </w:pPr>
      <w:r w:rsidRPr="009D3D7E">
        <w:t xml:space="preserve">[108] Einhorn LH, Brames MJ, Juliar B, Williams SD. Phase II study of paclitaxel plus gemcitabine salvage chemotherapy for germ cell tumors after progression following high-dose chemotherapy with tandem transplant. J Clin Oncol. 2007;25(5):513-6. </w:t>
      </w:r>
      <w:hyperlink r:id="rId115" w:history="1">
        <w:r w:rsidRPr="009D3D7E">
          <w:rPr>
            <w:rStyle w:val="Hyperlink"/>
          </w:rPr>
          <w:t>https://doi.org/10.1200/jco.2006.07.7271</w:t>
        </w:r>
      </w:hyperlink>
      <w:r w:rsidRPr="009D3D7E">
        <w:t>.</w:t>
      </w:r>
    </w:p>
    <w:p w14:paraId="4C843F2F" w14:textId="3A85191B" w:rsidR="009D3D7E" w:rsidRPr="009D3D7E" w:rsidRDefault="009D3D7E" w:rsidP="009D3D7E">
      <w:pPr>
        <w:pStyle w:val="EndNoteBibliography"/>
      </w:pPr>
      <w:r w:rsidRPr="009D3D7E">
        <w:t xml:space="preserve">[109] Hinton S, Catalano P, Einhorn LH, Loehrer PJ, Sr., Kuzel T, Vaughn D, et al. Phase II study of paclitaxel plus gemcitabine in refractory germ cell tumors (E9897): a trial of the Eastern Cooperative Oncology Group. J Clin Oncol. 2002;20(7):1859-63. </w:t>
      </w:r>
      <w:hyperlink r:id="rId116" w:history="1">
        <w:r w:rsidRPr="009D3D7E">
          <w:rPr>
            <w:rStyle w:val="Hyperlink"/>
          </w:rPr>
          <w:t>https://doi.org/10.1200/jco.2002.07.158</w:t>
        </w:r>
      </w:hyperlink>
      <w:r w:rsidRPr="009D3D7E">
        <w:t>.</w:t>
      </w:r>
    </w:p>
    <w:p w14:paraId="7D747F2E" w14:textId="4299FA76" w:rsidR="00BE2140" w:rsidRPr="00BE2140" w:rsidRDefault="00F838F0" w:rsidP="000B182D">
      <w:r>
        <w:fldChar w:fldCharType="end"/>
      </w:r>
    </w:p>
    <w:sectPr w:rsidR="00BE2140" w:rsidRPr="00BE21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011E6D" w14:textId="77777777" w:rsidR="00115C28" w:rsidRDefault="00115C28" w:rsidP="00517B1F">
      <w:pPr>
        <w:spacing w:after="0" w:line="240" w:lineRule="auto"/>
      </w:pPr>
      <w:r>
        <w:separator/>
      </w:r>
    </w:p>
  </w:endnote>
  <w:endnote w:type="continuationSeparator" w:id="0">
    <w:p w14:paraId="3DA3C53F" w14:textId="77777777" w:rsidR="00115C28" w:rsidRDefault="00115C28" w:rsidP="00517B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AFEB0E" w14:textId="77777777" w:rsidR="00115C28" w:rsidRDefault="00115C28" w:rsidP="00517B1F">
      <w:pPr>
        <w:spacing w:after="0" w:line="240" w:lineRule="auto"/>
      </w:pPr>
      <w:r>
        <w:separator/>
      </w:r>
    </w:p>
  </w:footnote>
  <w:footnote w:type="continuationSeparator" w:id="0">
    <w:p w14:paraId="7356EC35" w14:textId="77777777" w:rsidR="00115C28" w:rsidRDefault="00115C28" w:rsidP="00517B1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Onc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e9fdfxty0frr2ewdtpp9dfarp02f50t5vvw&quot;&gt;EndNote Library&lt;record-ids&gt;&lt;item&gt;1&lt;/item&gt;&lt;item&gt;21&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3&lt;/item&gt;&lt;item&gt;64&lt;/item&gt;&lt;item&gt;65&lt;/item&gt;&lt;item&gt;66&lt;/item&gt;&lt;item&gt;67&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7&lt;/item&gt;&lt;item&gt;88&lt;/item&gt;&lt;item&gt;108&lt;/item&gt;&lt;item&gt;109&lt;/item&gt;&lt;item&gt;110&lt;/item&gt;&lt;item&gt;111&lt;/item&gt;&lt;item&gt;113&lt;/item&gt;&lt;item&gt;114&lt;/item&gt;&lt;item&gt;115&lt;/item&gt;&lt;item&gt;116&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6&lt;/item&gt;&lt;item&gt;177&lt;/item&gt;&lt;item&gt;180&lt;/item&gt;&lt;item&gt;181&lt;/item&gt;&lt;item&gt;185&lt;/item&gt;&lt;item&gt;188&lt;/item&gt;&lt;item&gt;189&lt;/item&gt;&lt;item&gt;190&lt;/item&gt;&lt;item&gt;191&lt;/item&gt;&lt;item&gt;192&lt;/item&gt;&lt;item&gt;198&lt;/item&gt;&lt;item&gt;200&lt;/item&gt;&lt;item&gt;201&lt;/item&gt;&lt;item&gt;203&lt;/item&gt;&lt;item&gt;204&lt;/item&gt;&lt;item&gt;213&lt;/item&gt;&lt;item&gt;214&lt;/item&gt;&lt;item&gt;215&lt;/item&gt;&lt;item&gt;216&lt;/item&gt;&lt;item&gt;218&lt;/item&gt;&lt;item&gt;219&lt;/item&gt;&lt;item&gt;220&lt;/item&gt;&lt;item&gt;221&lt;/item&gt;&lt;/record-ids&gt;&lt;/item&gt;&lt;/Libraries&gt;"/>
  </w:docVars>
  <w:rsids>
    <w:rsidRoot w:val="00ED3AF9"/>
    <w:rsid w:val="00000581"/>
    <w:rsid w:val="00000DD1"/>
    <w:rsid w:val="00001822"/>
    <w:rsid w:val="00002C23"/>
    <w:rsid w:val="00003016"/>
    <w:rsid w:val="0000344A"/>
    <w:rsid w:val="000036A8"/>
    <w:rsid w:val="000039BB"/>
    <w:rsid w:val="00003A3D"/>
    <w:rsid w:val="00004C58"/>
    <w:rsid w:val="000053DA"/>
    <w:rsid w:val="00005C7F"/>
    <w:rsid w:val="00006428"/>
    <w:rsid w:val="000076B5"/>
    <w:rsid w:val="00007E92"/>
    <w:rsid w:val="000119EA"/>
    <w:rsid w:val="00013822"/>
    <w:rsid w:val="0001427E"/>
    <w:rsid w:val="00014506"/>
    <w:rsid w:val="00017283"/>
    <w:rsid w:val="00020AD5"/>
    <w:rsid w:val="00021410"/>
    <w:rsid w:val="00022EB1"/>
    <w:rsid w:val="0002345B"/>
    <w:rsid w:val="000254E5"/>
    <w:rsid w:val="00027325"/>
    <w:rsid w:val="0003013B"/>
    <w:rsid w:val="00030F29"/>
    <w:rsid w:val="00031403"/>
    <w:rsid w:val="0003357D"/>
    <w:rsid w:val="00033659"/>
    <w:rsid w:val="000339B8"/>
    <w:rsid w:val="0003410F"/>
    <w:rsid w:val="00034981"/>
    <w:rsid w:val="00034BFB"/>
    <w:rsid w:val="00034CE8"/>
    <w:rsid w:val="00035F03"/>
    <w:rsid w:val="000360C3"/>
    <w:rsid w:val="00036996"/>
    <w:rsid w:val="000375A8"/>
    <w:rsid w:val="00040FCB"/>
    <w:rsid w:val="00041AB8"/>
    <w:rsid w:val="00042A6A"/>
    <w:rsid w:val="00042F1C"/>
    <w:rsid w:val="00043943"/>
    <w:rsid w:val="00043B65"/>
    <w:rsid w:val="00044805"/>
    <w:rsid w:val="0004543E"/>
    <w:rsid w:val="00045BA4"/>
    <w:rsid w:val="00045E46"/>
    <w:rsid w:val="00046404"/>
    <w:rsid w:val="00046618"/>
    <w:rsid w:val="00046997"/>
    <w:rsid w:val="00047C60"/>
    <w:rsid w:val="00050204"/>
    <w:rsid w:val="00050C2E"/>
    <w:rsid w:val="00051C16"/>
    <w:rsid w:val="0005272E"/>
    <w:rsid w:val="0005282A"/>
    <w:rsid w:val="00054186"/>
    <w:rsid w:val="000542F7"/>
    <w:rsid w:val="00054610"/>
    <w:rsid w:val="00055AC6"/>
    <w:rsid w:val="00055C69"/>
    <w:rsid w:val="00055F0F"/>
    <w:rsid w:val="000560DA"/>
    <w:rsid w:val="00056F87"/>
    <w:rsid w:val="00057A5F"/>
    <w:rsid w:val="00057A8D"/>
    <w:rsid w:val="0006037D"/>
    <w:rsid w:val="00062574"/>
    <w:rsid w:val="00065183"/>
    <w:rsid w:val="00065B21"/>
    <w:rsid w:val="000661DB"/>
    <w:rsid w:val="00066D9B"/>
    <w:rsid w:val="0007099B"/>
    <w:rsid w:val="00071352"/>
    <w:rsid w:val="000713A3"/>
    <w:rsid w:val="00071E2F"/>
    <w:rsid w:val="00073CBD"/>
    <w:rsid w:val="00077146"/>
    <w:rsid w:val="00077865"/>
    <w:rsid w:val="00080BD8"/>
    <w:rsid w:val="0008134E"/>
    <w:rsid w:val="00081BF9"/>
    <w:rsid w:val="0008273C"/>
    <w:rsid w:val="0008299C"/>
    <w:rsid w:val="00082AEB"/>
    <w:rsid w:val="0008374C"/>
    <w:rsid w:val="00086C88"/>
    <w:rsid w:val="00086DCC"/>
    <w:rsid w:val="00087C83"/>
    <w:rsid w:val="00087FCD"/>
    <w:rsid w:val="00090CA5"/>
    <w:rsid w:val="00090E1B"/>
    <w:rsid w:val="00091423"/>
    <w:rsid w:val="00091675"/>
    <w:rsid w:val="00092317"/>
    <w:rsid w:val="000923CC"/>
    <w:rsid w:val="00092DC5"/>
    <w:rsid w:val="00093B9E"/>
    <w:rsid w:val="000949F9"/>
    <w:rsid w:val="000953DD"/>
    <w:rsid w:val="00097187"/>
    <w:rsid w:val="00097ACB"/>
    <w:rsid w:val="00097FCB"/>
    <w:rsid w:val="000A0401"/>
    <w:rsid w:val="000A2BA9"/>
    <w:rsid w:val="000A2FA2"/>
    <w:rsid w:val="000A490E"/>
    <w:rsid w:val="000A5F86"/>
    <w:rsid w:val="000A6AD4"/>
    <w:rsid w:val="000A7324"/>
    <w:rsid w:val="000A7A54"/>
    <w:rsid w:val="000A7F5E"/>
    <w:rsid w:val="000B0AD6"/>
    <w:rsid w:val="000B0D2F"/>
    <w:rsid w:val="000B182D"/>
    <w:rsid w:val="000B3488"/>
    <w:rsid w:val="000B3566"/>
    <w:rsid w:val="000B3DB2"/>
    <w:rsid w:val="000B3EC0"/>
    <w:rsid w:val="000B4491"/>
    <w:rsid w:val="000B501A"/>
    <w:rsid w:val="000B56C6"/>
    <w:rsid w:val="000B6458"/>
    <w:rsid w:val="000B6580"/>
    <w:rsid w:val="000B65D3"/>
    <w:rsid w:val="000B6C90"/>
    <w:rsid w:val="000C0258"/>
    <w:rsid w:val="000C086C"/>
    <w:rsid w:val="000C13D7"/>
    <w:rsid w:val="000C2400"/>
    <w:rsid w:val="000C3698"/>
    <w:rsid w:val="000C391C"/>
    <w:rsid w:val="000C3BD0"/>
    <w:rsid w:val="000C529C"/>
    <w:rsid w:val="000C655F"/>
    <w:rsid w:val="000C7CD5"/>
    <w:rsid w:val="000C7F79"/>
    <w:rsid w:val="000D164B"/>
    <w:rsid w:val="000D262F"/>
    <w:rsid w:val="000D3178"/>
    <w:rsid w:val="000D49E6"/>
    <w:rsid w:val="000D4A05"/>
    <w:rsid w:val="000D4B9C"/>
    <w:rsid w:val="000D7885"/>
    <w:rsid w:val="000D7CAC"/>
    <w:rsid w:val="000D7E0F"/>
    <w:rsid w:val="000E0380"/>
    <w:rsid w:val="000E0DCC"/>
    <w:rsid w:val="000E1F5E"/>
    <w:rsid w:val="000E29E0"/>
    <w:rsid w:val="000E2B2E"/>
    <w:rsid w:val="000E2D22"/>
    <w:rsid w:val="000E3C5D"/>
    <w:rsid w:val="000E4185"/>
    <w:rsid w:val="000E4AE0"/>
    <w:rsid w:val="000E5EFA"/>
    <w:rsid w:val="000F0F64"/>
    <w:rsid w:val="000F10EF"/>
    <w:rsid w:val="000F14A7"/>
    <w:rsid w:val="000F1BCC"/>
    <w:rsid w:val="000F2753"/>
    <w:rsid w:val="000F458F"/>
    <w:rsid w:val="000F472F"/>
    <w:rsid w:val="000F4C83"/>
    <w:rsid w:val="000F4EDF"/>
    <w:rsid w:val="000F4F6F"/>
    <w:rsid w:val="000F66E5"/>
    <w:rsid w:val="000F6A73"/>
    <w:rsid w:val="000F715A"/>
    <w:rsid w:val="000F7BDF"/>
    <w:rsid w:val="00100FDD"/>
    <w:rsid w:val="00102BDF"/>
    <w:rsid w:val="00103A0E"/>
    <w:rsid w:val="00104085"/>
    <w:rsid w:val="001042F9"/>
    <w:rsid w:val="00104F16"/>
    <w:rsid w:val="001051DA"/>
    <w:rsid w:val="0010669C"/>
    <w:rsid w:val="00107876"/>
    <w:rsid w:val="00110278"/>
    <w:rsid w:val="00110A48"/>
    <w:rsid w:val="00112C9F"/>
    <w:rsid w:val="001137A3"/>
    <w:rsid w:val="001159AF"/>
    <w:rsid w:val="00115C28"/>
    <w:rsid w:val="00115DED"/>
    <w:rsid w:val="00115F3A"/>
    <w:rsid w:val="001160AA"/>
    <w:rsid w:val="0012030B"/>
    <w:rsid w:val="00121476"/>
    <w:rsid w:val="00121992"/>
    <w:rsid w:val="001222F9"/>
    <w:rsid w:val="0012246D"/>
    <w:rsid w:val="0012317D"/>
    <w:rsid w:val="001242A5"/>
    <w:rsid w:val="00124671"/>
    <w:rsid w:val="001306B9"/>
    <w:rsid w:val="00132262"/>
    <w:rsid w:val="00132A0E"/>
    <w:rsid w:val="0013367B"/>
    <w:rsid w:val="00133A9C"/>
    <w:rsid w:val="00133EA8"/>
    <w:rsid w:val="00134086"/>
    <w:rsid w:val="0013595C"/>
    <w:rsid w:val="00136F65"/>
    <w:rsid w:val="00137186"/>
    <w:rsid w:val="001403A3"/>
    <w:rsid w:val="001425FF"/>
    <w:rsid w:val="00142A8A"/>
    <w:rsid w:val="00144208"/>
    <w:rsid w:val="0014457D"/>
    <w:rsid w:val="00144CF7"/>
    <w:rsid w:val="00145460"/>
    <w:rsid w:val="00145BC1"/>
    <w:rsid w:val="00146AAF"/>
    <w:rsid w:val="0014756D"/>
    <w:rsid w:val="001503F4"/>
    <w:rsid w:val="0015138B"/>
    <w:rsid w:val="00151553"/>
    <w:rsid w:val="001518A0"/>
    <w:rsid w:val="00152029"/>
    <w:rsid w:val="00152A2D"/>
    <w:rsid w:val="00152F59"/>
    <w:rsid w:val="0015386F"/>
    <w:rsid w:val="001541D5"/>
    <w:rsid w:val="0015449B"/>
    <w:rsid w:val="00154DC0"/>
    <w:rsid w:val="0015525B"/>
    <w:rsid w:val="00157130"/>
    <w:rsid w:val="0015783E"/>
    <w:rsid w:val="00157A1E"/>
    <w:rsid w:val="00157E18"/>
    <w:rsid w:val="00160454"/>
    <w:rsid w:val="00161174"/>
    <w:rsid w:val="00161719"/>
    <w:rsid w:val="001617B9"/>
    <w:rsid w:val="0016183F"/>
    <w:rsid w:val="00161CC0"/>
    <w:rsid w:val="00162FCD"/>
    <w:rsid w:val="00162FEA"/>
    <w:rsid w:val="001640DC"/>
    <w:rsid w:val="00164501"/>
    <w:rsid w:val="00164DE1"/>
    <w:rsid w:val="00164E8F"/>
    <w:rsid w:val="001658AB"/>
    <w:rsid w:val="00166761"/>
    <w:rsid w:val="0016721D"/>
    <w:rsid w:val="0017052B"/>
    <w:rsid w:val="00171DF3"/>
    <w:rsid w:val="00172144"/>
    <w:rsid w:val="001737B0"/>
    <w:rsid w:val="00174735"/>
    <w:rsid w:val="0017477E"/>
    <w:rsid w:val="00174CE1"/>
    <w:rsid w:val="00174E0C"/>
    <w:rsid w:val="00176340"/>
    <w:rsid w:val="0017642D"/>
    <w:rsid w:val="001764D3"/>
    <w:rsid w:val="001809E5"/>
    <w:rsid w:val="00182E21"/>
    <w:rsid w:val="00183146"/>
    <w:rsid w:val="001833D6"/>
    <w:rsid w:val="00184001"/>
    <w:rsid w:val="00186641"/>
    <w:rsid w:val="00187044"/>
    <w:rsid w:val="00187499"/>
    <w:rsid w:val="00192A1B"/>
    <w:rsid w:val="001939C9"/>
    <w:rsid w:val="0019412C"/>
    <w:rsid w:val="00194747"/>
    <w:rsid w:val="001952C7"/>
    <w:rsid w:val="0019582E"/>
    <w:rsid w:val="0019692F"/>
    <w:rsid w:val="00197824"/>
    <w:rsid w:val="001A025A"/>
    <w:rsid w:val="001A0ED1"/>
    <w:rsid w:val="001A12DE"/>
    <w:rsid w:val="001A2D88"/>
    <w:rsid w:val="001A4750"/>
    <w:rsid w:val="001A61E5"/>
    <w:rsid w:val="001A7F9D"/>
    <w:rsid w:val="001B1B14"/>
    <w:rsid w:val="001B2C70"/>
    <w:rsid w:val="001B3909"/>
    <w:rsid w:val="001B4930"/>
    <w:rsid w:val="001B5691"/>
    <w:rsid w:val="001B752B"/>
    <w:rsid w:val="001B75BA"/>
    <w:rsid w:val="001B78E6"/>
    <w:rsid w:val="001B7EDE"/>
    <w:rsid w:val="001C0882"/>
    <w:rsid w:val="001C08ED"/>
    <w:rsid w:val="001C151C"/>
    <w:rsid w:val="001C1939"/>
    <w:rsid w:val="001C2DBE"/>
    <w:rsid w:val="001C3B9D"/>
    <w:rsid w:val="001C432D"/>
    <w:rsid w:val="001C62D4"/>
    <w:rsid w:val="001C6474"/>
    <w:rsid w:val="001C7E91"/>
    <w:rsid w:val="001D02B5"/>
    <w:rsid w:val="001D12F0"/>
    <w:rsid w:val="001D3312"/>
    <w:rsid w:val="001D383D"/>
    <w:rsid w:val="001D4585"/>
    <w:rsid w:val="001D5AFB"/>
    <w:rsid w:val="001D5C0F"/>
    <w:rsid w:val="001D5E70"/>
    <w:rsid w:val="001D6079"/>
    <w:rsid w:val="001D63B7"/>
    <w:rsid w:val="001D66DF"/>
    <w:rsid w:val="001D6ECA"/>
    <w:rsid w:val="001D7A6A"/>
    <w:rsid w:val="001D7C33"/>
    <w:rsid w:val="001E079A"/>
    <w:rsid w:val="001E0A89"/>
    <w:rsid w:val="001E0C7D"/>
    <w:rsid w:val="001E0D49"/>
    <w:rsid w:val="001E2480"/>
    <w:rsid w:val="001E24EE"/>
    <w:rsid w:val="001E322F"/>
    <w:rsid w:val="001E3E40"/>
    <w:rsid w:val="001E4035"/>
    <w:rsid w:val="001E4D28"/>
    <w:rsid w:val="001E63E0"/>
    <w:rsid w:val="001E7FDE"/>
    <w:rsid w:val="001F040D"/>
    <w:rsid w:val="001F1195"/>
    <w:rsid w:val="001F2314"/>
    <w:rsid w:val="001F2C02"/>
    <w:rsid w:val="001F2C67"/>
    <w:rsid w:val="001F2E16"/>
    <w:rsid w:val="001F3060"/>
    <w:rsid w:val="002017D1"/>
    <w:rsid w:val="00202107"/>
    <w:rsid w:val="00203513"/>
    <w:rsid w:val="00203E0B"/>
    <w:rsid w:val="0020456B"/>
    <w:rsid w:val="00207E60"/>
    <w:rsid w:val="00207FBE"/>
    <w:rsid w:val="002105C9"/>
    <w:rsid w:val="0021146B"/>
    <w:rsid w:val="00211F66"/>
    <w:rsid w:val="002121B3"/>
    <w:rsid w:val="00213A3E"/>
    <w:rsid w:val="00214A8F"/>
    <w:rsid w:val="00215299"/>
    <w:rsid w:val="00217D75"/>
    <w:rsid w:val="0022078D"/>
    <w:rsid w:val="002207EE"/>
    <w:rsid w:val="00220EB6"/>
    <w:rsid w:val="002217D7"/>
    <w:rsid w:val="002217DB"/>
    <w:rsid w:val="0022380C"/>
    <w:rsid w:val="002241F1"/>
    <w:rsid w:val="002251F7"/>
    <w:rsid w:val="00225D03"/>
    <w:rsid w:val="00226941"/>
    <w:rsid w:val="00226DD9"/>
    <w:rsid w:val="00230D7C"/>
    <w:rsid w:val="00231492"/>
    <w:rsid w:val="0023167B"/>
    <w:rsid w:val="00231DF3"/>
    <w:rsid w:val="0023220D"/>
    <w:rsid w:val="0023355D"/>
    <w:rsid w:val="00234230"/>
    <w:rsid w:val="00234A57"/>
    <w:rsid w:val="00234CBB"/>
    <w:rsid w:val="00234FF3"/>
    <w:rsid w:val="002366B2"/>
    <w:rsid w:val="002379BC"/>
    <w:rsid w:val="00240B89"/>
    <w:rsid w:val="00240E91"/>
    <w:rsid w:val="0024158E"/>
    <w:rsid w:val="00241605"/>
    <w:rsid w:val="002420F3"/>
    <w:rsid w:val="00242A4D"/>
    <w:rsid w:val="00242B4A"/>
    <w:rsid w:val="0024428A"/>
    <w:rsid w:val="00244711"/>
    <w:rsid w:val="00250F9B"/>
    <w:rsid w:val="00250FC8"/>
    <w:rsid w:val="002510B8"/>
    <w:rsid w:val="00251390"/>
    <w:rsid w:val="002523D0"/>
    <w:rsid w:val="00252B73"/>
    <w:rsid w:val="00253537"/>
    <w:rsid w:val="0025367E"/>
    <w:rsid w:val="00253A5A"/>
    <w:rsid w:val="002540C7"/>
    <w:rsid w:val="0025460A"/>
    <w:rsid w:val="0025543C"/>
    <w:rsid w:val="002559A9"/>
    <w:rsid w:val="00260094"/>
    <w:rsid w:val="0026042A"/>
    <w:rsid w:val="00260605"/>
    <w:rsid w:val="0026092C"/>
    <w:rsid w:val="002609DD"/>
    <w:rsid w:val="00261255"/>
    <w:rsid w:val="00263081"/>
    <w:rsid w:val="0026362A"/>
    <w:rsid w:val="00263671"/>
    <w:rsid w:val="00263A88"/>
    <w:rsid w:val="0026444C"/>
    <w:rsid w:val="0026514D"/>
    <w:rsid w:val="00266DED"/>
    <w:rsid w:val="0027024E"/>
    <w:rsid w:val="00270A4A"/>
    <w:rsid w:val="00271B7C"/>
    <w:rsid w:val="00271FD7"/>
    <w:rsid w:val="00272263"/>
    <w:rsid w:val="00272274"/>
    <w:rsid w:val="002727CC"/>
    <w:rsid w:val="00272C43"/>
    <w:rsid w:val="00272EB5"/>
    <w:rsid w:val="002734ED"/>
    <w:rsid w:val="002738F3"/>
    <w:rsid w:val="00273B9C"/>
    <w:rsid w:val="002752B2"/>
    <w:rsid w:val="00275347"/>
    <w:rsid w:val="002761DB"/>
    <w:rsid w:val="002769D5"/>
    <w:rsid w:val="00276E71"/>
    <w:rsid w:val="002775F0"/>
    <w:rsid w:val="00277912"/>
    <w:rsid w:val="002808DE"/>
    <w:rsid w:val="00281BDE"/>
    <w:rsid w:val="00281E83"/>
    <w:rsid w:val="0028266D"/>
    <w:rsid w:val="00282BBC"/>
    <w:rsid w:val="0028375F"/>
    <w:rsid w:val="00284CC4"/>
    <w:rsid w:val="00284D67"/>
    <w:rsid w:val="002856A3"/>
    <w:rsid w:val="00286CB9"/>
    <w:rsid w:val="00287791"/>
    <w:rsid w:val="002902C6"/>
    <w:rsid w:val="00290C8A"/>
    <w:rsid w:val="002910FC"/>
    <w:rsid w:val="0029149D"/>
    <w:rsid w:val="002961E0"/>
    <w:rsid w:val="002965AA"/>
    <w:rsid w:val="00296B6D"/>
    <w:rsid w:val="002974E9"/>
    <w:rsid w:val="00297C17"/>
    <w:rsid w:val="002A040C"/>
    <w:rsid w:val="002A0576"/>
    <w:rsid w:val="002A1D07"/>
    <w:rsid w:val="002A279A"/>
    <w:rsid w:val="002A3906"/>
    <w:rsid w:val="002A682A"/>
    <w:rsid w:val="002A68D0"/>
    <w:rsid w:val="002B02C9"/>
    <w:rsid w:val="002B0659"/>
    <w:rsid w:val="002B1A2F"/>
    <w:rsid w:val="002B2649"/>
    <w:rsid w:val="002B27FD"/>
    <w:rsid w:val="002B2DF7"/>
    <w:rsid w:val="002B3E52"/>
    <w:rsid w:val="002B49CF"/>
    <w:rsid w:val="002B5368"/>
    <w:rsid w:val="002B5475"/>
    <w:rsid w:val="002B68BC"/>
    <w:rsid w:val="002B68E1"/>
    <w:rsid w:val="002C07A0"/>
    <w:rsid w:val="002C25DE"/>
    <w:rsid w:val="002C2778"/>
    <w:rsid w:val="002C4588"/>
    <w:rsid w:val="002C499B"/>
    <w:rsid w:val="002C57FC"/>
    <w:rsid w:val="002C64E3"/>
    <w:rsid w:val="002C789C"/>
    <w:rsid w:val="002C78A5"/>
    <w:rsid w:val="002C7FC4"/>
    <w:rsid w:val="002C7FD6"/>
    <w:rsid w:val="002D09BB"/>
    <w:rsid w:val="002D0C5E"/>
    <w:rsid w:val="002D2DC1"/>
    <w:rsid w:val="002D3100"/>
    <w:rsid w:val="002D4465"/>
    <w:rsid w:val="002D59D9"/>
    <w:rsid w:val="002D5ACE"/>
    <w:rsid w:val="002D61C5"/>
    <w:rsid w:val="002D6241"/>
    <w:rsid w:val="002D6823"/>
    <w:rsid w:val="002E06CA"/>
    <w:rsid w:val="002E0944"/>
    <w:rsid w:val="002E1896"/>
    <w:rsid w:val="002E1EC7"/>
    <w:rsid w:val="002E2455"/>
    <w:rsid w:val="002E266D"/>
    <w:rsid w:val="002E329D"/>
    <w:rsid w:val="002E33B8"/>
    <w:rsid w:val="002E3715"/>
    <w:rsid w:val="002E3758"/>
    <w:rsid w:val="002E5C65"/>
    <w:rsid w:val="002E636F"/>
    <w:rsid w:val="002E6942"/>
    <w:rsid w:val="002E765D"/>
    <w:rsid w:val="002E7671"/>
    <w:rsid w:val="002E7ACE"/>
    <w:rsid w:val="002E7D78"/>
    <w:rsid w:val="002F11B9"/>
    <w:rsid w:val="002F3D1E"/>
    <w:rsid w:val="002F470E"/>
    <w:rsid w:val="002F474F"/>
    <w:rsid w:val="002F49E9"/>
    <w:rsid w:val="002F62E7"/>
    <w:rsid w:val="002F6F45"/>
    <w:rsid w:val="00300F60"/>
    <w:rsid w:val="00301BC2"/>
    <w:rsid w:val="00302B42"/>
    <w:rsid w:val="00302BCD"/>
    <w:rsid w:val="003031E6"/>
    <w:rsid w:val="003044FC"/>
    <w:rsid w:val="00305E6D"/>
    <w:rsid w:val="0030637E"/>
    <w:rsid w:val="003064E9"/>
    <w:rsid w:val="0030778B"/>
    <w:rsid w:val="0031129D"/>
    <w:rsid w:val="00312C3E"/>
    <w:rsid w:val="00312E31"/>
    <w:rsid w:val="00314018"/>
    <w:rsid w:val="00315622"/>
    <w:rsid w:val="00316763"/>
    <w:rsid w:val="0032211E"/>
    <w:rsid w:val="0032270C"/>
    <w:rsid w:val="00322A17"/>
    <w:rsid w:val="00322CC2"/>
    <w:rsid w:val="003230F2"/>
    <w:rsid w:val="003232F2"/>
    <w:rsid w:val="0032592C"/>
    <w:rsid w:val="00325EFC"/>
    <w:rsid w:val="003267F3"/>
    <w:rsid w:val="00326EA7"/>
    <w:rsid w:val="0032712E"/>
    <w:rsid w:val="00327189"/>
    <w:rsid w:val="00327196"/>
    <w:rsid w:val="0032748C"/>
    <w:rsid w:val="00327AB2"/>
    <w:rsid w:val="00327B3C"/>
    <w:rsid w:val="003300B7"/>
    <w:rsid w:val="003304D0"/>
    <w:rsid w:val="00330A4F"/>
    <w:rsid w:val="00330AFD"/>
    <w:rsid w:val="00330CCC"/>
    <w:rsid w:val="00330FB4"/>
    <w:rsid w:val="003325BA"/>
    <w:rsid w:val="003327C8"/>
    <w:rsid w:val="00332A5E"/>
    <w:rsid w:val="00333D41"/>
    <w:rsid w:val="0033473C"/>
    <w:rsid w:val="00335507"/>
    <w:rsid w:val="00335E3B"/>
    <w:rsid w:val="00336670"/>
    <w:rsid w:val="00337536"/>
    <w:rsid w:val="00337A31"/>
    <w:rsid w:val="0034191E"/>
    <w:rsid w:val="00343745"/>
    <w:rsid w:val="003446AA"/>
    <w:rsid w:val="00347437"/>
    <w:rsid w:val="00351F1F"/>
    <w:rsid w:val="00353735"/>
    <w:rsid w:val="003556EC"/>
    <w:rsid w:val="003562BB"/>
    <w:rsid w:val="00356512"/>
    <w:rsid w:val="00356C2B"/>
    <w:rsid w:val="00356D58"/>
    <w:rsid w:val="003572A3"/>
    <w:rsid w:val="0035776E"/>
    <w:rsid w:val="00360968"/>
    <w:rsid w:val="00360AF1"/>
    <w:rsid w:val="00360CBB"/>
    <w:rsid w:val="00361823"/>
    <w:rsid w:val="00362DD0"/>
    <w:rsid w:val="0036302E"/>
    <w:rsid w:val="003673E3"/>
    <w:rsid w:val="00367EB4"/>
    <w:rsid w:val="00367F24"/>
    <w:rsid w:val="003701FB"/>
    <w:rsid w:val="00370B50"/>
    <w:rsid w:val="003719C4"/>
    <w:rsid w:val="00371E54"/>
    <w:rsid w:val="00372191"/>
    <w:rsid w:val="0037254A"/>
    <w:rsid w:val="003731AA"/>
    <w:rsid w:val="00373B1A"/>
    <w:rsid w:val="003743FF"/>
    <w:rsid w:val="00375848"/>
    <w:rsid w:val="00375C3C"/>
    <w:rsid w:val="00376E2C"/>
    <w:rsid w:val="00376FAB"/>
    <w:rsid w:val="0037754C"/>
    <w:rsid w:val="00377A8F"/>
    <w:rsid w:val="003801B4"/>
    <w:rsid w:val="00380593"/>
    <w:rsid w:val="00380939"/>
    <w:rsid w:val="003809CF"/>
    <w:rsid w:val="00380EDF"/>
    <w:rsid w:val="003817E1"/>
    <w:rsid w:val="00381C86"/>
    <w:rsid w:val="003829C5"/>
    <w:rsid w:val="00383488"/>
    <w:rsid w:val="003840EC"/>
    <w:rsid w:val="00384549"/>
    <w:rsid w:val="00385B00"/>
    <w:rsid w:val="0039094E"/>
    <w:rsid w:val="00390C42"/>
    <w:rsid w:val="00390DF7"/>
    <w:rsid w:val="003911F1"/>
    <w:rsid w:val="003916C1"/>
    <w:rsid w:val="003917F8"/>
    <w:rsid w:val="00392E9B"/>
    <w:rsid w:val="00392FD0"/>
    <w:rsid w:val="003935F4"/>
    <w:rsid w:val="0039363F"/>
    <w:rsid w:val="00393A0C"/>
    <w:rsid w:val="0039455A"/>
    <w:rsid w:val="003955B2"/>
    <w:rsid w:val="003956B6"/>
    <w:rsid w:val="00395781"/>
    <w:rsid w:val="00395B5B"/>
    <w:rsid w:val="003977C1"/>
    <w:rsid w:val="00397860"/>
    <w:rsid w:val="003A063D"/>
    <w:rsid w:val="003A1217"/>
    <w:rsid w:val="003A193D"/>
    <w:rsid w:val="003A29D9"/>
    <w:rsid w:val="003A2BB7"/>
    <w:rsid w:val="003A3EFA"/>
    <w:rsid w:val="003A5667"/>
    <w:rsid w:val="003A5C04"/>
    <w:rsid w:val="003A5C82"/>
    <w:rsid w:val="003A6D05"/>
    <w:rsid w:val="003A749F"/>
    <w:rsid w:val="003A7656"/>
    <w:rsid w:val="003A7EC6"/>
    <w:rsid w:val="003B01EE"/>
    <w:rsid w:val="003B0543"/>
    <w:rsid w:val="003B1DC0"/>
    <w:rsid w:val="003B276F"/>
    <w:rsid w:val="003B2997"/>
    <w:rsid w:val="003B3119"/>
    <w:rsid w:val="003B347F"/>
    <w:rsid w:val="003B3864"/>
    <w:rsid w:val="003B3907"/>
    <w:rsid w:val="003B424F"/>
    <w:rsid w:val="003B4386"/>
    <w:rsid w:val="003B48C4"/>
    <w:rsid w:val="003B520C"/>
    <w:rsid w:val="003B58AC"/>
    <w:rsid w:val="003B58EA"/>
    <w:rsid w:val="003B5E61"/>
    <w:rsid w:val="003B7D97"/>
    <w:rsid w:val="003C003E"/>
    <w:rsid w:val="003C0C77"/>
    <w:rsid w:val="003C115B"/>
    <w:rsid w:val="003C1CD0"/>
    <w:rsid w:val="003C31C4"/>
    <w:rsid w:val="003C34A2"/>
    <w:rsid w:val="003C46CF"/>
    <w:rsid w:val="003C4A22"/>
    <w:rsid w:val="003C4C57"/>
    <w:rsid w:val="003C61C6"/>
    <w:rsid w:val="003C6836"/>
    <w:rsid w:val="003C74B7"/>
    <w:rsid w:val="003D0E5F"/>
    <w:rsid w:val="003D14EE"/>
    <w:rsid w:val="003D27BD"/>
    <w:rsid w:val="003D2DCF"/>
    <w:rsid w:val="003D2F84"/>
    <w:rsid w:val="003D3FF5"/>
    <w:rsid w:val="003D41FD"/>
    <w:rsid w:val="003D55BE"/>
    <w:rsid w:val="003D7545"/>
    <w:rsid w:val="003E0B15"/>
    <w:rsid w:val="003E12CB"/>
    <w:rsid w:val="003E3404"/>
    <w:rsid w:val="003E4129"/>
    <w:rsid w:val="003E46F3"/>
    <w:rsid w:val="003E4B2A"/>
    <w:rsid w:val="003E5144"/>
    <w:rsid w:val="003E5D8F"/>
    <w:rsid w:val="003E636B"/>
    <w:rsid w:val="003E7E8E"/>
    <w:rsid w:val="003F3DBA"/>
    <w:rsid w:val="003F5586"/>
    <w:rsid w:val="003F771A"/>
    <w:rsid w:val="004003EA"/>
    <w:rsid w:val="004005E7"/>
    <w:rsid w:val="00400B41"/>
    <w:rsid w:val="004017DF"/>
    <w:rsid w:val="00402063"/>
    <w:rsid w:val="00402605"/>
    <w:rsid w:val="00403BD7"/>
    <w:rsid w:val="004049BE"/>
    <w:rsid w:val="00405286"/>
    <w:rsid w:val="00406FC0"/>
    <w:rsid w:val="0040738B"/>
    <w:rsid w:val="00407544"/>
    <w:rsid w:val="0040769A"/>
    <w:rsid w:val="00410FA5"/>
    <w:rsid w:val="00411D05"/>
    <w:rsid w:val="00412A9A"/>
    <w:rsid w:val="00412B9C"/>
    <w:rsid w:val="00413FCE"/>
    <w:rsid w:val="00414F54"/>
    <w:rsid w:val="00415232"/>
    <w:rsid w:val="004152D9"/>
    <w:rsid w:val="00416840"/>
    <w:rsid w:val="00416CF6"/>
    <w:rsid w:val="0041751F"/>
    <w:rsid w:val="00417BBA"/>
    <w:rsid w:val="0042020B"/>
    <w:rsid w:val="00420A10"/>
    <w:rsid w:val="00421B22"/>
    <w:rsid w:val="0042204E"/>
    <w:rsid w:val="00422196"/>
    <w:rsid w:val="004229E6"/>
    <w:rsid w:val="00422D14"/>
    <w:rsid w:val="00422D5E"/>
    <w:rsid w:val="00423341"/>
    <w:rsid w:val="00424AE3"/>
    <w:rsid w:val="00424E80"/>
    <w:rsid w:val="0042511B"/>
    <w:rsid w:val="004251E4"/>
    <w:rsid w:val="0042687E"/>
    <w:rsid w:val="00426961"/>
    <w:rsid w:val="004279F2"/>
    <w:rsid w:val="00427D39"/>
    <w:rsid w:val="00430533"/>
    <w:rsid w:val="00430C3A"/>
    <w:rsid w:val="004310A6"/>
    <w:rsid w:val="00431335"/>
    <w:rsid w:val="00432791"/>
    <w:rsid w:val="00433926"/>
    <w:rsid w:val="0043470E"/>
    <w:rsid w:val="004364D9"/>
    <w:rsid w:val="0043750F"/>
    <w:rsid w:val="00437628"/>
    <w:rsid w:val="00437EFF"/>
    <w:rsid w:val="004424F6"/>
    <w:rsid w:val="004466E7"/>
    <w:rsid w:val="00446C08"/>
    <w:rsid w:val="00446DD7"/>
    <w:rsid w:val="00447193"/>
    <w:rsid w:val="004471D8"/>
    <w:rsid w:val="004476E6"/>
    <w:rsid w:val="00447C90"/>
    <w:rsid w:val="00450343"/>
    <w:rsid w:val="004508D0"/>
    <w:rsid w:val="00451119"/>
    <w:rsid w:val="00452623"/>
    <w:rsid w:val="00452761"/>
    <w:rsid w:val="00452A35"/>
    <w:rsid w:val="004546E3"/>
    <w:rsid w:val="00456088"/>
    <w:rsid w:val="0045651C"/>
    <w:rsid w:val="00456D74"/>
    <w:rsid w:val="00457409"/>
    <w:rsid w:val="00457C3D"/>
    <w:rsid w:val="00460F2E"/>
    <w:rsid w:val="004611D2"/>
    <w:rsid w:val="00461B5C"/>
    <w:rsid w:val="00461B88"/>
    <w:rsid w:val="00461C7B"/>
    <w:rsid w:val="00464819"/>
    <w:rsid w:val="004650CB"/>
    <w:rsid w:val="0046519E"/>
    <w:rsid w:val="00465693"/>
    <w:rsid w:val="00465E16"/>
    <w:rsid w:val="0046634A"/>
    <w:rsid w:val="00467409"/>
    <w:rsid w:val="00467A3D"/>
    <w:rsid w:val="00467B87"/>
    <w:rsid w:val="00467ED7"/>
    <w:rsid w:val="00470481"/>
    <w:rsid w:val="0047190F"/>
    <w:rsid w:val="00472F91"/>
    <w:rsid w:val="00473B7A"/>
    <w:rsid w:val="004753F5"/>
    <w:rsid w:val="004761FC"/>
    <w:rsid w:val="00477C96"/>
    <w:rsid w:val="00477CE3"/>
    <w:rsid w:val="004802B8"/>
    <w:rsid w:val="00483286"/>
    <w:rsid w:val="00484401"/>
    <w:rsid w:val="004855F0"/>
    <w:rsid w:val="00485942"/>
    <w:rsid w:val="00485E2C"/>
    <w:rsid w:val="004867BF"/>
    <w:rsid w:val="00486B51"/>
    <w:rsid w:val="00486D15"/>
    <w:rsid w:val="00486EB3"/>
    <w:rsid w:val="00487707"/>
    <w:rsid w:val="0049097C"/>
    <w:rsid w:val="004914CA"/>
    <w:rsid w:val="004917E5"/>
    <w:rsid w:val="00492582"/>
    <w:rsid w:val="00492A79"/>
    <w:rsid w:val="0049313F"/>
    <w:rsid w:val="00493E3E"/>
    <w:rsid w:val="00493FBA"/>
    <w:rsid w:val="004962AD"/>
    <w:rsid w:val="00496474"/>
    <w:rsid w:val="00496ADB"/>
    <w:rsid w:val="004A0109"/>
    <w:rsid w:val="004A03A9"/>
    <w:rsid w:val="004A2C54"/>
    <w:rsid w:val="004A2F34"/>
    <w:rsid w:val="004A4B2F"/>
    <w:rsid w:val="004A5936"/>
    <w:rsid w:val="004A64EB"/>
    <w:rsid w:val="004A7C86"/>
    <w:rsid w:val="004A7CC1"/>
    <w:rsid w:val="004A7E77"/>
    <w:rsid w:val="004B0AEA"/>
    <w:rsid w:val="004B26C5"/>
    <w:rsid w:val="004B2FA3"/>
    <w:rsid w:val="004B433B"/>
    <w:rsid w:val="004B4EDE"/>
    <w:rsid w:val="004B64AE"/>
    <w:rsid w:val="004B71CD"/>
    <w:rsid w:val="004B7AB6"/>
    <w:rsid w:val="004B7EDE"/>
    <w:rsid w:val="004C07BA"/>
    <w:rsid w:val="004C1F2D"/>
    <w:rsid w:val="004C205E"/>
    <w:rsid w:val="004C218D"/>
    <w:rsid w:val="004C3990"/>
    <w:rsid w:val="004C3E2E"/>
    <w:rsid w:val="004C4B63"/>
    <w:rsid w:val="004C4BF0"/>
    <w:rsid w:val="004C4E97"/>
    <w:rsid w:val="004C53E2"/>
    <w:rsid w:val="004C54B8"/>
    <w:rsid w:val="004C5BE1"/>
    <w:rsid w:val="004C661A"/>
    <w:rsid w:val="004C6E51"/>
    <w:rsid w:val="004C757C"/>
    <w:rsid w:val="004C7903"/>
    <w:rsid w:val="004D00FA"/>
    <w:rsid w:val="004D1E3F"/>
    <w:rsid w:val="004D222A"/>
    <w:rsid w:val="004D330B"/>
    <w:rsid w:val="004D39E2"/>
    <w:rsid w:val="004D3DE5"/>
    <w:rsid w:val="004D445F"/>
    <w:rsid w:val="004D492E"/>
    <w:rsid w:val="004D4E35"/>
    <w:rsid w:val="004D5498"/>
    <w:rsid w:val="004D7160"/>
    <w:rsid w:val="004D72BD"/>
    <w:rsid w:val="004D7708"/>
    <w:rsid w:val="004E017D"/>
    <w:rsid w:val="004E1997"/>
    <w:rsid w:val="004E470E"/>
    <w:rsid w:val="004E6341"/>
    <w:rsid w:val="004E6E14"/>
    <w:rsid w:val="004E75BE"/>
    <w:rsid w:val="004E7F8E"/>
    <w:rsid w:val="004F0B95"/>
    <w:rsid w:val="004F312D"/>
    <w:rsid w:val="004F32FC"/>
    <w:rsid w:val="004F3C58"/>
    <w:rsid w:val="004F4BE9"/>
    <w:rsid w:val="004F4DA5"/>
    <w:rsid w:val="004F6047"/>
    <w:rsid w:val="004F6F11"/>
    <w:rsid w:val="004F7104"/>
    <w:rsid w:val="00501DA0"/>
    <w:rsid w:val="00501E89"/>
    <w:rsid w:val="00504C67"/>
    <w:rsid w:val="005056EC"/>
    <w:rsid w:val="00506705"/>
    <w:rsid w:val="0050750A"/>
    <w:rsid w:val="00507C1F"/>
    <w:rsid w:val="005104F0"/>
    <w:rsid w:val="00510889"/>
    <w:rsid w:val="00512B13"/>
    <w:rsid w:val="00512D38"/>
    <w:rsid w:val="0051351D"/>
    <w:rsid w:val="0051360B"/>
    <w:rsid w:val="00515267"/>
    <w:rsid w:val="00515D35"/>
    <w:rsid w:val="005163D0"/>
    <w:rsid w:val="00516710"/>
    <w:rsid w:val="0051708D"/>
    <w:rsid w:val="005171F2"/>
    <w:rsid w:val="00517317"/>
    <w:rsid w:val="00517B1F"/>
    <w:rsid w:val="00520DBD"/>
    <w:rsid w:val="00521179"/>
    <w:rsid w:val="00523123"/>
    <w:rsid w:val="005242D1"/>
    <w:rsid w:val="005248C4"/>
    <w:rsid w:val="00524F9C"/>
    <w:rsid w:val="00525757"/>
    <w:rsid w:val="00525913"/>
    <w:rsid w:val="00525919"/>
    <w:rsid w:val="00527B4E"/>
    <w:rsid w:val="005304A1"/>
    <w:rsid w:val="0053057E"/>
    <w:rsid w:val="00530741"/>
    <w:rsid w:val="00530EA3"/>
    <w:rsid w:val="00530F72"/>
    <w:rsid w:val="00532642"/>
    <w:rsid w:val="005330E9"/>
    <w:rsid w:val="00534668"/>
    <w:rsid w:val="0053503D"/>
    <w:rsid w:val="00535300"/>
    <w:rsid w:val="0053681E"/>
    <w:rsid w:val="0054018C"/>
    <w:rsid w:val="0054088A"/>
    <w:rsid w:val="005416D6"/>
    <w:rsid w:val="00541996"/>
    <w:rsid w:val="00541E90"/>
    <w:rsid w:val="00543317"/>
    <w:rsid w:val="005439C6"/>
    <w:rsid w:val="005445DC"/>
    <w:rsid w:val="0054477C"/>
    <w:rsid w:val="00544836"/>
    <w:rsid w:val="0054757B"/>
    <w:rsid w:val="005504F6"/>
    <w:rsid w:val="005519F1"/>
    <w:rsid w:val="00553310"/>
    <w:rsid w:val="00553499"/>
    <w:rsid w:val="005557DE"/>
    <w:rsid w:val="00555D12"/>
    <w:rsid w:val="00555D2E"/>
    <w:rsid w:val="00555F7B"/>
    <w:rsid w:val="00556330"/>
    <w:rsid w:val="00556753"/>
    <w:rsid w:val="005568FD"/>
    <w:rsid w:val="0055705F"/>
    <w:rsid w:val="00557A03"/>
    <w:rsid w:val="00557C27"/>
    <w:rsid w:val="00560511"/>
    <w:rsid w:val="005605FD"/>
    <w:rsid w:val="0056130A"/>
    <w:rsid w:val="00561F9D"/>
    <w:rsid w:val="00562139"/>
    <w:rsid w:val="00562B53"/>
    <w:rsid w:val="00564239"/>
    <w:rsid w:val="005664D8"/>
    <w:rsid w:val="00566ADF"/>
    <w:rsid w:val="0056700A"/>
    <w:rsid w:val="005675E7"/>
    <w:rsid w:val="00567E08"/>
    <w:rsid w:val="00571672"/>
    <w:rsid w:val="00571C7E"/>
    <w:rsid w:val="00571CA9"/>
    <w:rsid w:val="005724FE"/>
    <w:rsid w:val="0057254B"/>
    <w:rsid w:val="00572C48"/>
    <w:rsid w:val="00573F7B"/>
    <w:rsid w:val="00574768"/>
    <w:rsid w:val="0057628C"/>
    <w:rsid w:val="00577078"/>
    <w:rsid w:val="005770E2"/>
    <w:rsid w:val="00577BFD"/>
    <w:rsid w:val="005807AD"/>
    <w:rsid w:val="00580A3A"/>
    <w:rsid w:val="00580AAE"/>
    <w:rsid w:val="00581C35"/>
    <w:rsid w:val="00581EB8"/>
    <w:rsid w:val="00582040"/>
    <w:rsid w:val="00582949"/>
    <w:rsid w:val="00582A22"/>
    <w:rsid w:val="0058391B"/>
    <w:rsid w:val="005840CE"/>
    <w:rsid w:val="00584925"/>
    <w:rsid w:val="00585BBF"/>
    <w:rsid w:val="005860AD"/>
    <w:rsid w:val="0058680E"/>
    <w:rsid w:val="00586A9A"/>
    <w:rsid w:val="00587AF0"/>
    <w:rsid w:val="0059120A"/>
    <w:rsid w:val="00591282"/>
    <w:rsid w:val="00591326"/>
    <w:rsid w:val="00591999"/>
    <w:rsid w:val="00591AA7"/>
    <w:rsid w:val="00591D4D"/>
    <w:rsid w:val="00592E29"/>
    <w:rsid w:val="0059317B"/>
    <w:rsid w:val="00594895"/>
    <w:rsid w:val="0059494F"/>
    <w:rsid w:val="005951E5"/>
    <w:rsid w:val="00596A03"/>
    <w:rsid w:val="0059767D"/>
    <w:rsid w:val="005A0104"/>
    <w:rsid w:val="005A01E7"/>
    <w:rsid w:val="005A15CF"/>
    <w:rsid w:val="005A15E1"/>
    <w:rsid w:val="005A2A77"/>
    <w:rsid w:val="005A2C46"/>
    <w:rsid w:val="005A2CA8"/>
    <w:rsid w:val="005A384F"/>
    <w:rsid w:val="005A3C77"/>
    <w:rsid w:val="005A51EA"/>
    <w:rsid w:val="005A53AA"/>
    <w:rsid w:val="005A6330"/>
    <w:rsid w:val="005A699C"/>
    <w:rsid w:val="005A6AB9"/>
    <w:rsid w:val="005A7CD1"/>
    <w:rsid w:val="005B0F0D"/>
    <w:rsid w:val="005B236F"/>
    <w:rsid w:val="005B281A"/>
    <w:rsid w:val="005B398F"/>
    <w:rsid w:val="005B40E1"/>
    <w:rsid w:val="005B72F0"/>
    <w:rsid w:val="005C1DFB"/>
    <w:rsid w:val="005C396C"/>
    <w:rsid w:val="005C417C"/>
    <w:rsid w:val="005C5AAC"/>
    <w:rsid w:val="005C720D"/>
    <w:rsid w:val="005D019F"/>
    <w:rsid w:val="005D0791"/>
    <w:rsid w:val="005D0BF0"/>
    <w:rsid w:val="005D1447"/>
    <w:rsid w:val="005D1DCC"/>
    <w:rsid w:val="005D2942"/>
    <w:rsid w:val="005D2DF6"/>
    <w:rsid w:val="005D33A5"/>
    <w:rsid w:val="005D38FA"/>
    <w:rsid w:val="005D4F1F"/>
    <w:rsid w:val="005D661E"/>
    <w:rsid w:val="005D71F5"/>
    <w:rsid w:val="005D7A53"/>
    <w:rsid w:val="005E0620"/>
    <w:rsid w:val="005E20AB"/>
    <w:rsid w:val="005E2376"/>
    <w:rsid w:val="005E2479"/>
    <w:rsid w:val="005E27C9"/>
    <w:rsid w:val="005E3E4F"/>
    <w:rsid w:val="005E61FB"/>
    <w:rsid w:val="005E6913"/>
    <w:rsid w:val="005F1E7A"/>
    <w:rsid w:val="005F2DFD"/>
    <w:rsid w:val="005F3287"/>
    <w:rsid w:val="005F3C58"/>
    <w:rsid w:val="005F40EC"/>
    <w:rsid w:val="005F4BBA"/>
    <w:rsid w:val="005F6EA0"/>
    <w:rsid w:val="005F6FFB"/>
    <w:rsid w:val="005F7D4B"/>
    <w:rsid w:val="005F7EA9"/>
    <w:rsid w:val="006016F9"/>
    <w:rsid w:val="00602D2C"/>
    <w:rsid w:val="00603499"/>
    <w:rsid w:val="00603E5C"/>
    <w:rsid w:val="00603F67"/>
    <w:rsid w:val="006047DA"/>
    <w:rsid w:val="00604F4C"/>
    <w:rsid w:val="00605BEF"/>
    <w:rsid w:val="006062B0"/>
    <w:rsid w:val="00607952"/>
    <w:rsid w:val="00607B53"/>
    <w:rsid w:val="00607DBB"/>
    <w:rsid w:val="0061081C"/>
    <w:rsid w:val="00610ABE"/>
    <w:rsid w:val="00611F03"/>
    <w:rsid w:val="0061383E"/>
    <w:rsid w:val="00613B67"/>
    <w:rsid w:val="0061406F"/>
    <w:rsid w:val="00620497"/>
    <w:rsid w:val="006205F8"/>
    <w:rsid w:val="0062295C"/>
    <w:rsid w:val="006238F4"/>
    <w:rsid w:val="006243E7"/>
    <w:rsid w:val="00625B10"/>
    <w:rsid w:val="00625BFE"/>
    <w:rsid w:val="00627CB6"/>
    <w:rsid w:val="00631644"/>
    <w:rsid w:val="00631704"/>
    <w:rsid w:val="00632BD2"/>
    <w:rsid w:val="0063466E"/>
    <w:rsid w:val="00634756"/>
    <w:rsid w:val="00634786"/>
    <w:rsid w:val="00634C55"/>
    <w:rsid w:val="00635350"/>
    <w:rsid w:val="00635EAA"/>
    <w:rsid w:val="00635F49"/>
    <w:rsid w:val="00636011"/>
    <w:rsid w:val="006365F9"/>
    <w:rsid w:val="00636D35"/>
    <w:rsid w:val="006373D7"/>
    <w:rsid w:val="00637685"/>
    <w:rsid w:val="00637A01"/>
    <w:rsid w:val="00637BC2"/>
    <w:rsid w:val="006401C0"/>
    <w:rsid w:val="00640E0D"/>
    <w:rsid w:val="00640FF9"/>
    <w:rsid w:val="00641A2B"/>
    <w:rsid w:val="0064268F"/>
    <w:rsid w:val="006441B9"/>
    <w:rsid w:val="006441ED"/>
    <w:rsid w:val="006456CE"/>
    <w:rsid w:val="00645AB9"/>
    <w:rsid w:val="00645E80"/>
    <w:rsid w:val="0064779E"/>
    <w:rsid w:val="00647DE5"/>
    <w:rsid w:val="006502C2"/>
    <w:rsid w:val="0065137C"/>
    <w:rsid w:val="00651F56"/>
    <w:rsid w:val="006525C1"/>
    <w:rsid w:val="00652996"/>
    <w:rsid w:val="00653DB9"/>
    <w:rsid w:val="00654C75"/>
    <w:rsid w:val="00655DD2"/>
    <w:rsid w:val="00656CBF"/>
    <w:rsid w:val="00657961"/>
    <w:rsid w:val="0066024A"/>
    <w:rsid w:val="00661542"/>
    <w:rsid w:val="006622B6"/>
    <w:rsid w:val="006628BF"/>
    <w:rsid w:val="00662E28"/>
    <w:rsid w:val="00663E11"/>
    <w:rsid w:val="00666500"/>
    <w:rsid w:val="00670914"/>
    <w:rsid w:val="00670D5D"/>
    <w:rsid w:val="00671859"/>
    <w:rsid w:val="00672575"/>
    <w:rsid w:val="00673143"/>
    <w:rsid w:val="00673936"/>
    <w:rsid w:val="00674F7A"/>
    <w:rsid w:val="00676135"/>
    <w:rsid w:val="00676322"/>
    <w:rsid w:val="00676787"/>
    <w:rsid w:val="00676F1B"/>
    <w:rsid w:val="00677CAE"/>
    <w:rsid w:val="006822DA"/>
    <w:rsid w:val="00682E18"/>
    <w:rsid w:val="00682F3C"/>
    <w:rsid w:val="00684429"/>
    <w:rsid w:val="00684F35"/>
    <w:rsid w:val="006850E4"/>
    <w:rsid w:val="00685141"/>
    <w:rsid w:val="006856DA"/>
    <w:rsid w:val="0068570E"/>
    <w:rsid w:val="00685BAD"/>
    <w:rsid w:val="00686368"/>
    <w:rsid w:val="006879C8"/>
    <w:rsid w:val="00687D1F"/>
    <w:rsid w:val="00687DEC"/>
    <w:rsid w:val="006901D7"/>
    <w:rsid w:val="006924BD"/>
    <w:rsid w:val="006939ED"/>
    <w:rsid w:val="00695B50"/>
    <w:rsid w:val="00695E34"/>
    <w:rsid w:val="0069618A"/>
    <w:rsid w:val="006A2B76"/>
    <w:rsid w:val="006A363A"/>
    <w:rsid w:val="006A464B"/>
    <w:rsid w:val="006A5AAA"/>
    <w:rsid w:val="006A6F66"/>
    <w:rsid w:val="006A70DD"/>
    <w:rsid w:val="006A71F6"/>
    <w:rsid w:val="006A78FC"/>
    <w:rsid w:val="006B29BE"/>
    <w:rsid w:val="006B311A"/>
    <w:rsid w:val="006B313D"/>
    <w:rsid w:val="006B442A"/>
    <w:rsid w:val="006B44B5"/>
    <w:rsid w:val="006B5519"/>
    <w:rsid w:val="006B69F7"/>
    <w:rsid w:val="006C0022"/>
    <w:rsid w:val="006C137D"/>
    <w:rsid w:val="006C1AB3"/>
    <w:rsid w:val="006C1CB6"/>
    <w:rsid w:val="006C3071"/>
    <w:rsid w:val="006C344F"/>
    <w:rsid w:val="006C39B7"/>
    <w:rsid w:val="006C48F1"/>
    <w:rsid w:val="006C4C63"/>
    <w:rsid w:val="006C544F"/>
    <w:rsid w:val="006C5562"/>
    <w:rsid w:val="006C6269"/>
    <w:rsid w:val="006C7352"/>
    <w:rsid w:val="006C7941"/>
    <w:rsid w:val="006C7A00"/>
    <w:rsid w:val="006D02B5"/>
    <w:rsid w:val="006D08FB"/>
    <w:rsid w:val="006D207D"/>
    <w:rsid w:val="006D227A"/>
    <w:rsid w:val="006D3D58"/>
    <w:rsid w:val="006D413D"/>
    <w:rsid w:val="006D5847"/>
    <w:rsid w:val="006D5889"/>
    <w:rsid w:val="006D6985"/>
    <w:rsid w:val="006D72F7"/>
    <w:rsid w:val="006D7CCD"/>
    <w:rsid w:val="006E105D"/>
    <w:rsid w:val="006E1344"/>
    <w:rsid w:val="006E16A5"/>
    <w:rsid w:val="006E21AA"/>
    <w:rsid w:val="006E3E71"/>
    <w:rsid w:val="006E4269"/>
    <w:rsid w:val="006E50D6"/>
    <w:rsid w:val="006E64EB"/>
    <w:rsid w:val="006E719A"/>
    <w:rsid w:val="006F0760"/>
    <w:rsid w:val="006F28FE"/>
    <w:rsid w:val="006F38D3"/>
    <w:rsid w:val="006F561F"/>
    <w:rsid w:val="006F6145"/>
    <w:rsid w:val="006F6D96"/>
    <w:rsid w:val="00700441"/>
    <w:rsid w:val="007010C4"/>
    <w:rsid w:val="0070138F"/>
    <w:rsid w:val="00702ED7"/>
    <w:rsid w:val="00706091"/>
    <w:rsid w:val="00706195"/>
    <w:rsid w:val="00706DB3"/>
    <w:rsid w:val="007070A3"/>
    <w:rsid w:val="00707A15"/>
    <w:rsid w:val="00710528"/>
    <w:rsid w:val="00710FA8"/>
    <w:rsid w:val="00710FBB"/>
    <w:rsid w:val="00711A64"/>
    <w:rsid w:val="00712081"/>
    <w:rsid w:val="007123F1"/>
    <w:rsid w:val="007124F0"/>
    <w:rsid w:val="007126B6"/>
    <w:rsid w:val="007135CF"/>
    <w:rsid w:val="00713DD2"/>
    <w:rsid w:val="00716807"/>
    <w:rsid w:val="00716F74"/>
    <w:rsid w:val="00716F9A"/>
    <w:rsid w:val="00717B78"/>
    <w:rsid w:val="00717E30"/>
    <w:rsid w:val="0072103B"/>
    <w:rsid w:val="00721159"/>
    <w:rsid w:val="0072197E"/>
    <w:rsid w:val="00721DED"/>
    <w:rsid w:val="00723381"/>
    <w:rsid w:val="00725F1D"/>
    <w:rsid w:val="00727990"/>
    <w:rsid w:val="00730E0E"/>
    <w:rsid w:val="0073334A"/>
    <w:rsid w:val="00733B07"/>
    <w:rsid w:val="007341D7"/>
    <w:rsid w:val="00734563"/>
    <w:rsid w:val="00735133"/>
    <w:rsid w:val="007366CD"/>
    <w:rsid w:val="007376FC"/>
    <w:rsid w:val="00740E0A"/>
    <w:rsid w:val="00741419"/>
    <w:rsid w:val="0074150F"/>
    <w:rsid w:val="00743C02"/>
    <w:rsid w:val="00744871"/>
    <w:rsid w:val="0074493B"/>
    <w:rsid w:val="0074550D"/>
    <w:rsid w:val="007456C6"/>
    <w:rsid w:val="007456CA"/>
    <w:rsid w:val="007468A5"/>
    <w:rsid w:val="00746F3D"/>
    <w:rsid w:val="007475F9"/>
    <w:rsid w:val="007507F7"/>
    <w:rsid w:val="00751573"/>
    <w:rsid w:val="00752003"/>
    <w:rsid w:val="00753C34"/>
    <w:rsid w:val="0075439B"/>
    <w:rsid w:val="00754CFD"/>
    <w:rsid w:val="00755691"/>
    <w:rsid w:val="0075721E"/>
    <w:rsid w:val="0075724F"/>
    <w:rsid w:val="00757856"/>
    <w:rsid w:val="007607F3"/>
    <w:rsid w:val="0076308A"/>
    <w:rsid w:val="007632A1"/>
    <w:rsid w:val="00765808"/>
    <w:rsid w:val="0076591E"/>
    <w:rsid w:val="007666E0"/>
    <w:rsid w:val="00766798"/>
    <w:rsid w:val="0076780A"/>
    <w:rsid w:val="007703DA"/>
    <w:rsid w:val="00770B98"/>
    <w:rsid w:val="00770F33"/>
    <w:rsid w:val="00772BBC"/>
    <w:rsid w:val="00774031"/>
    <w:rsid w:val="007751CB"/>
    <w:rsid w:val="00776203"/>
    <w:rsid w:val="007762BA"/>
    <w:rsid w:val="00776EEC"/>
    <w:rsid w:val="00777357"/>
    <w:rsid w:val="00780A60"/>
    <w:rsid w:val="00780AAF"/>
    <w:rsid w:val="00780AE6"/>
    <w:rsid w:val="0078384B"/>
    <w:rsid w:val="00784013"/>
    <w:rsid w:val="00787D39"/>
    <w:rsid w:val="007908A5"/>
    <w:rsid w:val="00790EA0"/>
    <w:rsid w:val="0079165B"/>
    <w:rsid w:val="00791B68"/>
    <w:rsid w:val="00792721"/>
    <w:rsid w:val="00794075"/>
    <w:rsid w:val="00794B30"/>
    <w:rsid w:val="00796437"/>
    <w:rsid w:val="00796498"/>
    <w:rsid w:val="007A04B9"/>
    <w:rsid w:val="007A17A8"/>
    <w:rsid w:val="007A1AD5"/>
    <w:rsid w:val="007A276B"/>
    <w:rsid w:val="007A2E75"/>
    <w:rsid w:val="007A31AD"/>
    <w:rsid w:val="007A32C8"/>
    <w:rsid w:val="007A34F8"/>
    <w:rsid w:val="007A40A4"/>
    <w:rsid w:val="007A5708"/>
    <w:rsid w:val="007A5E77"/>
    <w:rsid w:val="007A5EBC"/>
    <w:rsid w:val="007A65EF"/>
    <w:rsid w:val="007A78F7"/>
    <w:rsid w:val="007A7ABA"/>
    <w:rsid w:val="007B01E9"/>
    <w:rsid w:val="007B0B93"/>
    <w:rsid w:val="007B0CC8"/>
    <w:rsid w:val="007B1047"/>
    <w:rsid w:val="007B1061"/>
    <w:rsid w:val="007B110C"/>
    <w:rsid w:val="007B1160"/>
    <w:rsid w:val="007B20E8"/>
    <w:rsid w:val="007B2ADC"/>
    <w:rsid w:val="007B313C"/>
    <w:rsid w:val="007B31D4"/>
    <w:rsid w:val="007B3AFD"/>
    <w:rsid w:val="007B4395"/>
    <w:rsid w:val="007B4797"/>
    <w:rsid w:val="007B49F8"/>
    <w:rsid w:val="007B4E69"/>
    <w:rsid w:val="007B5868"/>
    <w:rsid w:val="007B5B97"/>
    <w:rsid w:val="007B5C7E"/>
    <w:rsid w:val="007B64FB"/>
    <w:rsid w:val="007B7327"/>
    <w:rsid w:val="007B7740"/>
    <w:rsid w:val="007B77F2"/>
    <w:rsid w:val="007C128D"/>
    <w:rsid w:val="007C1B6D"/>
    <w:rsid w:val="007C1F86"/>
    <w:rsid w:val="007C271B"/>
    <w:rsid w:val="007C3E76"/>
    <w:rsid w:val="007C5146"/>
    <w:rsid w:val="007C51EB"/>
    <w:rsid w:val="007C65D4"/>
    <w:rsid w:val="007C6A65"/>
    <w:rsid w:val="007C75F1"/>
    <w:rsid w:val="007D07F8"/>
    <w:rsid w:val="007D09A3"/>
    <w:rsid w:val="007D15C4"/>
    <w:rsid w:val="007D2315"/>
    <w:rsid w:val="007D24C4"/>
    <w:rsid w:val="007D3F74"/>
    <w:rsid w:val="007D49F9"/>
    <w:rsid w:val="007D60B6"/>
    <w:rsid w:val="007D6B76"/>
    <w:rsid w:val="007D703E"/>
    <w:rsid w:val="007D739A"/>
    <w:rsid w:val="007D7AAF"/>
    <w:rsid w:val="007D7E57"/>
    <w:rsid w:val="007E0116"/>
    <w:rsid w:val="007E13F1"/>
    <w:rsid w:val="007E3DC3"/>
    <w:rsid w:val="007E4090"/>
    <w:rsid w:val="007E4BA1"/>
    <w:rsid w:val="007E4F46"/>
    <w:rsid w:val="007E61C8"/>
    <w:rsid w:val="007E7038"/>
    <w:rsid w:val="007F118C"/>
    <w:rsid w:val="007F1F6C"/>
    <w:rsid w:val="007F2165"/>
    <w:rsid w:val="007F317F"/>
    <w:rsid w:val="007F36AD"/>
    <w:rsid w:val="007F388F"/>
    <w:rsid w:val="007F3CE6"/>
    <w:rsid w:val="007F729E"/>
    <w:rsid w:val="007F7613"/>
    <w:rsid w:val="00800F1C"/>
    <w:rsid w:val="00801C2F"/>
    <w:rsid w:val="00801CD7"/>
    <w:rsid w:val="008020D8"/>
    <w:rsid w:val="0080213B"/>
    <w:rsid w:val="00805412"/>
    <w:rsid w:val="0080563F"/>
    <w:rsid w:val="0080662C"/>
    <w:rsid w:val="00806D39"/>
    <w:rsid w:val="0081004A"/>
    <w:rsid w:val="00810625"/>
    <w:rsid w:val="00810B19"/>
    <w:rsid w:val="00811266"/>
    <w:rsid w:val="00811E19"/>
    <w:rsid w:val="00812299"/>
    <w:rsid w:val="00812F17"/>
    <w:rsid w:val="0081309E"/>
    <w:rsid w:val="00814A89"/>
    <w:rsid w:val="008163D0"/>
    <w:rsid w:val="00817103"/>
    <w:rsid w:val="00817B4D"/>
    <w:rsid w:val="00817D17"/>
    <w:rsid w:val="0082164A"/>
    <w:rsid w:val="00822081"/>
    <w:rsid w:val="00825C80"/>
    <w:rsid w:val="00826B2C"/>
    <w:rsid w:val="00826DB2"/>
    <w:rsid w:val="0082720B"/>
    <w:rsid w:val="008309B3"/>
    <w:rsid w:val="00831102"/>
    <w:rsid w:val="0083200E"/>
    <w:rsid w:val="0083237C"/>
    <w:rsid w:val="008325E5"/>
    <w:rsid w:val="00832644"/>
    <w:rsid w:val="00832FC2"/>
    <w:rsid w:val="00834516"/>
    <w:rsid w:val="00834AE9"/>
    <w:rsid w:val="00835B13"/>
    <w:rsid w:val="00837B00"/>
    <w:rsid w:val="0084399A"/>
    <w:rsid w:val="00843AD8"/>
    <w:rsid w:val="00844284"/>
    <w:rsid w:val="00844E66"/>
    <w:rsid w:val="00845787"/>
    <w:rsid w:val="008459A3"/>
    <w:rsid w:val="00846120"/>
    <w:rsid w:val="0084635D"/>
    <w:rsid w:val="00851117"/>
    <w:rsid w:val="00852399"/>
    <w:rsid w:val="00853CF1"/>
    <w:rsid w:val="00854EC2"/>
    <w:rsid w:val="00855127"/>
    <w:rsid w:val="008566A2"/>
    <w:rsid w:val="00856E7A"/>
    <w:rsid w:val="00857010"/>
    <w:rsid w:val="008570FE"/>
    <w:rsid w:val="0085724F"/>
    <w:rsid w:val="00860000"/>
    <w:rsid w:val="0086027C"/>
    <w:rsid w:val="00861681"/>
    <w:rsid w:val="00864602"/>
    <w:rsid w:val="00864856"/>
    <w:rsid w:val="00865940"/>
    <w:rsid w:val="00865C2D"/>
    <w:rsid w:val="0087066D"/>
    <w:rsid w:val="00870FB8"/>
    <w:rsid w:val="00871376"/>
    <w:rsid w:val="008723DD"/>
    <w:rsid w:val="00873B4C"/>
    <w:rsid w:val="00873F95"/>
    <w:rsid w:val="00874531"/>
    <w:rsid w:val="00874822"/>
    <w:rsid w:val="00874F7D"/>
    <w:rsid w:val="00876B1A"/>
    <w:rsid w:val="00876CA9"/>
    <w:rsid w:val="00880FDB"/>
    <w:rsid w:val="00881AB8"/>
    <w:rsid w:val="00881EF7"/>
    <w:rsid w:val="00882C15"/>
    <w:rsid w:val="00884B79"/>
    <w:rsid w:val="0088525E"/>
    <w:rsid w:val="0088564A"/>
    <w:rsid w:val="00885DAB"/>
    <w:rsid w:val="008867C1"/>
    <w:rsid w:val="00886A13"/>
    <w:rsid w:val="0088740C"/>
    <w:rsid w:val="00890C7A"/>
    <w:rsid w:val="00891178"/>
    <w:rsid w:val="00892533"/>
    <w:rsid w:val="00892E93"/>
    <w:rsid w:val="00893268"/>
    <w:rsid w:val="00894053"/>
    <w:rsid w:val="0089448A"/>
    <w:rsid w:val="00894A95"/>
    <w:rsid w:val="00894C63"/>
    <w:rsid w:val="00894E2B"/>
    <w:rsid w:val="0089565F"/>
    <w:rsid w:val="00896D51"/>
    <w:rsid w:val="00896F19"/>
    <w:rsid w:val="00896FC2"/>
    <w:rsid w:val="008976B1"/>
    <w:rsid w:val="008A0673"/>
    <w:rsid w:val="008A15F6"/>
    <w:rsid w:val="008A1C55"/>
    <w:rsid w:val="008A1DF2"/>
    <w:rsid w:val="008A3135"/>
    <w:rsid w:val="008A341F"/>
    <w:rsid w:val="008A45A0"/>
    <w:rsid w:val="008A6A55"/>
    <w:rsid w:val="008A6AE2"/>
    <w:rsid w:val="008A6C0B"/>
    <w:rsid w:val="008A6CEE"/>
    <w:rsid w:val="008A6D94"/>
    <w:rsid w:val="008A70B3"/>
    <w:rsid w:val="008B16B8"/>
    <w:rsid w:val="008B1AF7"/>
    <w:rsid w:val="008B2CC5"/>
    <w:rsid w:val="008B3019"/>
    <w:rsid w:val="008B3D01"/>
    <w:rsid w:val="008B45C7"/>
    <w:rsid w:val="008B5495"/>
    <w:rsid w:val="008B66DB"/>
    <w:rsid w:val="008B721B"/>
    <w:rsid w:val="008B7AA4"/>
    <w:rsid w:val="008C0A05"/>
    <w:rsid w:val="008C135A"/>
    <w:rsid w:val="008C322B"/>
    <w:rsid w:val="008C39CD"/>
    <w:rsid w:val="008C3BB1"/>
    <w:rsid w:val="008C418B"/>
    <w:rsid w:val="008C4196"/>
    <w:rsid w:val="008C41FD"/>
    <w:rsid w:val="008C453D"/>
    <w:rsid w:val="008C4FCB"/>
    <w:rsid w:val="008C6547"/>
    <w:rsid w:val="008C6F77"/>
    <w:rsid w:val="008D0792"/>
    <w:rsid w:val="008D1CF4"/>
    <w:rsid w:val="008D1D8A"/>
    <w:rsid w:val="008D241B"/>
    <w:rsid w:val="008D4268"/>
    <w:rsid w:val="008D4868"/>
    <w:rsid w:val="008D4B7C"/>
    <w:rsid w:val="008D5582"/>
    <w:rsid w:val="008D55C3"/>
    <w:rsid w:val="008D5FE5"/>
    <w:rsid w:val="008D69F0"/>
    <w:rsid w:val="008D6B3D"/>
    <w:rsid w:val="008D7201"/>
    <w:rsid w:val="008D7E74"/>
    <w:rsid w:val="008E0E6F"/>
    <w:rsid w:val="008E1364"/>
    <w:rsid w:val="008E1F87"/>
    <w:rsid w:val="008E2FC5"/>
    <w:rsid w:val="008E3039"/>
    <w:rsid w:val="008E3062"/>
    <w:rsid w:val="008E4EFC"/>
    <w:rsid w:val="008E52D7"/>
    <w:rsid w:val="008E600D"/>
    <w:rsid w:val="008E6764"/>
    <w:rsid w:val="008F0B3D"/>
    <w:rsid w:val="008F0E4A"/>
    <w:rsid w:val="008F286E"/>
    <w:rsid w:val="008F31DA"/>
    <w:rsid w:val="008F371E"/>
    <w:rsid w:val="008F392F"/>
    <w:rsid w:val="008F54D3"/>
    <w:rsid w:val="008F5829"/>
    <w:rsid w:val="008F6640"/>
    <w:rsid w:val="008F67B0"/>
    <w:rsid w:val="008F6C8F"/>
    <w:rsid w:val="008F7A13"/>
    <w:rsid w:val="00900248"/>
    <w:rsid w:val="00900D01"/>
    <w:rsid w:val="009021FE"/>
    <w:rsid w:val="00903745"/>
    <w:rsid w:val="00904514"/>
    <w:rsid w:val="009053D4"/>
    <w:rsid w:val="00905A89"/>
    <w:rsid w:val="00906E68"/>
    <w:rsid w:val="00907101"/>
    <w:rsid w:val="00907433"/>
    <w:rsid w:val="009076A7"/>
    <w:rsid w:val="00910125"/>
    <w:rsid w:val="00911F77"/>
    <w:rsid w:val="00911FE6"/>
    <w:rsid w:val="00912AB7"/>
    <w:rsid w:val="00912CA3"/>
    <w:rsid w:val="00913CD9"/>
    <w:rsid w:val="00914683"/>
    <w:rsid w:val="009151F4"/>
    <w:rsid w:val="00917140"/>
    <w:rsid w:val="009231C6"/>
    <w:rsid w:val="009252AC"/>
    <w:rsid w:val="009258A6"/>
    <w:rsid w:val="009258AE"/>
    <w:rsid w:val="00925C81"/>
    <w:rsid w:val="00926E8A"/>
    <w:rsid w:val="00930F90"/>
    <w:rsid w:val="009312F0"/>
    <w:rsid w:val="00931E0F"/>
    <w:rsid w:val="00933255"/>
    <w:rsid w:val="00933337"/>
    <w:rsid w:val="0093414F"/>
    <w:rsid w:val="0093486C"/>
    <w:rsid w:val="00936381"/>
    <w:rsid w:val="0093680E"/>
    <w:rsid w:val="00941EA4"/>
    <w:rsid w:val="0094213C"/>
    <w:rsid w:val="00942C61"/>
    <w:rsid w:val="00943233"/>
    <w:rsid w:val="0094355C"/>
    <w:rsid w:val="00945ABD"/>
    <w:rsid w:val="00945FD0"/>
    <w:rsid w:val="009466D8"/>
    <w:rsid w:val="00947300"/>
    <w:rsid w:val="00947FBC"/>
    <w:rsid w:val="00950272"/>
    <w:rsid w:val="00950DA1"/>
    <w:rsid w:val="00952CEE"/>
    <w:rsid w:val="00954696"/>
    <w:rsid w:val="00954CCD"/>
    <w:rsid w:val="00956035"/>
    <w:rsid w:val="00956F99"/>
    <w:rsid w:val="009577FC"/>
    <w:rsid w:val="00960512"/>
    <w:rsid w:val="009606F1"/>
    <w:rsid w:val="00961127"/>
    <w:rsid w:val="00961F01"/>
    <w:rsid w:val="00963365"/>
    <w:rsid w:val="009648DF"/>
    <w:rsid w:val="00964C28"/>
    <w:rsid w:val="009654B5"/>
    <w:rsid w:val="00965DDA"/>
    <w:rsid w:val="00965F83"/>
    <w:rsid w:val="00966413"/>
    <w:rsid w:val="00966E12"/>
    <w:rsid w:val="00966EE3"/>
    <w:rsid w:val="00966EFF"/>
    <w:rsid w:val="009672C2"/>
    <w:rsid w:val="009675CF"/>
    <w:rsid w:val="00967EA6"/>
    <w:rsid w:val="00971C9C"/>
    <w:rsid w:val="009720CF"/>
    <w:rsid w:val="00972CB9"/>
    <w:rsid w:val="00974418"/>
    <w:rsid w:val="009766E4"/>
    <w:rsid w:val="0097786A"/>
    <w:rsid w:val="0098077D"/>
    <w:rsid w:val="009819D9"/>
    <w:rsid w:val="00982157"/>
    <w:rsid w:val="00982B3F"/>
    <w:rsid w:val="00983EF5"/>
    <w:rsid w:val="00984101"/>
    <w:rsid w:val="00984411"/>
    <w:rsid w:val="00984DC4"/>
    <w:rsid w:val="00987CAB"/>
    <w:rsid w:val="00990721"/>
    <w:rsid w:val="00990810"/>
    <w:rsid w:val="00990BDF"/>
    <w:rsid w:val="00990EB1"/>
    <w:rsid w:val="009916C2"/>
    <w:rsid w:val="00991F42"/>
    <w:rsid w:val="00992469"/>
    <w:rsid w:val="009936C7"/>
    <w:rsid w:val="009936E2"/>
    <w:rsid w:val="009944AB"/>
    <w:rsid w:val="0099451F"/>
    <w:rsid w:val="009945FA"/>
    <w:rsid w:val="00996D96"/>
    <w:rsid w:val="00997713"/>
    <w:rsid w:val="00997A1E"/>
    <w:rsid w:val="009A005A"/>
    <w:rsid w:val="009A0077"/>
    <w:rsid w:val="009A2011"/>
    <w:rsid w:val="009A2AFF"/>
    <w:rsid w:val="009A37B4"/>
    <w:rsid w:val="009A44E3"/>
    <w:rsid w:val="009A458C"/>
    <w:rsid w:val="009A466F"/>
    <w:rsid w:val="009A46BE"/>
    <w:rsid w:val="009A53E8"/>
    <w:rsid w:val="009A6805"/>
    <w:rsid w:val="009B1760"/>
    <w:rsid w:val="009B2850"/>
    <w:rsid w:val="009B2FB7"/>
    <w:rsid w:val="009B3119"/>
    <w:rsid w:val="009B4773"/>
    <w:rsid w:val="009C098C"/>
    <w:rsid w:val="009C1EFA"/>
    <w:rsid w:val="009C3064"/>
    <w:rsid w:val="009C3B9B"/>
    <w:rsid w:val="009C4482"/>
    <w:rsid w:val="009C49A1"/>
    <w:rsid w:val="009C49EB"/>
    <w:rsid w:val="009C4F0F"/>
    <w:rsid w:val="009C67AB"/>
    <w:rsid w:val="009D0617"/>
    <w:rsid w:val="009D1110"/>
    <w:rsid w:val="009D228C"/>
    <w:rsid w:val="009D3D7E"/>
    <w:rsid w:val="009D4994"/>
    <w:rsid w:val="009D4B3D"/>
    <w:rsid w:val="009D4EB2"/>
    <w:rsid w:val="009D542F"/>
    <w:rsid w:val="009D55A5"/>
    <w:rsid w:val="009D6807"/>
    <w:rsid w:val="009D7009"/>
    <w:rsid w:val="009E0BD9"/>
    <w:rsid w:val="009E1910"/>
    <w:rsid w:val="009E22BE"/>
    <w:rsid w:val="009E3282"/>
    <w:rsid w:val="009E3D97"/>
    <w:rsid w:val="009E5E89"/>
    <w:rsid w:val="009E7C27"/>
    <w:rsid w:val="009F029C"/>
    <w:rsid w:val="009F16E5"/>
    <w:rsid w:val="009F2608"/>
    <w:rsid w:val="009F28FB"/>
    <w:rsid w:val="009F2C78"/>
    <w:rsid w:val="009F37CF"/>
    <w:rsid w:val="009F4D0B"/>
    <w:rsid w:val="009F527F"/>
    <w:rsid w:val="009F56E4"/>
    <w:rsid w:val="009F5C73"/>
    <w:rsid w:val="009F5F4C"/>
    <w:rsid w:val="009F61C0"/>
    <w:rsid w:val="009F61EE"/>
    <w:rsid w:val="009F7069"/>
    <w:rsid w:val="00A010D1"/>
    <w:rsid w:val="00A01921"/>
    <w:rsid w:val="00A01B2D"/>
    <w:rsid w:val="00A01C7F"/>
    <w:rsid w:val="00A0326C"/>
    <w:rsid w:val="00A03F15"/>
    <w:rsid w:val="00A04361"/>
    <w:rsid w:val="00A05503"/>
    <w:rsid w:val="00A05E0A"/>
    <w:rsid w:val="00A077F5"/>
    <w:rsid w:val="00A11A43"/>
    <w:rsid w:val="00A1219D"/>
    <w:rsid w:val="00A12503"/>
    <w:rsid w:val="00A1401A"/>
    <w:rsid w:val="00A160A0"/>
    <w:rsid w:val="00A21363"/>
    <w:rsid w:val="00A2174B"/>
    <w:rsid w:val="00A218A7"/>
    <w:rsid w:val="00A21CF0"/>
    <w:rsid w:val="00A234D4"/>
    <w:rsid w:val="00A2421B"/>
    <w:rsid w:val="00A24475"/>
    <w:rsid w:val="00A24E1C"/>
    <w:rsid w:val="00A24EDB"/>
    <w:rsid w:val="00A25AD0"/>
    <w:rsid w:val="00A27C60"/>
    <w:rsid w:val="00A30081"/>
    <w:rsid w:val="00A32838"/>
    <w:rsid w:val="00A33C32"/>
    <w:rsid w:val="00A34062"/>
    <w:rsid w:val="00A35715"/>
    <w:rsid w:val="00A363B3"/>
    <w:rsid w:val="00A377E0"/>
    <w:rsid w:val="00A37AA8"/>
    <w:rsid w:val="00A406A8"/>
    <w:rsid w:val="00A40AA3"/>
    <w:rsid w:val="00A40CC7"/>
    <w:rsid w:val="00A41D8D"/>
    <w:rsid w:val="00A4248E"/>
    <w:rsid w:val="00A43498"/>
    <w:rsid w:val="00A43665"/>
    <w:rsid w:val="00A451FA"/>
    <w:rsid w:val="00A461BE"/>
    <w:rsid w:val="00A46D7A"/>
    <w:rsid w:val="00A47294"/>
    <w:rsid w:val="00A47D8D"/>
    <w:rsid w:val="00A47F77"/>
    <w:rsid w:val="00A47FB5"/>
    <w:rsid w:val="00A508CC"/>
    <w:rsid w:val="00A5149B"/>
    <w:rsid w:val="00A5154C"/>
    <w:rsid w:val="00A51795"/>
    <w:rsid w:val="00A51AA4"/>
    <w:rsid w:val="00A51AAA"/>
    <w:rsid w:val="00A51D3F"/>
    <w:rsid w:val="00A51DE4"/>
    <w:rsid w:val="00A52868"/>
    <w:rsid w:val="00A530E3"/>
    <w:rsid w:val="00A54481"/>
    <w:rsid w:val="00A54D12"/>
    <w:rsid w:val="00A5587E"/>
    <w:rsid w:val="00A55BE3"/>
    <w:rsid w:val="00A560C9"/>
    <w:rsid w:val="00A568FC"/>
    <w:rsid w:val="00A57990"/>
    <w:rsid w:val="00A60E4C"/>
    <w:rsid w:val="00A62B8B"/>
    <w:rsid w:val="00A641A5"/>
    <w:rsid w:val="00A64BC0"/>
    <w:rsid w:val="00A65746"/>
    <w:rsid w:val="00A660C8"/>
    <w:rsid w:val="00A70DE7"/>
    <w:rsid w:val="00A715FB"/>
    <w:rsid w:val="00A72AB9"/>
    <w:rsid w:val="00A72DCD"/>
    <w:rsid w:val="00A74502"/>
    <w:rsid w:val="00A74C32"/>
    <w:rsid w:val="00A75897"/>
    <w:rsid w:val="00A76748"/>
    <w:rsid w:val="00A76AC5"/>
    <w:rsid w:val="00A777EF"/>
    <w:rsid w:val="00A807D8"/>
    <w:rsid w:val="00A81370"/>
    <w:rsid w:val="00A81FC7"/>
    <w:rsid w:val="00A82513"/>
    <w:rsid w:val="00A82D68"/>
    <w:rsid w:val="00A83C34"/>
    <w:rsid w:val="00A83E85"/>
    <w:rsid w:val="00A83FD3"/>
    <w:rsid w:val="00A8468F"/>
    <w:rsid w:val="00A849D5"/>
    <w:rsid w:val="00A84C36"/>
    <w:rsid w:val="00A86A88"/>
    <w:rsid w:val="00A86F4E"/>
    <w:rsid w:val="00A90837"/>
    <w:rsid w:val="00A91F83"/>
    <w:rsid w:val="00A94B46"/>
    <w:rsid w:val="00A965B0"/>
    <w:rsid w:val="00A96ADC"/>
    <w:rsid w:val="00AA00D7"/>
    <w:rsid w:val="00AA049C"/>
    <w:rsid w:val="00AA0B26"/>
    <w:rsid w:val="00AA1876"/>
    <w:rsid w:val="00AA2158"/>
    <w:rsid w:val="00AA387E"/>
    <w:rsid w:val="00AA39E7"/>
    <w:rsid w:val="00AA4831"/>
    <w:rsid w:val="00AA4E62"/>
    <w:rsid w:val="00AA5436"/>
    <w:rsid w:val="00AA545A"/>
    <w:rsid w:val="00AA6533"/>
    <w:rsid w:val="00AA7A8E"/>
    <w:rsid w:val="00AB0D81"/>
    <w:rsid w:val="00AB0E64"/>
    <w:rsid w:val="00AB1241"/>
    <w:rsid w:val="00AB1391"/>
    <w:rsid w:val="00AB2AD2"/>
    <w:rsid w:val="00AB3420"/>
    <w:rsid w:val="00AB43A0"/>
    <w:rsid w:val="00AB46C4"/>
    <w:rsid w:val="00AB5270"/>
    <w:rsid w:val="00AB5400"/>
    <w:rsid w:val="00AB6258"/>
    <w:rsid w:val="00AB75F6"/>
    <w:rsid w:val="00AC11D2"/>
    <w:rsid w:val="00AC1EAB"/>
    <w:rsid w:val="00AC24FE"/>
    <w:rsid w:val="00AC5144"/>
    <w:rsid w:val="00AC5ADB"/>
    <w:rsid w:val="00AC6E45"/>
    <w:rsid w:val="00AC76EE"/>
    <w:rsid w:val="00AD0402"/>
    <w:rsid w:val="00AD092D"/>
    <w:rsid w:val="00AD1006"/>
    <w:rsid w:val="00AD2166"/>
    <w:rsid w:val="00AD29D9"/>
    <w:rsid w:val="00AD3E38"/>
    <w:rsid w:val="00AD40C5"/>
    <w:rsid w:val="00AD4395"/>
    <w:rsid w:val="00AD451B"/>
    <w:rsid w:val="00AD4BB9"/>
    <w:rsid w:val="00AD70A9"/>
    <w:rsid w:val="00AD72A4"/>
    <w:rsid w:val="00AD7536"/>
    <w:rsid w:val="00AD7E6B"/>
    <w:rsid w:val="00AE087A"/>
    <w:rsid w:val="00AE09B8"/>
    <w:rsid w:val="00AE0A16"/>
    <w:rsid w:val="00AE1C2B"/>
    <w:rsid w:val="00AE278A"/>
    <w:rsid w:val="00AE3424"/>
    <w:rsid w:val="00AE3481"/>
    <w:rsid w:val="00AE75B6"/>
    <w:rsid w:val="00AE7AE3"/>
    <w:rsid w:val="00AF0185"/>
    <w:rsid w:val="00AF189F"/>
    <w:rsid w:val="00AF2176"/>
    <w:rsid w:val="00AF28C2"/>
    <w:rsid w:val="00AF3E16"/>
    <w:rsid w:val="00AF4175"/>
    <w:rsid w:val="00AF4AB7"/>
    <w:rsid w:val="00AF5146"/>
    <w:rsid w:val="00AF579A"/>
    <w:rsid w:val="00AF62A7"/>
    <w:rsid w:val="00AF63E2"/>
    <w:rsid w:val="00AF654A"/>
    <w:rsid w:val="00AF664C"/>
    <w:rsid w:val="00AF7E6C"/>
    <w:rsid w:val="00B0063E"/>
    <w:rsid w:val="00B00E12"/>
    <w:rsid w:val="00B0136D"/>
    <w:rsid w:val="00B015F5"/>
    <w:rsid w:val="00B01974"/>
    <w:rsid w:val="00B0340C"/>
    <w:rsid w:val="00B03E38"/>
    <w:rsid w:val="00B04064"/>
    <w:rsid w:val="00B052AD"/>
    <w:rsid w:val="00B06C36"/>
    <w:rsid w:val="00B06E91"/>
    <w:rsid w:val="00B07604"/>
    <w:rsid w:val="00B07B5D"/>
    <w:rsid w:val="00B1062D"/>
    <w:rsid w:val="00B10BB9"/>
    <w:rsid w:val="00B11388"/>
    <w:rsid w:val="00B11AB4"/>
    <w:rsid w:val="00B13B3A"/>
    <w:rsid w:val="00B13EA0"/>
    <w:rsid w:val="00B13F43"/>
    <w:rsid w:val="00B14CD3"/>
    <w:rsid w:val="00B15BD2"/>
    <w:rsid w:val="00B16AB3"/>
    <w:rsid w:val="00B16F69"/>
    <w:rsid w:val="00B17146"/>
    <w:rsid w:val="00B200A2"/>
    <w:rsid w:val="00B2095C"/>
    <w:rsid w:val="00B2121D"/>
    <w:rsid w:val="00B2282F"/>
    <w:rsid w:val="00B231E9"/>
    <w:rsid w:val="00B239E8"/>
    <w:rsid w:val="00B25037"/>
    <w:rsid w:val="00B257BF"/>
    <w:rsid w:val="00B25BEC"/>
    <w:rsid w:val="00B26B90"/>
    <w:rsid w:val="00B27CF6"/>
    <w:rsid w:val="00B30455"/>
    <w:rsid w:val="00B307C5"/>
    <w:rsid w:val="00B32D22"/>
    <w:rsid w:val="00B34853"/>
    <w:rsid w:val="00B35B79"/>
    <w:rsid w:val="00B35DDA"/>
    <w:rsid w:val="00B36304"/>
    <w:rsid w:val="00B36FAA"/>
    <w:rsid w:val="00B4057E"/>
    <w:rsid w:val="00B40DEE"/>
    <w:rsid w:val="00B40E96"/>
    <w:rsid w:val="00B41CA7"/>
    <w:rsid w:val="00B4311A"/>
    <w:rsid w:val="00B431FB"/>
    <w:rsid w:val="00B43920"/>
    <w:rsid w:val="00B43A03"/>
    <w:rsid w:val="00B43F85"/>
    <w:rsid w:val="00B44181"/>
    <w:rsid w:val="00B456CE"/>
    <w:rsid w:val="00B46190"/>
    <w:rsid w:val="00B4676F"/>
    <w:rsid w:val="00B47162"/>
    <w:rsid w:val="00B4792A"/>
    <w:rsid w:val="00B50D0C"/>
    <w:rsid w:val="00B51F9F"/>
    <w:rsid w:val="00B53DC9"/>
    <w:rsid w:val="00B54EF8"/>
    <w:rsid w:val="00B55E3C"/>
    <w:rsid w:val="00B56003"/>
    <w:rsid w:val="00B5605C"/>
    <w:rsid w:val="00B569EB"/>
    <w:rsid w:val="00B56D05"/>
    <w:rsid w:val="00B57A93"/>
    <w:rsid w:val="00B6137F"/>
    <w:rsid w:val="00B61AFA"/>
    <w:rsid w:val="00B62B40"/>
    <w:rsid w:val="00B62EFF"/>
    <w:rsid w:val="00B633A9"/>
    <w:rsid w:val="00B6367B"/>
    <w:rsid w:val="00B63C31"/>
    <w:rsid w:val="00B64290"/>
    <w:rsid w:val="00B64848"/>
    <w:rsid w:val="00B64DDD"/>
    <w:rsid w:val="00B64ECC"/>
    <w:rsid w:val="00B66072"/>
    <w:rsid w:val="00B660CD"/>
    <w:rsid w:val="00B663F4"/>
    <w:rsid w:val="00B6641B"/>
    <w:rsid w:val="00B674DE"/>
    <w:rsid w:val="00B70D87"/>
    <w:rsid w:val="00B710E8"/>
    <w:rsid w:val="00B72ADC"/>
    <w:rsid w:val="00B72AEA"/>
    <w:rsid w:val="00B731F9"/>
    <w:rsid w:val="00B7387B"/>
    <w:rsid w:val="00B73EAA"/>
    <w:rsid w:val="00B74013"/>
    <w:rsid w:val="00B746AB"/>
    <w:rsid w:val="00B75AE7"/>
    <w:rsid w:val="00B75CAE"/>
    <w:rsid w:val="00B762C9"/>
    <w:rsid w:val="00B768F6"/>
    <w:rsid w:val="00B76EC7"/>
    <w:rsid w:val="00B775A2"/>
    <w:rsid w:val="00B775EA"/>
    <w:rsid w:val="00B77CB4"/>
    <w:rsid w:val="00B803CC"/>
    <w:rsid w:val="00B8237F"/>
    <w:rsid w:val="00B82B79"/>
    <w:rsid w:val="00B831CF"/>
    <w:rsid w:val="00B84D34"/>
    <w:rsid w:val="00B85084"/>
    <w:rsid w:val="00B860C9"/>
    <w:rsid w:val="00B90745"/>
    <w:rsid w:val="00B907BA"/>
    <w:rsid w:val="00B90E26"/>
    <w:rsid w:val="00B9209A"/>
    <w:rsid w:val="00B921B1"/>
    <w:rsid w:val="00B933D9"/>
    <w:rsid w:val="00B9347D"/>
    <w:rsid w:val="00B94393"/>
    <w:rsid w:val="00B945A2"/>
    <w:rsid w:val="00B94CC9"/>
    <w:rsid w:val="00B95A2A"/>
    <w:rsid w:val="00B96165"/>
    <w:rsid w:val="00B96FAB"/>
    <w:rsid w:val="00B97909"/>
    <w:rsid w:val="00B97EFC"/>
    <w:rsid w:val="00BA161F"/>
    <w:rsid w:val="00BA2A25"/>
    <w:rsid w:val="00BA6553"/>
    <w:rsid w:val="00BA7584"/>
    <w:rsid w:val="00BA7A45"/>
    <w:rsid w:val="00BB032C"/>
    <w:rsid w:val="00BB0AB3"/>
    <w:rsid w:val="00BB1554"/>
    <w:rsid w:val="00BB15EA"/>
    <w:rsid w:val="00BB22DC"/>
    <w:rsid w:val="00BB23A3"/>
    <w:rsid w:val="00BB2983"/>
    <w:rsid w:val="00BB32E0"/>
    <w:rsid w:val="00BB462D"/>
    <w:rsid w:val="00BB473E"/>
    <w:rsid w:val="00BB483A"/>
    <w:rsid w:val="00BB5278"/>
    <w:rsid w:val="00BC0021"/>
    <w:rsid w:val="00BC241E"/>
    <w:rsid w:val="00BC331F"/>
    <w:rsid w:val="00BC3B59"/>
    <w:rsid w:val="00BC5C4E"/>
    <w:rsid w:val="00BC5E1D"/>
    <w:rsid w:val="00BC62F9"/>
    <w:rsid w:val="00BC6609"/>
    <w:rsid w:val="00BC6A04"/>
    <w:rsid w:val="00BC70E3"/>
    <w:rsid w:val="00BC7BCD"/>
    <w:rsid w:val="00BD0105"/>
    <w:rsid w:val="00BD1958"/>
    <w:rsid w:val="00BD28F9"/>
    <w:rsid w:val="00BD2ED6"/>
    <w:rsid w:val="00BD4986"/>
    <w:rsid w:val="00BD4A43"/>
    <w:rsid w:val="00BD4CC0"/>
    <w:rsid w:val="00BD5FD9"/>
    <w:rsid w:val="00BD6925"/>
    <w:rsid w:val="00BE0A1A"/>
    <w:rsid w:val="00BE17A6"/>
    <w:rsid w:val="00BE1AF2"/>
    <w:rsid w:val="00BE1DBA"/>
    <w:rsid w:val="00BE2140"/>
    <w:rsid w:val="00BE46C4"/>
    <w:rsid w:val="00BE4C2C"/>
    <w:rsid w:val="00BE61AA"/>
    <w:rsid w:val="00BE62B7"/>
    <w:rsid w:val="00BE75BE"/>
    <w:rsid w:val="00BE7864"/>
    <w:rsid w:val="00BF06C4"/>
    <w:rsid w:val="00BF1BFD"/>
    <w:rsid w:val="00BF1E5A"/>
    <w:rsid w:val="00BF2313"/>
    <w:rsid w:val="00BF34E3"/>
    <w:rsid w:val="00BF3552"/>
    <w:rsid w:val="00BF36B6"/>
    <w:rsid w:val="00BF3EE0"/>
    <w:rsid w:val="00BF41C6"/>
    <w:rsid w:val="00BF4B81"/>
    <w:rsid w:val="00BF534A"/>
    <w:rsid w:val="00BF5593"/>
    <w:rsid w:val="00BF595B"/>
    <w:rsid w:val="00BF5E67"/>
    <w:rsid w:val="00BF6683"/>
    <w:rsid w:val="00BF6C82"/>
    <w:rsid w:val="00C001F9"/>
    <w:rsid w:val="00C015C8"/>
    <w:rsid w:val="00C0239E"/>
    <w:rsid w:val="00C05BE9"/>
    <w:rsid w:val="00C05E2A"/>
    <w:rsid w:val="00C05FEB"/>
    <w:rsid w:val="00C0607F"/>
    <w:rsid w:val="00C06F51"/>
    <w:rsid w:val="00C07A98"/>
    <w:rsid w:val="00C103B9"/>
    <w:rsid w:val="00C10ED6"/>
    <w:rsid w:val="00C127EA"/>
    <w:rsid w:val="00C133E5"/>
    <w:rsid w:val="00C15613"/>
    <w:rsid w:val="00C158D8"/>
    <w:rsid w:val="00C16240"/>
    <w:rsid w:val="00C17B92"/>
    <w:rsid w:val="00C17BC5"/>
    <w:rsid w:val="00C20741"/>
    <w:rsid w:val="00C22B71"/>
    <w:rsid w:val="00C23CAC"/>
    <w:rsid w:val="00C24788"/>
    <w:rsid w:val="00C25280"/>
    <w:rsid w:val="00C256D1"/>
    <w:rsid w:val="00C271C3"/>
    <w:rsid w:val="00C275F4"/>
    <w:rsid w:val="00C279B3"/>
    <w:rsid w:val="00C306D6"/>
    <w:rsid w:val="00C30E01"/>
    <w:rsid w:val="00C31321"/>
    <w:rsid w:val="00C31563"/>
    <w:rsid w:val="00C31734"/>
    <w:rsid w:val="00C3277C"/>
    <w:rsid w:val="00C329F6"/>
    <w:rsid w:val="00C34C6C"/>
    <w:rsid w:val="00C356E4"/>
    <w:rsid w:val="00C35F2D"/>
    <w:rsid w:val="00C3674E"/>
    <w:rsid w:val="00C367FC"/>
    <w:rsid w:val="00C376DB"/>
    <w:rsid w:val="00C37F07"/>
    <w:rsid w:val="00C41850"/>
    <w:rsid w:val="00C4193B"/>
    <w:rsid w:val="00C42266"/>
    <w:rsid w:val="00C4258E"/>
    <w:rsid w:val="00C4326F"/>
    <w:rsid w:val="00C4359E"/>
    <w:rsid w:val="00C437BE"/>
    <w:rsid w:val="00C4385C"/>
    <w:rsid w:val="00C43B08"/>
    <w:rsid w:val="00C43EE5"/>
    <w:rsid w:val="00C44E77"/>
    <w:rsid w:val="00C46049"/>
    <w:rsid w:val="00C47448"/>
    <w:rsid w:val="00C50C45"/>
    <w:rsid w:val="00C50E88"/>
    <w:rsid w:val="00C51495"/>
    <w:rsid w:val="00C518DF"/>
    <w:rsid w:val="00C51DB3"/>
    <w:rsid w:val="00C51FBC"/>
    <w:rsid w:val="00C53358"/>
    <w:rsid w:val="00C53B93"/>
    <w:rsid w:val="00C540E5"/>
    <w:rsid w:val="00C541EA"/>
    <w:rsid w:val="00C5447A"/>
    <w:rsid w:val="00C5452D"/>
    <w:rsid w:val="00C5498A"/>
    <w:rsid w:val="00C54C64"/>
    <w:rsid w:val="00C54D95"/>
    <w:rsid w:val="00C54F11"/>
    <w:rsid w:val="00C554FB"/>
    <w:rsid w:val="00C55D6D"/>
    <w:rsid w:val="00C5623F"/>
    <w:rsid w:val="00C56557"/>
    <w:rsid w:val="00C577F5"/>
    <w:rsid w:val="00C61AC2"/>
    <w:rsid w:val="00C621CC"/>
    <w:rsid w:val="00C62C4C"/>
    <w:rsid w:val="00C63C4D"/>
    <w:rsid w:val="00C64304"/>
    <w:rsid w:val="00C648CB"/>
    <w:rsid w:val="00C65B51"/>
    <w:rsid w:val="00C667C6"/>
    <w:rsid w:val="00C676A7"/>
    <w:rsid w:val="00C67754"/>
    <w:rsid w:val="00C70258"/>
    <w:rsid w:val="00C71633"/>
    <w:rsid w:val="00C71CCD"/>
    <w:rsid w:val="00C725DB"/>
    <w:rsid w:val="00C72E01"/>
    <w:rsid w:val="00C72EBA"/>
    <w:rsid w:val="00C73787"/>
    <w:rsid w:val="00C73B42"/>
    <w:rsid w:val="00C74740"/>
    <w:rsid w:val="00C755E6"/>
    <w:rsid w:val="00C80F16"/>
    <w:rsid w:val="00C84E0B"/>
    <w:rsid w:val="00C85422"/>
    <w:rsid w:val="00C85FCF"/>
    <w:rsid w:val="00C86482"/>
    <w:rsid w:val="00C86626"/>
    <w:rsid w:val="00C872F3"/>
    <w:rsid w:val="00C9055E"/>
    <w:rsid w:val="00C91F73"/>
    <w:rsid w:val="00C929EF"/>
    <w:rsid w:val="00C9372C"/>
    <w:rsid w:val="00C93A89"/>
    <w:rsid w:val="00C940D0"/>
    <w:rsid w:val="00CA002B"/>
    <w:rsid w:val="00CA033A"/>
    <w:rsid w:val="00CA0F67"/>
    <w:rsid w:val="00CA1E2B"/>
    <w:rsid w:val="00CA1E85"/>
    <w:rsid w:val="00CA2BDB"/>
    <w:rsid w:val="00CA2CA2"/>
    <w:rsid w:val="00CA30D6"/>
    <w:rsid w:val="00CA3300"/>
    <w:rsid w:val="00CA3A31"/>
    <w:rsid w:val="00CA40F1"/>
    <w:rsid w:val="00CA75DB"/>
    <w:rsid w:val="00CA7A75"/>
    <w:rsid w:val="00CB00D5"/>
    <w:rsid w:val="00CB04DA"/>
    <w:rsid w:val="00CB156C"/>
    <w:rsid w:val="00CB18B0"/>
    <w:rsid w:val="00CB1CEA"/>
    <w:rsid w:val="00CB1E37"/>
    <w:rsid w:val="00CB3AF8"/>
    <w:rsid w:val="00CB6070"/>
    <w:rsid w:val="00CB6BA6"/>
    <w:rsid w:val="00CB75C3"/>
    <w:rsid w:val="00CB7781"/>
    <w:rsid w:val="00CB789C"/>
    <w:rsid w:val="00CB78B3"/>
    <w:rsid w:val="00CB7DE1"/>
    <w:rsid w:val="00CB7EAE"/>
    <w:rsid w:val="00CC0293"/>
    <w:rsid w:val="00CC12AA"/>
    <w:rsid w:val="00CC1B84"/>
    <w:rsid w:val="00CC1DD6"/>
    <w:rsid w:val="00CC227D"/>
    <w:rsid w:val="00CC3224"/>
    <w:rsid w:val="00CC43EA"/>
    <w:rsid w:val="00CC48AC"/>
    <w:rsid w:val="00CC511C"/>
    <w:rsid w:val="00CC78B9"/>
    <w:rsid w:val="00CD0EC0"/>
    <w:rsid w:val="00CD1D0D"/>
    <w:rsid w:val="00CD2734"/>
    <w:rsid w:val="00CD33F1"/>
    <w:rsid w:val="00CD3456"/>
    <w:rsid w:val="00CD3D4E"/>
    <w:rsid w:val="00CD42C9"/>
    <w:rsid w:val="00CD47D0"/>
    <w:rsid w:val="00CD489B"/>
    <w:rsid w:val="00CD6673"/>
    <w:rsid w:val="00CD6E0B"/>
    <w:rsid w:val="00CD7126"/>
    <w:rsid w:val="00CD7785"/>
    <w:rsid w:val="00CE0954"/>
    <w:rsid w:val="00CE09CC"/>
    <w:rsid w:val="00CE0B93"/>
    <w:rsid w:val="00CE39D8"/>
    <w:rsid w:val="00CE4003"/>
    <w:rsid w:val="00CE5E6E"/>
    <w:rsid w:val="00CE6295"/>
    <w:rsid w:val="00CE63DE"/>
    <w:rsid w:val="00CE686F"/>
    <w:rsid w:val="00CE78D0"/>
    <w:rsid w:val="00CE7D94"/>
    <w:rsid w:val="00CF0935"/>
    <w:rsid w:val="00CF4757"/>
    <w:rsid w:val="00CF4EC5"/>
    <w:rsid w:val="00CF5355"/>
    <w:rsid w:val="00CF5FE6"/>
    <w:rsid w:val="00CF6963"/>
    <w:rsid w:val="00CF6A6C"/>
    <w:rsid w:val="00CF6B56"/>
    <w:rsid w:val="00CF798B"/>
    <w:rsid w:val="00CF7D10"/>
    <w:rsid w:val="00D00B36"/>
    <w:rsid w:val="00D04958"/>
    <w:rsid w:val="00D04EB5"/>
    <w:rsid w:val="00D0799E"/>
    <w:rsid w:val="00D07EF1"/>
    <w:rsid w:val="00D10893"/>
    <w:rsid w:val="00D10C2E"/>
    <w:rsid w:val="00D11781"/>
    <w:rsid w:val="00D12A62"/>
    <w:rsid w:val="00D13011"/>
    <w:rsid w:val="00D13B53"/>
    <w:rsid w:val="00D1500D"/>
    <w:rsid w:val="00D153FD"/>
    <w:rsid w:val="00D15C9E"/>
    <w:rsid w:val="00D16064"/>
    <w:rsid w:val="00D160C6"/>
    <w:rsid w:val="00D1650E"/>
    <w:rsid w:val="00D16AA4"/>
    <w:rsid w:val="00D17BE0"/>
    <w:rsid w:val="00D228F6"/>
    <w:rsid w:val="00D248AB"/>
    <w:rsid w:val="00D24B45"/>
    <w:rsid w:val="00D253ED"/>
    <w:rsid w:val="00D26245"/>
    <w:rsid w:val="00D26C9C"/>
    <w:rsid w:val="00D277CA"/>
    <w:rsid w:val="00D27891"/>
    <w:rsid w:val="00D314C6"/>
    <w:rsid w:val="00D320E1"/>
    <w:rsid w:val="00D33721"/>
    <w:rsid w:val="00D33ACE"/>
    <w:rsid w:val="00D3723C"/>
    <w:rsid w:val="00D40A04"/>
    <w:rsid w:val="00D42E05"/>
    <w:rsid w:val="00D42F8D"/>
    <w:rsid w:val="00D433AD"/>
    <w:rsid w:val="00D43905"/>
    <w:rsid w:val="00D43E17"/>
    <w:rsid w:val="00D4481E"/>
    <w:rsid w:val="00D44B72"/>
    <w:rsid w:val="00D45E6C"/>
    <w:rsid w:val="00D473B8"/>
    <w:rsid w:val="00D475C7"/>
    <w:rsid w:val="00D5168E"/>
    <w:rsid w:val="00D521A0"/>
    <w:rsid w:val="00D52298"/>
    <w:rsid w:val="00D52940"/>
    <w:rsid w:val="00D53589"/>
    <w:rsid w:val="00D553CE"/>
    <w:rsid w:val="00D56A4F"/>
    <w:rsid w:val="00D60349"/>
    <w:rsid w:val="00D61385"/>
    <w:rsid w:val="00D6246D"/>
    <w:rsid w:val="00D62557"/>
    <w:rsid w:val="00D6263A"/>
    <w:rsid w:val="00D6278D"/>
    <w:rsid w:val="00D648DC"/>
    <w:rsid w:val="00D65615"/>
    <w:rsid w:val="00D65CAD"/>
    <w:rsid w:val="00D65E4B"/>
    <w:rsid w:val="00D66A69"/>
    <w:rsid w:val="00D67527"/>
    <w:rsid w:val="00D67850"/>
    <w:rsid w:val="00D70D4C"/>
    <w:rsid w:val="00D7123C"/>
    <w:rsid w:val="00D713DB"/>
    <w:rsid w:val="00D71FD3"/>
    <w:rsid w:val="00D7269F"/>
    <w:rsid w:val="00D72B74"/>
    <w:rsid w:val="00D74921"/>
    <w:rsid w:val="00D74DE2"/>
    <w:rsid w:val="00D77741"/>
    <w:rsid w:val="00D80B3B"/>
    <w:rsid w:val="00D8263B"/>
    <w:rsid w:val="00D8284A"/>
    <w:rsid w:val="00D8296F"/>
    <w:rsid w:val="00D829C7"/>
    <w:rsid w:val="00D83394"/>
    <w:rsid w:val="00D83C25"/>
    <w:rsid w:val="00D83DF2"/>
    <w:rsid w:val="00D87C60"/>
    <w:rsid w:val="00D925A0"/>
    <w:rsid w:val="00D93D66"/>
    <w:rsid w:val="00D94306"/>
    <w:rsid w:val="00D94E1C"/>
    <w:rsid w:val="00D9612F"/>
    <w:rsid w:val="00D965A2"/>
    <w:rsid w:val="00D97224"/>
    <w:rsid w:val="00D97CA7"/>
    <w:rsid w:val="00DA15DE"/>
    <w:rsid w:val="00DA16DD"/>
    <w:rsid w:val="00DA2650"/>
    <w:rsid w:val="00DA3C35"/>
    <w:rsid w:val="00DA567E"/>
    <w:rsid w:val="00DA5CC0"/>
    <w:rsid w:val="00DB05F0"/>
    <w:rsid w:val="00DB0D62"/>
    <w:rsid w:val="00DB2295"/>
    <w:rsid w:val="00DB447A"/>
    <w:rsid w:val="00DB4A65"/>
    <w:rsid w:val="00DB544A"/>
    <w:rsid w:val="00DB59CD"/>
    <w:rsid w:val="00DB6368"/>
    <w:rsid w:val="00DB675C"/>
    <w:rsid w:val="00DB6828"/>
    <w:rsid w:val="00DB6DD8"/>
    <w:rsid w:val="00DC0B24"/>
    <w:rsid w:val="00DC0E64"/>
    <w:rsid w:val="00DC1109"/>
    <w:rsid w:val="00DC36CE"/>
    <w:rsid w:val="00DC4D8A"/>
    <w:rsid w:val="00DC5265"/>
    <w:rsid w:val="00DC6474"/>
    <w:rsid w:val="00DD0730"/>
    <w:rsid w:val="00DD0863"/>
    <w:rsid w:val="00DD0F16"/>
    <w:rsid w:val="00DD10F1"/>
    <w:rsid w:val="00DD24E7"/>
    <w:rsid w:val="00DD2512"/>
    <w:rsid w:val="00DD2947"/>
    <w:rsid w:val="00DD36E1"/>
    <w:rsid w:val="00DD3F37"/>
    <w:rsid w:val="00DD4AB0"/>
    <w:rsid w:val="00DD4B38"/>
    <w:rsid w:val="00DD6049"/>
    <w:rsid w:val="00DD7E2C"/>
    <w:rsid w:val="00DE006C"/>
    <w:rsid w:val="00DE1180"/>
    <w:rsid w:val="00DE17C9"/>
    <w:rsid w:val="00DE1852"/>
    <w:rsid w:val="00DE1D86"/>
    <w:rsid w:val="00DE2686"/>
    <w:rsid w:val="00DE3015"/>
    <w:rsid w:val="00DE37FE"/>
    <w:rsid w:val="00DE42F5"/>
    <w:rsid w:val="00DE5C60"/>
    <w:rsid w:val="00DE6699"/>
    <w:rsid w:val="00DE677D"/>
    <w:rsid w:val="00DE6976"/>
    <w:rsid w:val="00DE7E04"/>
    <w:rsid w:val="00DF07F5"/>
    <w:rsid w:val="00DF116C"/>
    <w:rsid w:val="00DF192C"/>
    <w:rsid w:val="00DF1A5F"/>
    <w:rsid w:val="00DF336F"/>
    <w:rsid w:val="00DF4A6C"/>
    <w:rsid w:val="00DF546B"/>
    <w:rsid w:val="00DF658C"/>
    <w:rsid w:val="00E0194A"/>
    <w:rsid w:val="00E023C4"/>
    <w:rsid w:val="00E02FC7"/>
    <w:rsid w:val="00E04AE5"/>
    <w:rsid w:val="00E06B5C"/>
    <w:rsid w:val="00E07CA3"/>
    <w:rsid w:val="00E105BA"/>
    <w:rsid w:val="00E11A12"/>
    <w:rsid w:val="00E20524"/>
    <w:rsid w:val="00E205CA"/>
    <w:rsid w:val="00E212B9"/>
    <w:rsid w:val="00E212C9"/>
    <w:rsid w:val="00E218E4"/>
    <w:rsid w:val="00E219E5"/>
    <w:rsid w:val="00E22E88"/>
    <w:rsid w:val="00E23236"/>
    <w:rsid w:val="00E232AD"/>
    <w:rsid w:val="00E23992"/>
    <w:rsid w:val="00E239D6"/>
    <w:rsid w:val="00E24393"/>
    <w:rsid w:val="00E270FF"/>
    <w:rsid w:val="00E27264"/>
    <w:rsid w:val="00E27975"/>
    <w:rsid w:val="00E300BE"/>
    <w:rsid w:val="00E302E1"/>
    <w:rsid w:val="00E30D4B"/>
    <w:rsid w:val="00E31A98"/>
    <w:rsid w:val="00E326DF"/>
    <w:rsid w:val="00E331A4"/>
    <w:rsid w:val="00E3457E"/>
    <w:rsid w:val="00E35213"/>
    <w:rsid w:val="00E35336"/>
    <w:rsid w:val="00E35E39"/>
    <w:rsid w:val="00E36545"/>
    <w:rsid w:val="00E36A82"/>
    <w:rsid w:val="00E37080"/>
    <w:rsid w:val="00E40036"/>
    <w:rsid w:val="00E41A93"/>
    <w:rsid w:val="00E41C54"/>
    <w:rsid w:val="00E42A22"/>
    <w:rsid w:val="00E436E2"/>
    <w:rsid w:val="00E43F2C"/>
    <w:rsid w:val="00E447C8"/>
    <w:rsid w:val="00E44CD1"/>
    <w:rsid w:val="00E462D6"/>
    <w:rsid w:val="00E47DAB"/>
    <w:rsid w:val="00E47E82"/>
    <w:rsid w:val="00E50813"/>
    <w:rsid w:val="00E50DDE"/>
    <w:rsid w:val="00E51E36"/>
    <w:rsid w:val="00E51FB9"/>
    <w:rsid w:val="00E535AD"/>
    <w:rsid w:val="00E53BFC"/>
    <w:rsid w:val="00E546A2"/>
    <w:rsid w:val="00E54728"/>
    <w:rsid w:val="00E55E21"/>
    <w:rsid w:val="00E602AC"/>
    <w:rsid w:val="00E63592"/>
    <w:rsid w:val="00E63600"/>
    <w:rsid w:val="00E7064B"/>
    <w:rsid w:val="00E728B9"/>
    <w:rsid w:val="00E72931"/>
    <w:rsid w:val="00E737BF"/>
    <w:rsid w:val="00E74A2E"/>
    <w:rsid w:val="00E764D3"/>
    <w:rsid w:val="00E76B1D"/>
    <w:rsid w:val="00E776C6"/>
    <w:rsid w:val="00E808B1"/>
    <w:rsid w:val="00E811FB"/>
    <w:rsid w:val="00E833DA"/>
    <w:rsid w:val="00E85423"/>
    <w:rsid w:val="00E860DA"/>
    <w:rsid w:val="00E86A5E"/>
    <w:rsid w:val="00E873E1"/>
    <w:rsid w:val="00E87D59"/>
    <w:rsid w:val="00E90A4E"/>
    <w:rsid w:val="00E90AB5"/>
    <w:rsid w:val="00E911CB"/>
    <w:rsid w:val="00E92D1E"/>
    <w:rsid w:val="00E92E4C"/>
    <w:rsid w:val="00E933CD"/>
    <w:rsid w:val="00E94413"/>
    <w:rsid w:val="00E94501"/>
    <w:rsid w:val="00E9461A"/>
    <w:rsid w:val="00E94803"/>
    <w:rsid w:val="00E95046"/>
    <w:rsid w:val="00E9543A"/>
    <w:rsid w:val="00E95722"/>
    <w:rsid w:val="00E95B40"/>
    <w:rsid w:val="00E96166"/>
    <w:rsid w:val="00E961C4"/>
    <w:rsid w:val="00E966F3"/>
    <w:rsid w:val="00E96BCC"/>
    <w:rsid w:val="00E96C8D"/>
    <w:rsid w:val="00E9728B"/>
    <w:rsid w:val="00EA01CA"/>
    <w:rsid w:val="00EA0844"/>
    <w:rsid w:val="00EA11CC"/>
    <w:rsid w:val="00EA1BE3"/>
    <w:rsid w:val="00EA2DA5"/>
    <w:rsid w:val="00EA3644"/>
    <w:rsid w:val="00EA4037"/>
    <w:rsid w:val="00EA4990"/>
    <w:rsid w:val="00EA6C9E"/>
    <w:rsid w:val="00EA73C1"/>
    <w:rsid w:val="00EA793B"/>
    <w:rsid w:val="00EB038C"/>
    <w:rsid w:val="00EB0603"/>
    <w:rsid w:val="00EB075C"/>
    <w:rsid w:val="00EB18EB"/>
    <w:rsid w:val="00EB216B"/>
    <w:rsid w:val="00EB2E52"/>
    <w:rsid w:val="00EB38BF"/>
    <w:rsid w:val="00EB4868"/>
    <w:rsid w:val="00EB4B62"/>
    <w:rsid w:val="00EB6349"/>
    <w:rsid w:val="00EB7334"/>
    <w:rsid w:val="00EC1311"/>
    <w:rsid w:val="00EC13D0"/>
    <w:rsid w:val="00EC2CF8"/>
    <w:rsid w:val="00EC4E83"/>
    <w:rsid w:val="00EC4F2B"/>
    <w:rsid w:val="00EC504D"/>
    <w:rsid w:val="00EC697C"/>
    <w:rsid w:val="00EC6F3F"/>
    <w:rsid w:val="00EC7917"/>
    <w:rsid w:val="00EC7B88"/>
    <w:rsid w:val="00EC7BC2"/>
    <w:rsid w:val="00ED0F92"/>
    <w:rsid w:val="00ED1058"/>
    <w:rsid w:val="00ED2414"/>
    <w:rsid w:val="00ED34FB"/>
    <w:rsid w:val="00ED3AF9"/>
    <w:rsid w:val="00ED3F7B"/>
    <w:rsid w:val="00ED4719"/>
    <w:rsid w:val="00ED55B9"/>
    <w:rsid w:val="00ED5697"/>
    <w:rsid w:val="00ED5A45"/>
    <w:rsid w:val="00ED5CE5"/>
    <w:rsid w:val="00EE0472"/>
    <w:rsid w:val="00EE1575"/>
    <w:rsid w:val="00EE376B"/>
    <w:rsid w:val="00EE3D31"/>
    <w:rsid w:val="00EE530A"/>
    <w:rsid w:val="00EE728F"/>
    <w:rsid w:val="00EE7713"/>
    <w:rsid w:val="00EE7AD4"/>
    <w:rsid w:val="00EE7CFF"/>
    <w:rsid w:val="00EE7D55"/>
    <w:rsid w:val="00EF07CA"/>
    <w:rsid w:val="00EF1492"/>
    <w:rsid w:val="00EF26EA"/>
    <w:rsid w:val="00EF348B"/>
    <w:rsid w:val="00EF3D56"/>
    <w:rsid w:val="00EF5079"/>
    <w:rsid w:val="00EF5161"/>
    <w:rsid w:val="00EF678D"/>
    <w:rsid w:val="00EF6B02"/>
    <w:rsid w:val="00EF6DD7"/>
    <w:rsid w:val="00EF74A2"/>
    <w:rsid w:val="00EF7B90"/>
    <w:rsid w:val="00F01570"/>
    <w:rsid w:val="00F023D7"/>
    <w:rsid w:val="00F02419"/>
    <w:rsid w:val="00F03F09"/>
    <w:rsid w:val="00F04CE8"/>
    <w:rsid w:val="00F04E0B"/>
    <w:rsid w:val="00F04F71"/>
    <w:rsid w:val="00F06708"/>
    <w:rsid w:val="00F06EBB"/>
    <w:rsid w:val="00F07587"/>
    <w:rsid w:val="00F11954"/>
    <w:rsid w:val="00F120D3"/>
    <w:rsid w:val="00F132FC"/>
    <w:rsid w:val="00F13B20"/>
    <w:rsid w:val="00F13D88"/>
    <w:rsid w:val="00F16AE0"/>
    <w:rsid w:val="00F16E2F"/>
    <w:rsid w:val="00F17424"/>
    <w:rsid w:val="00F179B0"/>
    <w:rsid w:val="00F17C29"/>
    <w:rsid w:val="00F21E5E"/>
    <w:rsid w:val="00F21FD7"/>
    <w:rsid w:val="00F22891"/>
    <w:rsid w:val="00F22D0F"/>
    <w:rsid w:val="00F22DFA"/>
    <w:rsid w:val="00F234FC"/>
    <w:rsid w:val="00F24537"/>
    <w:rsid w:val="00F268E9"/>
    <w:rsid w:val="00F30030"/>
    <w:rsid w:val="00F3027F"/>
    <w:rsid w:val="00F3096F"/>
    <w:rsid w:val="00F326A5"/>
    <w:rsid w:val="00F32C26"/>
    <w:rsid w:val="00F32F86"/>
    <w:rsid w:val="00F3480A"/>
    <w:rsid w:val="00F348AD"/>
    <w:rsid w:val="00F35039"/>
    <w:rsid w:val="00F3741D"/>
    <w:rsid w:val="00F3758C"/>
    <w:rsid w:val="00F403EF"/>
    <w:rsid w:val="00F41942"/>
    <w:rsid w:val="00F41CB7"/>
    <w:rsid w:val="00F41F46"/>
    <w:rsid w:val="00F42162"/>
    <w:rsid w:val="00F4258F"/>
    <w:rsid w:val="00F42ED6"/>
    <w:rsid w:val="00F43073"/>
    <w:rsid w:val="00F4350A"/>
    <w:rsid w:val="00F466AC"/>
    <w:rsid w:val="00F4730A"/>
    <w:rsid w:val="00F4744E"/>
    <w:rsid w:val="00F475F0"/>
    <w:rsid w:val="00F47FAE"/>
    <w:rsid w:val="00F5031D"/>
    <w:rsid w:val="00F5200F"/>
    <w:rsid w:val="00F527E1"/>
    <w:rsid w:val="00F5351F"/>
    <w:rsid w:val="00F537A0"/>
    <w:rsid w:val="00F55398"/>
    <w:rsid w:val="00F557F6"/>
    <w:rsid w:val="00F5695B"/>
    <w:rsid w:val="00F56D6B"/>
    <w:rsid w:val="00F57386"/>
    <w:rsid w:val="00F57A18"/>
    <w:rsid w:val="00F57C67"/>
    <w:rsid w:val="00F60A68"/>
    <w:rsid w:val="00F60B04"/>
    <w:rsid w:val="00F63424"/>
    <w:rsid w:val="00F64FB1"/>
    <w:rsid w:val="00F65FDD"/>
    <w:rsid w:val="00F66504"/>
    <w:rsid w:val="00F67F33"/>
    <w:rsid w:val="00F71908"/>
    <w:rsid w:val="00F7204A"/>
    <w:rsid w:val="00F73CE9"/>
    <w:rsid w:val="00F7592B"/>
    <w:rsid w:val="00F75C83"/>
    <w:rsid w:val="00F76042"/>
    <w:rsid w:val="00F76FAF"/>
    <w:rsid w:val="00F80EAC"/>
    <w:rsid w:val="00F812DB"/>
    <w:rsid w:val="00F824D7"/>
    <w:rsid w:val="00F82FA2"/>
    <w:rsid w:val="00F838F0"/>
    <w:rsid w:val="00F85642"/>
    <w:rsid w:val="00F85BEA"/>
    <w:rsid w:val="00F862EF"/>
    <w:rsid w:val="00F87C53"/>
    <w:rsid w:val="00F902A2"/>
    <w:rsid w:val="00F902FE"/>
    <w:rsid w:val="00F92B1C"/>
    <w:rsid w:val="00F92BD5"/>
    <w:rsid w:val="00F92E4D"/>
    <w:rsid w:val="00F938BA"/>
    <w:rsid w:val="00F950A2"/>
    <w:rsid w:val="00F95316"/>
    <w:rsid w:val="00F9537A"/>
    <w:rsid w:val="00F965F4"/>
    <w:rsid w:val="00F96A88"/>
    <w:rsid w:val="00F96AA7"/>
    <w:rsid w:val="00FA0C2A"/>
    <w:rsid w:val="00FA11A8"/>
    <w:rsid w:val="00FA2877"/>
    <w:rsid w:val="00FA354E"/>
    <w:rsid w:val="00FA4888"/>
    <w:rsid w:val="00FA57FF"/>
    <w:rsid w:val="00FB059D"/>
    <w:rsid w:val="00FB1156"/>
    <w:rsid w:val="00FB155C"/>
    <w:rsid w:val="00FB1585"/>
    <w:rsid w:val="00FB1E58"/>
    <w:rsid w:val="00FB2D55"/>
    <w:rsid w:val="00FB2E5B"/>
    <w:rsid w:val="00FB4202"/>
    <w:rsid w:val="00FB4B43"/>
    <w:rsid w:val="00FB51DC"/>
    <w:rsid w:val="00FB5EF5"/>
    <w:rsid w:val="00FB5FF7"/>
    <w:rsid w:val="00FB67F4"/>
    <w:rsid w:val="00FB7118"/>
    <w:rsid w:val="00FB77E8"/>
    <w:rsid w:val="00FC2BDB"/>
    <w:rsid w:val="00FC5238"/>
    <w:rsid w:val="00FC568E"/>
    <w:rsid w:val="00FC5AE3"/>
    <w:rsid w:val="00FC62B7"/>
    <w:rsid w:val="00FC6486"/>
    <w:rsid w:val="00FC6624"/>
    <w:rsid w:val="00FC6E0D"/>
    <w:rsid w:val="00FC6E57"/>
    <w:rsid w:val="00FD0562"/>
    <w:rsid w:val="00FD1AA8"/>
    <w:rsid w:val="00FD234D"/>
    <w:rsid w:val="00FD264A"/>
    <w:rsid w:val="00FD3F55"/>
    <w:rsid w:val="00FD4293"/>
    <w:rsid w:val="00FD48E2"/>
    <w:rsid w:val="00FD715F"/>
    <w:rsid w:val="00FE16D7"/>
    <w:rsid w:val="00FE1950"/>
    <w:rsid w:val="00FE2183"/>
    <w:rsid w:val="00FE48D5"/>
    <w:rsid w:val="00FE549C"/>
    <w:rsid w:val="00FE73BE"/>
    <w:rsid w:val="00FF0B0D"/>
    <w:rsid w:val="00FF0C62"/>
    <w:rsid w:val="00FF2177"/>
    <w:rsid w:val="00FF44AC"/>
    <w:rsid w:val="00FF4B10"/>
    <w:rsid w:val="00FF55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18E3ABA"/>
  <w15:chartTrackingRefBased/>
  <w15:docId w15:val="{EE599345-BBAB-4FE9-8C70-74CB61708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18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B182D"/>
    <w:rPr>
      <w:sz w:val="16"/>
      <w:szCs w:val="16"/>
    </w:rPr>
  </w:style>
  <w:style w:type="paragraph" w:styleId="CommentText">
    <w:name w:val="annotation text"/>
    <w:basedOn w:val="Normal"/>
    <w:link w:val="CommentTextChar"/>
    <w:uiPriority w:val="99"/>
    <w:unhideWhenUsed/>
    <w:rsid w:val="000B182D"/>
    <w:pPr>
      <w:spacing w:line="240" w:lineRule="auto"/>
    </w:pPr>
    <w:rPr>
      <w:sz w:val="20"/>
      <w:szCs w:val="20"/>
    </w:rPr>
  </w:style>
  <w:style w:type="character" w:customStyle="1" w:styleId="CommentTextChar">
    <w:name w:val="Comment Text Char"/>
    <w:basedOn w:val="DefaultParagraphFont"/>
    <w:link w:val="CommentText"/>
    <w:uiPriority w:val="99"/>
    <w:rsid w:val="000B182D"/>
    <w:rPr>
      <w:sz w:val="20"/>
      <w:szCs w:val="20"/>
    </w:rPr>
  </w:style>
  <w:style w:type="paragraph" w:customStyle="1" w:styleId="EndNoteBibliographyTitle">
    <w:name w:val="EndNote Bibliography Title"/>
    <w:basedOn w:val="Normal"/>
    <w:link w:val="EndNoteBibliographyTitleChar"/>
    <w:rsid w:val="00F838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38F0"/>
    <w:rPr>
      <w:rFonts w:ascii="Calibri" w:hAnsi="Calibri" w:cs="Calibri"/>
      <w:noProof/>
      <w:lang w:val="en-US"/>
    </w:rPr>
  </w:style>
  <w:style w:type="paragraph" w:customStyle="1" w:styleId="EndNoteBibliography">
    <w:name w:val="EndNote Bibliography"/>
    <w:basedOn w:val="Normal"/>
    <w:link w:val="EndNoteBibliographyChar"/>
    <w:rsid w:val="00F838F0"/>
    <w:pPr>
      <w:spacing w:line="48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838F0"/>
    <w:rPr>
      <w:rFonts w:ascii="Calibri" w:hAnsi="Calibri" w:cs="Calibri"/>
      <w:noProof/>
      <w:lang w:val="en-US"/>
    </w:rPr>
  </w:style>
  <w:style w:type="character" w:styleId="Hyperlink">
    <w:name w:val="Hyperlink"/>
    <w:basedOn w:val="DefaultParagraphFont"/>
    <w:uiPriority w:val="99"/>
    <w:unhideWhenUsed/>
    <w:rsid w:val="006A78FC"/>
    <w:rPr>
      <w:color w:val="0000FF"/>
      <w:u w:val="single"/>
    </w:rPr>
  </w:style>
  <w:style w:type="character" w:customStyle="1" w:styleId="UnresolvedMention1">
    <w:name w:val="Unresolved Mention1"/>
    <w:basedOn w:val="DefaultParagraphFont"/>
    <w:uiPriority w:val="99"/>
    <w:semiHidden/>
    <w:unhideWhenUsed/>
    <w:rsid w:val="006E719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433AD"/>
    <w:rPr>
      <w:b/>
      <w:bCs/>
    </w:rPr>
  </w:style>
  <w:style w:type="character" w:customStyle="1" w:styleId="CommentSubjectChar">
    <w:name w:val="Comment Subject Char"/>
    <w:basedOn w:val="CommentTextChar"/>
    <w:link w:val="CommentSubject"/>
    <w:uiPriority w:val="99"/>
    <w:semiHidden/>
    <w:rsid w:val="00D433AD"/>
    <w:rPr>
      <w:b/>
      <w:bCs/>
      <w:sz w:val="20"/>
      <w:szCs w:val="20"/>
    </w:rPr>
  </w:style>
  <w:style w:type="paragraph" w:styleId="BalloonText">
    <w:name w:val="Balloon Text"/>
    <w:basedOn w:val="Normal"/>
    <w:link w:val="BalloonTextChar"/>
    <w:uiPriority w:val="99"/>
    <w:semiHidden/>
    <w:unhideWhenUsed/>
    <w:rsid w:val="00896D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6D51"/>
    <w:rPr>
      <w:rFonts w:ascii="Segoe UI" w:hAnsi="Segoe UI" w:cs="Segoe UI"/>
      <w:sz w:val="18"/>
      <w:szCs w:val="18"/>
    </w:rPr>
  </w:style>
  <w:style w:type="table" w:styleId="GridTable1Light-Accent6">
    <w:name w:val="Grid Table 1 Light Accent 6"/>
    <w:basedOn w:val="TableNormal"/>
    <w:uiPriority w:val="46"/>
    <w:rsid w:val="00E6359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EndnoteText">
    <w:name w:val="endnote text"/>
    <w:basedOn w:val="Normal"/>
    <w:link w:val="EndnoteTextChar"/>
    <w:uiPriority w:val="99"/>
    <w:semiHidden/>
    <w:unhideWhenUsed/>
    <w:rsid w:val="00517B1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17B1F"/>
    <w:rPr>
      <w:sz w:val="20"/>
      <w:szCs w:val="20"/>
    </w:rPr>
  </w:style>
  <w:style w:type="character" w:styleId="EndnoteReference">
    <w:name w:val="endnote reference"/>
    <w:basedOn w:val="DefaultParagraphFont"/>
    <w:uiPriority w:val="99"/>
    <w:semiHidden/>
    <w:unhideWhenUsed/>
    <w:rsid w:val="00517B1F"/>
    <w:rPr>
      <w:vertAlign w:val="superscript"/>
    </w:rPr>
  </w:style>
  <w:style w:type="table" w:customStyle="1" w:styleId="GridTable1Light-Accent61">
    <w:name w:val="Grid Table 1 Light - Accent 61"/>
    <w:basedOn w:val="TableNormal"/>
    <w:next w:val="GridTable1Light-Accent6"/>
    <w:uiPriority w:val="46"/>
    <w:rsid w:val="00BF534A"/>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62">
    <w:name w:val="Grid Table 1 Light - Accent 62"/>
    <w:basedOn w:val="TableNormal"/>
    <w:next w:val="GridTable1Light-Accent6"/>
    <w:uiPriority w:val="46"/>
    <w:rsid w:val="00AD2166"/>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customStyle="1" w:styleId="UnresolvedMention">
    <w:name w:val="Unresolved Mention"/>
    <w:basedOn w:val="DefaultParagraphFont"/>
    <w:uiPriority w:val="99"/>
    <w:semiHidden/>
    <w:unhideWhenUsed/>
    <w:rsid w:val="005242D1"/>
    <w:rPr>
      <w:color w:val="605E5C"/>
      <w:shd w:val="clear" w:color="auto" w:fill="E1DFDD"/>
    </w:rPr>
  </w:style>
  <w:style w:type="character" w:styleId="FollowedHyperlink">
    <w:name w:val="FollowedHyperlink"/>
    <w:basedOn w:val="DefaultParagraphFont"/>
    <w:uiPriority w:val="99"/>
    <w:semiHidden/>
    <w:unhideWhenUsed/>
    <w:rsid w:val="002114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598542">
      <w:bodyDiv w:val="1"/>
      <w:marLeft w:val="0"/>
      <w:marRight w:val="0"/>
      <w:marTop w:val="0"/>
      <w:marBottom w:val="0"/>
      <w:divBdr>
        <w:top w:val="none" w:sz="0" w:space="0" w:color="auto"/>
        <w:left w:val="none" w:sz="0" w:space="0" w:color="auto"/>
        <w:bottom w:val="none" w:sz="0" w:space="0" w:color="auto"/>
        <w:right w:val="none" w:sz="0" w:space="0" w:color="auto"/>
      </w:divBdr>
    </w:div>
    <w:div w:id="176849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clgc.2014.08.010" TargetMode="External"/><Relationship Id="rId117" Type="http://schemas.openxmlformats.org/officeDocument/2006/relationships/fontTable" Target="fontTable.xml"/><Relationship Id="rId21" Type="http://schemas.openxmlformats.org/officeDocument/2006/relationships/hyperlink" Target="https://doi.org/10.1002/onco.13925" TargetMode="External"/><Relationship Id="rId42" Type="http://schemas.openxmlformats.org/officeDocument/2006/relationships/hyperlink" Target="https://doi.org/10.1016/S1470-2045(21)00027-9" TargetMode="External"/><Relationship Id="rId47" Type="http://schemas.openxmlformats.org/officeDocument/2006/relationships/hyperlink" Target="https://doi.org/10.1200/jco.2000.18.12.2354" TargetMode="External"/><Relationship Id="rId63" Type="http://schemas.openxmlformats.org/officeDocument/2006/relationships/hyperlink" Target="https://doi.org/10.1186/1756-0500-5-482" TargetMode="External"/><Relationship Id="rId68" Type="http://schemas.openxmlformats.org/officeDocument/2006/relationships/hyperlink" Target="https://www.bgcs.org.uk/wp-content/uploads/2021/11/British-Gynaecological-Cancer-Society-v13-for-website-with-figure1.pdf" TargetMode="External"/><Relationship Id="rId84" Type="http://schemas.openxmlformats.org/officeDocument/2006/relationships/hyperlink" Target="https://doi.org/10.1158/1078-0432.Ccr-07-4922" TargetMode="External"/><Relationship Id="rId89" Type="http://schemas.openxmlformats.org/officeDocument/2006/relationships/hyperlink" Target="https://doi.org/10.1080/0284186x.2019.1711165" TargetMode="External"/><Relationship Id="rId112" Type="http://schemas.openxmlformats.org/officeDocument/2006/relationships/hyperlink" Target="https://doi.org/10.1200/jco.2000.18.6.1181" TargetMode="External"/><Relationship Id="rId16" Type="http://schemas.openxmlformats.org/officeDocument/2006/relationships/hyperlink" Target="https://doi.org/10.1002/cncr.32500" TargetMode="External"/><Relationship Id="rId107" Type="http://schemas.openxmlformats.org/officeDocument/2006/relationships/hyperlink" Target="https://doi.org/10.1200/JCO.2016.69.5395" TargetMode="External"/><Relationship Id="rId11" Type="http://schemas.openxmlformats.org/officeDocument/2006/relationships/hyperlink" Target="https://doi.org/10.1016/j.phrs.2016.01.001" TargetMode="External"/><Relationship Id="rId24" Type="http://schemas.openxmlformats.org/officeDocument/2006/relationships/hyperlink" Target="https://doi.org/10.1038/s41573-018-0007-y" TargetMode="External"/><Relationship Id="rId32" Type="http://schemas.openxmlformats.org/officeDocument/2006/relationships/hyperlink" Target="https://doi.org/10.1016/S1470-2045(18)30739-3" TargetMode="External"/><Relationship Id="rId37" Type="http://schemas.openxmlformats.org/officeDocument/2006/relationships/hyperlink" Target="https://doi.org/10.1016/j.ejca.2014.01.020" TargetMode="External"/><Relationship Id="rId40" Type="http://schemas.openxmlformats.org/officeDocument/2006/relationships/hyperlink" Target="https://www.cancerresearchuk.org/about-cancer/bile-duct-cancer/survival" TargetMode="External"/><Relationship Id="rId45" Type="http://schemas.openxmlformats.org/officeDocument/2006/relationships/hyperlink" Target="https://www.esmo.org/guidelines/lung-and-chest-tumours/clinical-practice-living-guidelines-metastatic-non-small-cell-lung-cancer" TargetMode="External"/><Relationship Id="rId53" Type="http://schemas.openxmlformats.org/officeDocument/2006/relationships/hyperlink" Target="https://doi.org/10.5732/cjc.013.10120" TargetMode="External"/><Relationship Id="rId58" Type="http://schemas.openxmlformats.org/officeDocument/2006/relationships/hyperlink" Target="https://doi.org/10.2217/lmt-2019-0001" TargetMode="External"/><Relationship Id="rId66" Type="http://schemas.openxmlformats.org/officeDocument/2006/relationships/hyperlink" Target="https://doi.org/10.1093/annonc/mdx220" TargetMode="External"/><Relationship Id="rId74" Type="http://schemas.openxmlformats.org/officeDocument/2006/relationships/hyperlink" Target="https://doi.org/10.1200/jco.1996.14.10.2638" TargetMode="External"/><Relationship Id="rId79" Type="http://schemas.openxmlformats.org/officeDocument/2006/relationships/hyperlink" Target="https://doi.org/10.1158/1078-0432.CCR-19-1638" TargetMode="External"/><Relationship Id="rId87" Type="http://schemas.openxmlformats.org/officeDocument/2006/relationships/hyperlink" Target="https://doi.org/10.1016/j.lungcan.2010.09.009" TargetMode="External"/><Relationship Id="rId102" Type="http://schemas.openxmlformats.org/officeDocument/2006/relationships/hyperlink" Target="https://doi.org/10.1200/jco.1997.15.7.2559" TargetMode="External"/><Relationship Id="rId110" Type="http://schemas.openxmlformats.org/officeDocument/2006/relationships/hyperlink" Target="https://doi.org/10.1200/JCO.2000.18.6.1173" TargetMode="External"/><Relationship Id="rId115" Type="http://schemas.openxmlformats.org/officeDocument/2006/relationships/hyperlink" Target="https://doi.org/10.1200/jco.2006.07.7271" TargetMode="External"/><Relationship Id="rId5" Type="http://schemas.openxmlformats.org/officeDocument/2006/relationships/footnotes" Target="footnotes.xml"/><Relationship Id="rId61" Type="http://schemas.openxmlformats.org/officeDocument/2006/relationships/hyperlink" Target="https://doi.org/10.1016/s1470-2045(21)00471-x" TargetMode="External"/><Relationship Id="rId82" Type="http://schemas.openxmlformats.org/officeDocument/2006/relationships/hyperlink" Target="https://doi.org/10.1158/1078-0432.CCR-08-2306" TargetMode="External"/><Relationship Id="rId90" Type="http://schemas.openxmlformats.org/officeDocument/2006/relationships/hyperlink" Target="https://doi.org/10.1016/j.cllc.2015.04.006" TargetMode="External"/><Relationship Id="rId95" Type="http://schemas.openxmlformats.org/officeDocument/2006/relationships/hyperlink" Target="https://doi.org/10.1016/j.lungcan.2019.02.026" TargetMode="External"/><Relationship Id="rId19" Type="http://schemas.openxmlformats.org/officeDocument/2006/relationships/hyperlink" Target="https://doi.org/10.1056/NEJMoa2002788" TargetMode="External"/><Relationship Id="rId14" Type="http://schemas.openxmlformats.org/officeDocument/2006/relationships/hyperlink" Target="https://doi.org/10.1038/s41388-021-02055-2" TargetMode="External"/><Relationship Id="rId22" Type="http://schemas.openxmlformats.org/officeDocument/2006/relationships/hyperlink" Target="https://doi.org/10.3747/co.26.4070" TargetMode="External"/><Relationship Id="rId27" Type="http://schemas.openxmlformats.org/officeDocument/2006/relationships/hyperlink" Target="https://doi.org/10.1093/annonc/mdw350" TargetMode="External"/><Relationship Id="rId30" Type="http://schemas.openxmlformats.org/officeDocument/2006/relationships/hyperlink" Target="https://doi.org/10.1016/S1470-2045(13)70549-7" TargetMode="External"/><Relationship Id="rId35" Type="http://schemas.openxmlformats.org/officeDocument/2006/relationships/hyperlink" Target="https://doi.org/10.1016/S1470-2045(14)70420-6" TargetMode="External"/><Relationship Id="rId43" Type="http://schemas.openxmlformats.org/officeDocument/2006/relationships/hyperlink" Target="https://doi.org/10.1093/annonc/mdu162" TargetMode="External"/><Relationship Id="rId48" Type="http://schemas.openxmlformats.org/officeDocument/2006/relationships/hyperlink" Target="https://doi.org/10.1016/s1470-2045(13)70586-2" TargetMode="External"/><Relationship Id="rId56" Type="http://schemas.openxmlformats.org/officeDocument/2006/relationships/hyperlink" Target="https://doi.org/10.1200/JCO.2017.35.15_suppl.9084" TargetMode="External"/><Relationship Id="rId64" Type="http://schemas.openxmlformats.org/officeDocument/2006/relationships/hyperlink" Target="https://doi.org/10.1016/j.annonc.2020.07.011" TargetMode="External"/><Relationship Id="rId69" Type="http://schemas.openxmlformats.org/officeDocument/2006/relationships/hyperlink" Target="https://doi.org/https://doi.org/10.1016/j.annonc.2021.03.207" TargetMode="External"/><Relationship Id="rId77" Type="http://schemas.openxmlformats.org/officeDocument/2006/relationships/hyperlink" Target="https://doi.org/10.1016/j.eururo.2011.06.019" TargetMode="External"/><Relationship Id="rId100" Type="http://schemas.openxmlformats.org/officeDocument/2006/relationships/hyperlink" Target="https://doi.org/10.1200/jco.1998.16.7.2500" TargetMode="External"/><Relationship Id="rId105" Type="http://schemas.openxmlformats.org/officeDocument/2006/relationships/hyperlink" Target="https://doi.org/10.1007/s00432-014-1760-x" TargetMode="External"/><Relationship Id="rId113" Type="http://schemas.openxmlformats.org/officeDocument/2006/relationships/hyperlink" Target="https://doi.org/10.1093/annonc/mdm526" TargetMode="External"/><Relationship Id="rId118" Type="http://schemas.openxmlformats.org/officeDocument/2006/relationships/theme" Target="theme/theme1.xml"/><Relationship Id="rId8" Type="http://schemas.openxmlformats.org/officeDocument/2006/relationships/image" Target="media/image2.jpeg"/><Relationship Id="rId51" Type="http://schemas.openxmlformats.org/officeDocument/2006/relationships/hyperlink" Target="https://doi.org/10.1016/j.lungcan.2013.06.022" TargetMode="External"/><Relationship Id="rId72" Type="http://schemas.openxmlformats.org/officeDocument/2006/relationships/hyperlink" Target="https://doi.org/10.1093/annonc/mdy217" TargetMode="External"/><Relationship Id="rId80" Type="http://schemas.openxmlformats.org/officeDocument/2006/relationships/hyperlink" Target="https://doi.org/10.1158/1078-0432.Ccr-20-3946" TargetMode="External"/><Relationship Id="rId85" Type="http://schemas.openxmlformats.org/officeDocument/2006/relationships/hyperlink" Target="https://doi.org/10.1016/j.lungcan.2009.11.016" TargetMode="External"/><Relationship Id="rId93" Type="http://schemas.openxmlformats.org/officeDocument/2006/relationships/hyperlink" Target="https://doi.org/10.1007/s12032-018-1123-6" TargetMode="External"/><Relationship Id="rId98" Type="http://schemas.openxmlformats.org/officeDocument/2006/relationships/hyperlink" Target="https://doi.org/10.1159/000492780" TargetMode="External"/><Relationship Id="rId3" Type="http://schemas.openxmlformats.org/officeDocument/2006/relationships/settings" Target="settings.xml"/><Relationship Id="rId12" Type="http://schemas.openxmlformats.org/officeDocument/2006/relationships/hyperlink" Target="https://doi.org/10.1586/era.11.201" TargetMode="External"/><Relationship Id="rId17" Type="http://schemas.openxmlformats.org/officeDocument/2006/relationships/hyperlink" Target="https://doi.org/10.1093/annonc/mdz062" TargetMode="External"/><Relationship Id="rId25" Type="http://schemas.openxmlformats.org/officeDocument/2006/relationships/hyperlink" Target="https://doi.org/10.1016/j.clgc.2015.10.005" TargetMode="External"/><Relationship Id="rId33" Type="http://schemas.openxmlformats.org/officeDocument/2006/relationships/hyperlink" Target="https://www.nice.org.uk/guidance/TA707" TargetMode="External"/><Relationship Id="rId38" Type="http://schemas.openxmlformats.org/officeDocument/2006/relationships/hyperlink" Target="https://doi.org/10.1159/000322114" TargetMode="External"/><Relationship Id="rId46" Type="http://schemas.openxmlformats.org/officeDocument/2006/relationships/hyperlink" Target="https://doi.org/10.1200/JCO.2000.18.10.2095" TargetMode="External"/><Relationship Id="rId59" Type="http://schemas.openxmlformats.org/officeDocument/2006/relationships/hyperlink" Target="https://doi.org/10.21037/jtd.2019.12.23" TargetMode="External"/><Relationship Id="rId67" Type="http://schemas.openxmlformats.org/officeDocument/2006/relationships/hyperlink" Target="https://doi.org/10.1056/NEJMoa1309748" TargetMode="External"/><Relationship Id="rId103" Type="http://schemas.openxmlformats.org/officeDocument/2006/relationships/hyperlink" Target="https://doi.org/10.1200/jco.2005.19.638" TargetMode="External"/><Relationship Id="rId108" Type="http://schemas.openxmlformats.org/officeDocument/2006/relationships/hyperlink" Target="https://doi.org/10.1200/jco.2011.38.6391" TargetMode="External"/><Relationship Id="rId116" Type="http://schemas.openxmlformats.org/officeDocument/2006/relationships/hyperlink" Target="https://doi.org/10.1200/jco.2002.07.158" TargetMode="External"/><Relationship Id="rId20" Type="http://schemas.openxmlformats.org/officeDocument/2006/relationships/hyperlink" Target="https://doi.org/10.1016/j.annonc.2021.11.012" TargetMode="External"/><Relationship Id="rId41" Type="http://schemas.openxmlformats.org/officeDocument/2006/relationships/hyperlink" Target="https://doi.org/10.1056/NEJMoa0908721" TargetMode="External"/><Relationship Id="rId54" Type="http://schemas.openxmlformats.org/officeDocument/2006/relationships/hyperlink" Target="https://doi.org/10.1016/j.jtho.2017.10.011" TargetMode="External"/><Relationship Id="rId62" Type="http://schemas.openxmlformats.org/officeDocument/2006/relationships/hyperlink" Target="https://doi.org/10.1016/j.lungcan.2011.08.011" TargetMode="External"/><Relationship Id="rId70" Type="http://schemas.openxmlformats.org/officeDocument/2006/relationships/hyperlink" Target="https://www.nice.org.uk/guidance/ng122/chapter/Recommendations" TargetMode="External"/><Relationship Id="rId75" Type="http://schemas.openxmlformats.org/officeDocument/2006/relationships/hyperlink" Target="https://doi.org/10.1200/jco.2009.25.1561" TargetMode="External"/><Relationship Id="rId83" Type="http://schemas.openxmlformats.org/officeDocument/2006/relationships/hyperlink" Target="https://doi.org/10.1016/j.drup.2009.09.001" TargetMode="External"/><Relationship Id="rId88" Type="http://schemas.openxmlformats.org/officeDocument/2006/relationships/hyperlink" Target="https://doi.org/10.1007/s12094-012-0960-6" TargetMode="External"/><Relationship Id="rId91" Type="http://schemas.openxmlformats.org/officeDocument/2006/relationships/hyperlink" Target="https://doi.org/10.1016/s1470-2045(16)30104-8" TargetMode="External"/><Relationship Id="rId96" Type="http://schemas.openxmlformats.org/officeDocument/2006/relationships/hyperlink" Target="https://doi.org/10.1016/j.lungcan.2015.04.012" TargetMode="External"/><Relationship Id="rId111" Type="http://schemas.openxmlformats.org/officeDocument/2006/relationships/hyperlink" Target="https://doi.org/10.1016/j.bbmt.2005.07.010"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doi.org/10.1200/jco.2015.60.7481" TargetMode="External"/><Relationship Id="rId23" Type="http://schemas.openxmlformats.org/officeDocument/2006/relationships/hyperlink" Target="https://doi.org/10.1016/j.ejca.2018.09.002" TargetMode="External"/><Relationship Id="rId28" Type="http://schemas.openxmlformats.org/officeDocument/2006/relationships/hyperlink" Target="https://doi.org/10.1093/annonc/mdt342" TargetMode="External"/><Relationship Id="rId36" Type="http://schemas.openxmlformats.org/officeDocument/2006/relationships/hyperlink" Target="https://doi.org/10.4143/crt.2016.216" TargetMode="External"/><Relationship Id="rId49" Type="http://schemas.openxmlformats.org/officeDocument/2006/relationships/hyperlink" Target="https://doi.org/10.1200/jco.2008.19.1650" TargetMode="External"/><Relationship Id="rId57" Type="http://schemas.openxmlformats.org/officeDocument/2006/relationships/hyperlink" Target="https://doi.org/10.1200/JCO.2017.35.15_suppl.9082" TargetMode="External"/><Relationship Id="rId106" Type="http://schemas.openxmlformats.org/officeDocument/2006/relationships/hyperlink" Target="https://doi.org/10.1200/jco.2010.32.6678" TargetMode="External"/><Relationship Id="rId114" Type="http://schemas.openxmlformats.org/officeDocument/2006/relationships/hyperlink" Target="https://doi.org/10.1200/jco.2004.06.068" TargetMode="External"/><Relationship Id="rId10" Type="http://schemas.openxmlformats.org/officeDocument/2006/relationships/hyperlink" Target="https://doi.org/10.3390/ijms20174136" TargetMode="External"/><Relationship Id="rId31" Type="http://schemas.openxmlformats.org/officeDocument/2006/relationships/hyperlink" Target="https://doi.org/10.1200/JCO.2011.39.4585" TargetMode="External"/><Relationship Id="rId44" Type="http://schemas.openxmlformats.org/officeDocument/2006/relationships/hyperlink" Target="https://doi.org/10.1007/s12032-014-0046-0" TargetMode="External"/><Relationship Id="rId52" Type="http://schemas.openxmlformats.org/officeDocument/2006/relationships/hyperlink" Target="https://doi.org/10.1002/cam4.689" TargetMode="External"/><Relationship Id="rId60" Type="http://schemas.openxmlformats.org/officeDocument/2006/relationships/hyperlink" Target="https://doi.org/10.1016/j.annonc.2021.11.005" TargetMode="External"/><Relationship Id="rId65" Type="http://schemas.openxmlformats.org/officeDocument/2006/relationships/hyperlink" Target="https://doi.org/10.1016/j.anorl.2019.04.007" TargetMode="External"/><Relationship Id="rId73" Type="http://schemas.openxmlformats.org/officeDocument/2006/relationships/hyperlink" Target="https://doi.org/10.1056/NEJMoa067749" TargetMode="External"/><Relationship Id="rId78" Type="http://schemas.openxmlformats.org/officeDocument/2006/relationships/hyperlink" Target="https://doi.org/10.1093/annonc/mdx680" TargetMode="External"/><Relationship Id="rId81" Type="http://schemas.openxmlformats.org/officeDocument/2006/relationships/hyperlink" Target="https://doi.org/10.1007/s10637-013-0051-8" TargetMode="External"/><Relationship Id="rId86" Type="http://schemas.openxmlformats.org/officeDocument/2006/relationships/hyperlink" Target="https://doi.org/10.1186/s40064-015-0929-3" TargetMode="External"/><Relationship Id="rId94" Type="http://schemas.openxmlformats.org/officeDocument/2006/relationships/hyperlink" Target="https://doi.org/10.1007/s12032-018-1107-6" TargetMode="External"/><Relationship Id="rId99" Type="http://schemas.openxmlformats.org/officeDocument/2006/relationships/hyperlink" Target="https://doi.org/10.1097/COC.0b013e318286907b" TargetMode="External"/><Relationship Id="rId101" Type="http://schemas.openxmlformats.org/officeDocument/2006/relationships/hyperlink" Target="https://doi.org/10.1093/annonc/mdi228" TargetMode="External"/><Relationship Id="rId4" Type="http://schemas.openxmlformats.org/officeDocument/2006/relationships/webSettings" Target="webSettings.xml"/><Relationship Id="rId9" Type="http://schemas.openxmlformats.org/officeDocument/2006/relationships/hyperlink" Target="https://doi.org/10.6004/jnccn.2019.0058" TargetMode="External"/><Relationship Id="rId13" Type="http://schemas.openxmlformats.org/officeDocument/2006/relationships/hyperlink" Target="https://doi.org/10.1016/j.critrevonc.2007.02.001" TargetMode="External"/><Relationship Id="rId18" Type="http://schemas.openxmlformats.org/officeDocument/2006/relationships/hyperlink" Target="https://doi.org/10.1093/bmb/ldy034" TargetMode="External"/><Relationship Id="rId39" Type="http://schemas.openxmlformats.org/officeDocument/2006/relationships/hyperlink" Target="https://doi.org/10.1159/000371506" TargetMode="External"/><Relationship Id="rId109" Type="http://schemas.openxmlformats.org/officeDocument/2006/relationships/hyperlink" Target="https://doi.org/10.1200/jco.2006.06.9401" TargetMode="External"/><Relationship Id="rId34" Type="http://schemas.openxmlformats.org/officeDocument/2006/relationships/hyperlink" Target="https://doi.org/10.1016/S0140-6736(13)61719-5" TargetMode="External"/><Relationship Id="rId50" Type="http://schemas.openxmlformats.org/officeDocument/2006/relationships/hyperlink" Target="https://doi.org/10.1200/jco.2012.43.6758" TargetMode="External"/><Relationship Id="rId55" Type="http://schemas.openxmlformats.org/officeDocument/2006/relationships/hyperlink" Target="https://doi.org/10.1016/j.lungcan.2017.07.034" TargetMode="External"/><Relationship Id="rId76" Type="http://schemas.openxmlformats.org/officeDocument/2006/relationships/hyperlink" Target="https://doi.org/10.1093/annonc/mdp366" TargetMode="External"/><Relationship Id="rId97" Type="http://schemas.openxmlformats.org/officeDocument/2006/relationships/hyperlink" Target="https://doi.org/10.21873/invivo.11727" TargetMode="External"/><Relationship Id="rId104" Type="http://schemas.openxmlformats.org/officeDocument/2006/relationships/hyperlink" Target="https://doi.org/10.1038/sj.bjc.6602682" TargetMode="External"/><Relationship Id="rId7" Type="http://schemas.openxmlformats.org/officeDocument/2006/relationships/image" Target="media/image1.jpeg"/><Relationship Id="rId71" Type="http://schemas.openxmlformats.org/officeDocument/2006/relationships/hyperlink" Target="https://doi.org/10.1097/JTO.0b013e31824c7f4b" TargetMode="External"/><Relationship Id="rId92" Type="http://schemas.openxmlformats.org/officeDocument/2006/relationships/hyperlink" Target="https://doi.org/10.1016/s1470-2045(20)30461-7" TargetMode="External"/><Relationship Id="rId2" Type="http://schemas.openxmlformats.org/officeDocument/2006/relationships/styles" Target="styles.xml"/><Relationship Id="rId29" Type="http://schemas.openxmlformats.org/officeDocument/2006/relationships/hyperlink" Target="https://doi.org/10.1016/j.ejca.2011.06.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CC56A-0A26-4E3B-8724-99A89619B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7155</Words>
  <Characters>97790</Characters>
  <Application>Microsoft Office Word</Application>
  <DocSecurity>4</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Hack</dc:creator>
  <cp:keywords/>
  <dc:description/>
  <cp:lastModifiedBy>Simon Crabb</cp:lastModifiedBy>
  <cp:revision>2</cp:revision>
  <dcterms:created xsi:type="dcterms:W3CDTF">2022-06-20T15:23:00Z</dcterms:created>
  <dcterms:modified xsi:type="dcterms:W3CDTF">2022-06-20T15:23:00Z</dcterms:modified>
</cp:coreProperties>
</file>